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FFD59C" w14:textId="77777777" w:rsidR="007066D7" w:rsidRDefault="002B2B28" w:rsidP="00EB533A">
      <w:pPr>
        <w:pStyle w:val="Heading1"/>
        <w:jc w:val="center"/>
      </w:pPr>
      <w:bookmarkStart w:id="0" w:name="_Toc281135569"/>
      <w:bookmarkStart w:id="1" w:name="_Toc12884602"/>
      <w:r>
        <w:t>201</w:t>
      </w:r>
      <w:r w:rsidR="00227B76">
        <w:t>7</w:t>
      </w:r>
      <w:r>
        <w:t xml:space="preserve"> </w:t>
      </w:r>
      <w:r w:rsidR="00A81EB4">
        <w:t>Observing Notes</w:t>
      </w:r>
      <w:bookmarkEnd w:id="0"/>
      <w:bookmarkEnd w:id="1"/>
    </w:p>
    <w:p w14:paraId="69B29C55" w14:textId="77777777" w:rsidR="00423C4B" w:rsidRPr="00423C4B" w:rsidRDefault="00423C4B" w:rsidP="00423C4B"/>
    <w:p w14:paraId="042460D8" w14:textId="77777777" w:rsidR="002B2B28" w:rsidRPr="002B2B28" w:rsidRDefault="003C3DF2" w:rsidP="002B2B28">
      <w:r>
        <w:rPr>
          <w:noProof/>
        </w:rPr>
        <w:drawing>
          <wp:anchor distT="0" distB="0" distL="114300" distR="114300" simplePos="0" relativeHeight="251665920" behindDoc="0" locked="0" layoutInCell="1" allowOverlap="1" wp14:anchorId="37F51D63" wp14:editId="5175386E">
            <wp:simplePos x="0" y="0"/>
            <wp:positionH relativeFrom="column">
              <wp:posOffset>2851515</wp:posOffset>
            </wp:positionH>
            <wp:positionV relativeFrom="paragraph">
              <wp:posOffset>4733051</wp:posOffset>
            </wp:positionV>
            <wp:extent cx="3262215" cy="2364778"/>
            <wp:effectExtent l="0" t="0" r="0" b="0"/>
            <wp:wrapNone/>
            <wp:docPr id="547" name="Picture 547"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63693" cy="236584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4656" behindDoc="0" locked="0" layoutInCell="1" allowOverlap="1" wp14:anchorId="1902A928" wp14:editId="16202B2A">
            <wp:simplePos x="0" y="0"/>
            <wp:positionH relativeFrom="column">
              <wp:posOffset>1979930</wp:posOffset>
            </wp:positionH>
            <wp:positionV relativeFrom="paragraph">
              <wp:posOffset>2423958</wp:posOffset>
            </wp:positionV>
            <wp:extent cx="2752090" cy="2068195"/>
            <wp:effectExtent l="0" t="342900" r="0" b="332105"/>
            <wp:wrapNone/>
            <wp:docPr id="48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contrast="-20000"/>
                              </a14:imgEffect>
                            </a14:imgLayer>
                          </a14:imgProps>
                        </a:ext>
                      </a:extLst>
                    </a:blip>
                    <a:srcRect/>
                    <a:stretch>
                      <a:fillRect/>
                    </a:stretch>
                  </pic:blipFill>
                  <pic:spPr bwMode="auto">
                    <a:xfrm rot="5400000">
                      <a:off x="0" y="0"/>
                      <a:ext cx="2752090" cy="206819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22387F">
        <w:rPr>
          <w:noProof/>
          <w:lang w:bidi="ar-SA"/>
        </w:rPr>
        <w:drawing>
          <wp:anchor distT="0" distB="0" distL="114300" distR="114300" simplePos="0" relativeHeight="251657728" behindDoc="0" locked="0" layoutInCell="1" allowOverlap="1" wp14:anchorId="6B24B69C" wp14:editId="7A7E5C08">
            <wp:simplePos x="0" y="0"/>
            <wp:positionH relativeFrom="column">
              <wp:posOffset>3644918</wp:posOffset>
            </wp:positionH>
            <wp:positionV relativeFrom="paragraph">
              <wp:posOffset>2389580</wp:posOffset>
            </wp:positionV>
            <wp:extent cx="2926715" cy="1991995"/>
            <wp:effectExtent l="0" t="476250" r="0" b="446405"/>
            <wp:wrapNone/>
            <wp:docPr id="481"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rot="5400000">
                      <a:off x="0" y="0"/>
                      <a:ext cx="2926715" cy="1991995"/>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66944" behindDoc="0" locked="0" layoutInCell="1" allowOverlap="1" wp14:anchorId="5C9D8555" wp14:editId="2210F369">
            <wp:simplePos x="0" y="0"/>
            <wp:positionH relativeFrom="column">
              <wp:posOffset>19050</wp:posOffset>
            </wp:positionH>
            <wp:positionV relativeFrom="paragraph">
              <wp:posOffset>3197948</wp:posOffset>
            </wp:positionV>
            <wp:extent cx="2914650" cy="3902710"/>
            <wp:effectExtent l="19050" t="0" r="0" b="0"/>
            <wp:wrapNone/>
            <wp:docPr id="505" name="Picture 8" descr="F:\Astronomy\Projects\Moon\Imaging Data\20170505UT\2017-05-05-0419_7-Moon_685NIR-PlatoAligned-Stack200-Wavelets1x15+2x10-Gamma1.3-HalfSize-Color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Moon\Imaging Data\20170505UT\2017-05-05-0419_7-Moon_685NIR-PlatoAligned-Stack200-Wavelets1x15+2x10-Gamma1.3-HalfSize-Colorado.jpg"/>
                    <pic:cNvPicPr>
                      <a:picLocks noChangeAspect="1" noChangeArrowheads="1"/>
                    </pic:cNvPicPr>
                  </pic:nvPicPr>
                  <pic:blipFill>
                    <a:blip r:embed="rId12" cstate="print"/>
                    <a:srcRect/>
                    <a:stretch>
                      <a:fillRect/>
                    </a:stretch>
                  </pic:blipFill>
                  <pic:spPr bwMode="auto">
                    <a:xfrm>
                      <a:off x="0" y="0"/>
                      <a:ext cx="2914650" cy="3902710"/>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58752" behindDoc="0" locked="0" layoutInCell="1" allowOverlap="1" wp14:anchorId="7F56BB56" wp14:editId="3D5DDB49">
            <wp:simplePos x="0" y="0"/>
            <wp:positionH relativeFrom="column">
              <wp:posOffset>3685773</wp:posOffset>
            </wp:positionH>
            <wp:positionV relativeFrom="paragraph">
              <wp:posOffset>283606</wp:posOffset>
            </wp:positionV>
            <wp:extent cx="2422630" cy="2415654"/>
            <wp:effectExtent l="19050" t="0" r="0" b="0"/>
            <wp:wrapNone/>
            <wp:docPr id="504" name="Picture 7" descr="F:\Astronomy\Projects\Planets\Jupiter\Imaging Data\20170505UT\2017-05-05-0336_1-Hill-Jupiter-RGB-with-EPIC-Earth-Annot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505UT\2017-05-05-0336_1-Hill-Jupiter-RGB-with-EPIC-Earth-Annotated.png"/>
                    <pic:cNvPicPr>
                      <a:picLocks noChangeAspect="1" noChangeArrowheads="1"/>
                    </pic:cNvPicPr>
                  </pic:nvPicPr>
                  <pic:blipFill>
                    <a:blip r:embed="rId13" cstate="print"/>
                    <a:srcRect/>
                    <a:stretch>
                      <a:fillRect/>
                    </a:stretch>
                  </pic:blipFill>
                  <pic:spPr bwMode="auto">
                    <a:xfrm>
                      <a:off x="0" y="0"/>
                      <a:ext cx="2422630" cy="2415654"/>
                    </a:xfrm>
                    <a:prstGeom prst="rect">
                      <a:avLst/>
                    </a:prstGeom>
                    <a:noFill/>
                    <a:ln w="9525">
                      <a:noFill/>
                      <a:miter lim="800000"/>
                      <a:headEnd/>
                      <a:tailEnd/>
                    </a:ln>
                  </pic:spPr>
                </pic:pic>
              </a:graphicData>
            </a:graphic>
          </wp:anchor>
        </w:drawing>
      </w:r>
      <w:r w:rsidR="0022387F">
        <w:rPr>
          <w:noProof/>
        </w:rPr>
        <w:drawing>
          <wp:anchor distT="0" distB="0" distL="114300" distR="114300" simplePos="0" relativeHeight="251659776" behindDoc="0" locked="0" layoutInCell="1" allowOverlap="1" wp14:anchorId="54B261E6" wp14:editId="5A62A159">
            <wp:simplePos x="0" y="0"/>
            <wp:positionH relativeFrom="column">
              <wp:posOffset>18106</wp:posOffset>
            </wp:positionH>
            <wp:positionV relativeFrom="paragraph">
              <wp:posOffset>287800</wp:posOffset>
            </wp:positionV>
            <wp:extent cx="3666653" cy="2910406"/>
            <wp:effectExtent l="0" t="0" r="0" b="0"/>
            <wp:wrapNone/>
            <wp:docPr id="560" name="Picture 560"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671626" cy="2914353"/>
                    </a:xfrm>
                    <a:prstGeom prst="rect">
                      <a:avLst/>
                    </a:prstGeom>
                    <a:noFill/>
                    <a:ln>
                      <a:noFill/>
                    </a:ln>
                  </pic:spPr>
                </pic:pic>
              </a:graphicData>
            </a:graphic>
            <wp14:sizeRelH relativeFrom="page">
              <wp14:pctWidth>0</wp14:pctWidth>
            </wp14:sizeRelH>
            <wp14:sizeRelV relativeFrom="page">
              <wp14:pctHeight>0</wp14:pctHeight>
            </wp14:sizeRelV>
          </wp:anchor>
        </w:drawing>
      </w:r>
      <w:r w:rsidR="002B2B28">
        <w:br w:type="page"/>
      </w:r>
    </w:p>
    <w:p w14:paraId="6E22B5E5" w14:textId="1872CE9E" w:rsidR="009C634A"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12884602" w:history="1">
        <w:r w:rsidR="009C634A" w:rsidRPr="003E4B23">
          <w:rPr>
            <w:rStyle w:val="Hyperlink"/>
            <w:noProof/>
          </w:rPr>
          <w:t>2017 Observing Notes</w:t>
        </w:r>
        <w:r w:rsidR="009C634A">
          <w:rPr>
            <w:noProof/>
            <w:webHidden/>
          </w:rPr>
          <w:tab/>
        </w:r>
        <w:r w:rsidR="009C634A">
          <w:rPr>
            <w:noProof/>
            <w:webHidden/>
          </w:rPr>
          <w:fldChar w:fldCharType="begin"/>
        </w:r>
        <w:r w:rsidR="009C634A">
          <w:rPr>
            <w:noProof/>
            <w:webHidden/>
          </w:rPr>
          <w:instrText xml:space="preserve"> PAGEREF _Toc12884602 \h </w:instrText>
        </w:r>
        <w:r w:rsidR="009C634A">
          <w:rPr>
            <w:noProof/>
            <w:webHidden/>
          </w:rPr>
        </w:r>
        <w:r w:rsidR="009C634A">
          <w:rPr>
            <w:noProof/>
            <w:webHidden/>
          </w:rPr>
          <w:fldChar w:fldCharType="separate"/>
        </w:r>
        <w:r w:rsidR="009C634A">
          <w:rPr>
            <w:noProof/>
            <w:webHidden/>
          </w:rPr>
          <w:t>1</w:t>
        </w:r>
        <w:r w:rsidR="009C634A">
          <w:rPr>
            <w:noProof/>
            <w:webHidden/>
          </w:rPr>
          <w:fldChar w:fldCharType="end"/>
        </w:r>
      </w:hyperlink>
    </w:p>
    <w:p w14:paraId="44A91444" w14:textId="3F9D2364"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03" w:history="1">
        <w:r w:rsidR="009C634A" w:rsidRPr="003E4B23">
          <w:rPr>
            <w:rStyle w:val="Hyperlink"/>
            <w:noProof/>
          </w:rPr>
          <w:t>Year in Review</w:t>
        </w:r>
        <w:r w:rsidR="009C634A">
          <w:rPr>
            <w:noProof/>
            <w:webHidden/>
          </w:rPr>
          <w:tab/>
        </w:r>
        <w:r w:rsidR="009C634A">
          <w:rPr>
            <w:noProof/>
            <w:webHidden/>
          </w:rPr>
          <w:fldChar w:fldCharType="begin"/>
        </w:r>
        <w:r w:rsidR="009C634A">
          <w:rPr>
            <w:noProof/>
            <w:webHidden/>
          </w:rPr>
          <w:instrText xml:space="preserve"> PAGEREF _Toc12884603 \h </w:instrText>
        </w:r>
        <w:r w:rsidR="009C634A">
          <w:rPr>
            <w:noProof/>
            <w:webHidden/>
          </w:rPr>
        </w:r>
        <w:r w:rsidR="009C634A">
          <w:rPr>
            <w:noProof/>
            <w:webHidden/>
          </w:rPr>
          <w:fldChar w:fldCharType="separate"/>
        </w:r>
        <w:r w:rsidR="009C634A">
          <w:rPr>
            <w:noProof/>
            <w:webHidden/>
          </w:rPr>
          <w:t>4</w:t>
        </w:r>
        <w:r w:rsidR="009C634A">
          <w:rPr>
            <w:noProof/>
            <w:webHidden/>
          </w:rPr>
          <w:fldChar w:fldCharType="end"/>
        </w:r>
      </w:hyperlink>
    </w:p>
    <w:p w14:paraId="257B5B22" w14:textId="2F70DC73"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04" w:history="1">
        <w:r w:rsidR="009C634A" w:rsidRPr="003E4B23">
          <w:rPr>
            <w:rStyle w:val="Hyperlink"/>
            <w:noProof/>
          </w:rPr>
          <w:t>January</w:t>
        </w:r>
        <w:r w:rsidR="009C634A">
          <w:rPr>
            <w:noProof/>
            <w:webHidden/>
          </w:rPr>
          <w:tab/>
        </w:r>
        <w:r w:rsidR="009C634A">
          <w:rPr>
            <w:noProof/>
            <w:webHidden/>
          </w:rPr>
          <w:fldChar w:fldCharType="begin"/>
        </w:r>
        <w:r w:rsidR="009C634A">
          <w:rPr>
            <w:noProof/>
            <w:webHidden/>
          </w:rPr>
          <w:instrText xml:space="preserve"> PAGEREF _Toc12884604 \h </w:instrText>
        </w:r>
        <w:r w:rsidR="009C634A">
          <w:rPr>
            <w:noProof/>
            <w:webHidden/>
          </w:rPr>
        </w:r>
        <w:r w:rsidR="009C634A">
          <w:rPr>
            <w:noProof/>
            <w:webHidden/>
          </w:rPr>
          <w:fldChar w:fldCharType="separate"/>
        </w:r>
        <w:r w:rsidR="009C634A">
          <w:rPr>
            <w:noProof/>
            <w:webHidden/>
          </w:rPr>
          <w:t>5</w:t>
        </w:r>
        <w:r w:rsidR="009C634A">
          <w:rPr>
            <w:noProof/>
            <w:webHidden/>
          </w:rPr>
          <w:fldChar w:fldCharType="end"/>
        </w:r>
      </w:hyperlink>
    </w:p>
    <w:p w14:paraId="0863E672" w14:textId="179FF464"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5" w:history="1">
        <w:r w:rsidR="009C634A" w:rsidRPr="003E4B23">
          <w:rPr>
            <w:rStyle w:val="Hyperlink"/>
            <w:noProof/>
          </w:rPr>
          <w:t>2017-Jan-17 (Jan-18 UT):  M42 in 889nm CH4</w:t>
        </w:r>
        <w:r w:rsidR="009C634A">
          <w:rPr>
            <w:noProof/>
            <w:webHidden/>
          </w:rPr>
          <w:tab/>
        </w:r>
        <w:r w:rsidR="009C634A">
          <w:rPr>
            <w:noProof/>
            <w:webHidden/>
          </w:rPr>
          <w:fldChar w:fldCharType="begin"/>
        </w:r>
        <w:r w:rsidR="009C634A">
          <w:rPr>
            <w:noProof/>
            <w:webHidden/>
          </w:rPr>
          <w:instrText xml:space="preserve"> PAGEREF _Toc12884605 \h </w:instrText>
        </w:r>
        <w:r w:rsidR="009C634A">
          <w:rPr>
            <w:noProof/>
            <w:webHidden/>
          </w:rPr>
        </w:r>
        <w:r w:rsidR="009C634A">
          <w:rPr>
            <w:noProof/>
            <w:webHidden/>
          </w:rPr>
          <w:fldChar w:fldCharType="separate"/>
        </w:r>
        <w:r w:rsidR="009C634A">
          <w:rPr>
            <w:noProof/>
            <w:webHidden/>
          </w:rPr>
          <w:t>5</w:t>
        </w:r>
        <w:r w:rsidR="009C634A">
          <w:rPr>
            <w:noProof/>
            <w:webHidden/>
          </w:rPr>
          <w:fldChar w:fldCharType="end"/>
        </w:r>
      </w:hyperlink>
    </w:p>
    <w:p w14:paraId="7B8C54A3" w14:textId="7DD65ECE"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6" w:history="1">
        <w:r w:rsidR="009C634A" w:rsidRPr="003E4B23">
          <w:rPr>
            <w:rStyle w:val="Hyperlink"/>
            <w:noProof/>
          </w:rPr>
          <w:t>2017-Jan-18 (Jan-19 UT):  M33 in 889nm CH4 and M42 in &gt;685nm NIR and 889nm CH4</w:t>
        </w:r>
        <w:r w:rsidR="009C634A">
          <w:rPr>
            <w:noProof/>
            <w:webHidden/>
          </w:rPr>
          <w:tab/>
        </w:r>
        <w:r w:rsidR="009C634A">
          <w:rPr>
            <w:noProof/>
            <w:webHidden/>
          </w:rPr>
          <w:fldChar w:fldCharType="begin"/>
        </w:r>
        <w:r w:rsidR="009C634A">
          <w:rPr>
            <w:noProof/>
            <w:webHidden/>
          </w:rPr>
          <w:instrText xml:space="preserve"> PAGEREF _Toc12884606 \h </w:instrText>
        </w:r>
        <w:r w:rsidR="009C634A">
          <w:rPr>
            <w:noProof/>
            <w:webHidden/>
          </w:rPr>
        </w:r>
        <w:r w:rsidR="009C634A">
          <w:rPr>
            <w:noProof/>
            <w:webHidden/>
          </w:rPr>
          <w:fldChar w:fldCharType="separate"/>
        </w:r>
        <w:r w:rsidR="009C634A">
          <w:rPr>
            <w:noProof/>
            <w:webHidden/>
          </w:rPr>
          <w:t>6</w:t>
        </w:r>
        <w:r w:rsidR="009C634A">
          <w:rPr>
            <w:noProof/>
            <w:webHidden/>
          </w:rPr>
          <w:fldChar w:fldCharType="end"/>
        </w:r>
      </w:hyperlink>
    </w:p>
    <w:p w14:paraId="5197FE61" w14:textId="52D49A00"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7" w:history="1">
        <w:r w:rsidR="009C634A" w:rsidRPr="003E4B23">
          <w:rPr>
            <w:rStyle w:val="Hyperlink"/>
            <w:noProof/>
          </w:rPr>
          <w:t>2017-Jan-19 (Jan-20 UT):  M33 in 380nm NUV</w:t>
        </w:r>
        <w:r w:rsidR="009C634A">
          <w:rPr>
            <w:noProof/>
            <w:webHidden/>
          </w:rPr>
          <w:tab/>
        </w:r>
        <w:r w:rsidR="009C634A">
          <w:rPr>
            <w:noProof/>
            <w:webHidden/>
          </w:rPr>
          <w:fldChar w:fldCharType="begin"/>
        </w:r>
        <w:r w:rsidR="009C634A">
          <w:rPr>
            <w:noProof/>
            <w:webHidden/>
          </w:rPr>
          <w:instrText xml:space="preserve"> PAGEREF _Toc12884607 \h </w:instrText>
        </w:r>
        <w:r w:rsidR="009C634A">
          <w:rPr>
            <w:noProof/>
            <w:webHidden/>
          </w:rPr>
        </w:r>
        <w:r w:rsidR="009C634A">
          <w:rPr>
            <w:noProof/>
            <w:webHidden/>
          </w:rPr>
          <w:fldChar w:fldCharType="separate"/>
        </w:r>
        <w:r w:rsidR="009C634A">
          <w:rPr>
            <w:noProof/>
            <w:webHidden/>
          </w:rPr>
          <w:t>8</w:t>
        </w:r>
        <w:r w:rsidR="009C634A">
          <w:rPr>
            <w:noProof/>
            <w:webHidden/>
          </w:rPr>
          <w:fldChar w:fldCharType="end"/>
        </w:r>
      </w:hyperlink>
    </w:p>
    <w:p w14:paraId="4F06B12B" w14:textId="34024A2F"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08" w:history="1">
        <w:r w:rsidR="009C634A" w:rsidRPr="003E4B23">
          <w:rPr>
            <w:rStyle w:val="Hyperlink"/>
            <w:noProof/>
          </w:rPr>
          <w:t>February</w:t>
        </w:r>
        <w:r w:rsidR="009C634A">
          <w:rPr>
            <w:noProof/>
            <w:webHidden/>
          </w:rPr>
          <w:tab/>
        </w:r>
        <w:r w:rsidR="009C634A">
          <w:rPr>
            <w:noProof/>
            <w:webHidden/>
          </w:rPr>
          <w:fldChar w:fldCharType="begin"/>
        </w:r>
        <w:r w:rsidR="009C634A">
          <w:rPr>
            <w:noProof/>
            <w:webHidden/>
          </w:rPr>
          <w:instrText xml:space="preserve"> PAGEREF _Toc12884608 \h </w:instrText>
        </w:r>
        <w:r w:rsidR="009C634A">
          <w:rPr>
            <w:noProof/>
            <w:webHidden/>
          </w:rPr>
        </w:r>
        <w:r w:rsidR="009C634A">
          <w:rPr>
            <w:noProof/>
            <w:webHidden/>
          </w:rPr>
          <w:fldChar w:fldCharType="separate"/>
        </w:r>
        <w:r w:rsidR="009C634A">
          <w:rPr>
            <w:noProof/>
            <w:webHidden/>
          </w:rPr>
          <w:t>9</w:t>
        </w:r>
        <w:r w:rsidR="009C634A">
          <w:rPr>
            <w:noProof/>
            <w:webHidden/>
          </w:rPr>
          <w:fldChar w:fldCharType="end"/>
        </w:r>
      </w:hyperlink>
    </w:p>
    <w:p w14:paraId="4EC7A7F8" w14:textId="39FAA7E5"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9" w:history="1">
        <w:r w:rsidR="009C634A" w:rsidRPr="003E4B23">
          <w:rPr>
            <w:rStyle w:val="Hyperlink"/>
            <w:noProof/>
          </w:rPr>
          <w:t>2017-Feb-20 (Feb-21 UT):  M42 RGB</w:t>
        </w:r>
        <w:r w:rsidR="009C634A">
          <w:rPr>
            <w:noProof/>
            <w:webHidden/>
          </w:rPr>
          <w:tab/>
        </w:r>
        <w:r w:rsidR="009C634A">
          <w:rPr>
            <w:noProof/>
            <w:webHidden/>
          </w:rPr>
          <w:fldChar w:fldCharType="begin"/>
        </w:r>
        <w:r w:rsidR="009C634A">
          <w:rPr>
            <w:noProof/>
            <w:webHidden/>
          </w:rPr>
          <w:instrText xml:space="preserve"> PAGEREF _Toc12884609 \h </w:instrText>
        </w:r>
        <w:r w:rsidR="009C634A">
          <w:rPr>
            <w:noProof/>
            <w:webHidden/>
          </w:rPr>
        </w:r>
        <w:r w:rsidR="009C634A">
          <w:rPr>
            <w:noProof/>
            <w:webHidden/>
          </w:rPr>
          <w:fldChar w:fldCharType="separate"/>
        </w:r>
        <w:r w:rsidR="009C634A">
          <w:rPr>
            <w:noProof/>
            <w:webHidden/>
          </w:rPr>
          <w:t>9</w:t>
        </w:r>
        <w:r w:rsidR="009C634A">
          <w:rPr>
            <w:noProof/>
            <w:webHidden/>
          </w:rPr>
          <w:fldChar w:fldCharType="end"/>
        </w:r>
      </w:hyperlink>
    </w:p>
    <w:p w14:paraId="5C83BDC4" w14:textId="1E83F1B9"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10" w:history="1">
        <w:r w:rsidR="009C634A" w:rsidRPr="003E4B23">
          <w:rPr>
            <w:rStyle w:val="Hyperlink"/>
            <w:noProof/>
          </w:rPr>
          <w:t>March</w:t>
        </w:r>
        <w:r w:rsidR="009C634A">
          <w:rPr>
            <w:noProof/>
            <w:webHidden/>
          </w:rPr>
          <w:tab/>
        </w:r>
        <w:r w:rsidR="009C634A">
          <w:rPr>
            <w:noProof/>
            <w:webHidden/>
          </w:rPr>
          <w:fldChar w:fldCharType="begin"/>
        </w:r>
        <w:r w:rsidR="009C634A">
          <w:rPr>
            <w:noProof/>
            <w:webHidden/>
          </w:rPr>
          <w:instrText xml:space="preserve"> PAGEREF _Toc12884610 \h </w:instrText>
        </w:r>
        <w:r w:rsidR="009C634A">
          <w:rPr>
            <w:noProof/>
            <w:webHidden/>
          </w:rPr>
        </w:r>
        <w:r w:rsidR="009C634A">
          <w:rPr>
            <w:noProof/>
            <w:webHidden/>
          </w:rPr>
          <w:fldChar w:fldCharType="separate"/>
        </w:r>
        <w:r w:rsidR="009C634A">
          <w:rPr>
            <w:noProof/>
            <w:webHidden/>
          </w:rPr>
          <w:t>10</w:t>
        </w:r>
        <w:r w:rsidR="009C634A">
          <w:rPr>
            <w:noProof/>
            <w:webHidden/>
          </w:rPr>
          <w:fldChar w:fldCharType="end"/>
        </w:r>
      </w:hyperlink>
    </w:p>
    <w:p w14:paraId="4513FEE4" w14:textId="2DFEDD95"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1" w:history="1">
        <w:r w:rsidR="009C634A" w:rsidRPr="003E4B23">
          <w:rPr>
            <w:rStyle w:val="Hyperlink"/>
            <w:noProof/>
          </w:rPr>
          <w:t>Spring 2017 Planning</w:t>
        </w:r>
        <w:r w:rsidR="009C634A">
          <w:rPr>
            <w:noProof/>
            <w:webHidden/>
          </w:rPr>
          <w:tab/>
        </w:r>
        <w:r w:rsidR="009C634A">
          <w:rPr>
            <w:noProof/>
            <w:webHidden/>
          </w:rPr>
          <w:fldChar w:fldCharType="begin"/>
        </w:r>
        <w:r w:rsidR="009C634A">
          <w:rPr>
            <w:noProof/>
            <w:webHidden/>
          </w:rPr>
          <w:instrText xml:space="preserve"> PAGEREF _Toc12884611 \h </w:instrText>
        </w:r>
        <w:r w:rsidR="009C634A">
          <w:rPr>
            <w:noProof/>
            <w:webHidden/>
          </w:rPr>
        </w:r>
        <w:r w:rsidR="009C634A">
          <w:rPr>
            <w:noProof/>
            <w:webHidden/>
          </w:rPr>
          <w:fldChar w:fldCharType="separate"/>
        </w:r>
        <w:r w:rsidR="009C634A">
          <w:rPr>
            <w:noProof/>
            <w:webHidden/>
          </w:rPr>
          <w:t>10</w:t>
        </w:r>
        <w:r w:rsidR="009C634A">
          <w:rPr>
            <w:noProof/>
            <w:webHidden/>
          </w:rPr>
          <w:fldChar w:fldCharType="end"/>
        </w:r>
      </w:hyperlink>
    </w:p>
    <w:p w14:paraId="2B263FE1" w14:textId="406BDF4F"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2" w:history="1">
        <w:r w:rsidR="009C634A" w:rsidRPr="003E4B23">
          <w:rPr>
            <w:rStyle w:val="Hyperlink"/>
            <w:noProof/>
          </w:rPr>
          <w:t>2017-Mar-15 (Mar-15&amp;16 UT):  Venus, M42 and NGC2392 Video</w:t>
        </w:r>
        <w:r w:rsidR="009C634A">
          <w:rPr>
            <w:noProof/>
            <w:webHidden/>
          </w:rPr>
          <w:tab/>
        </w:r>
        <w:r w:rsidR="009C634A">
          <w:rPr>
            <w:noProof/>
            <w:webHidden/>
          </w:rPr>
          <w:fldChar w:fldCharType="begin"/>
        </w:r>
        <w:r w:rsidR="009C634A">
          <w:rPr>
            <w:noProof/>
            <w:webHidden/>
          </w:rPr>
          <w:instrText xml:space="preserve"> PAGEREF _Toc12884612 \h </w:instrText>
        </w:r>
        <w:r w:rsidR="009C634A">
          <w:rPr>
            <w:noProof/>
            <w:webHidden/>
          </w:rPr>
        </w:r>
        <w:r w:rsidR="009C634A">
          <w:rPr>
            <w:noProof/>
            <w:webHidden/>
          </w:rPr>
          <w:fldChar w:fldCharType="separate"/>
        </w:r>
        <w:r w:rsidR="009C634A">
          <w:rPr>
            <w:noProof/>
            <w:webHidden/>
          </w:rPr>
          <w:t>11</w:t>
        </w:r>
        <w:r w:rsidR="009C634A">
          <w:rPr>
            <w:noProof/>
            <w:webHidden/>
          </w:rPr>
          <w:fldChar w:fldCharType="end"/>
        </w:r>
      </w:hyperlink>
    </w:p>
    <w:p w14:paraId="756D666A" w14:textId="4A62DA47"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13" w:history="1">
        <w:r w:rsidR="009C634A" w:rsidRPr="003E4B23">
          <w:rPr>
            <w:rStyle w:val="Hyperlink"/>
            <w:noProof/>
          </w:rPr>
          <w:t>April</w:t>
        </w:r>
        <w:r w:rsidR="009C634A">
          <w:rPr>
            <w:noProof/>
            <w:webHidden/>
          </w:rPr>
          <w:tab/>
        </w:r>
        <w:r w:rsidR="009C634A">
          <w:rPr>
            <w:noProof/>
            <w:webHidden/>
          </w:rPr>
          <w:fldChar w:fldCharType="begin"/>
        </w:r>
        <w:r w:rsidR="009C634A">
          <w:rPr>
            <w:noProof/>
            <w:webHidden/>
          </w:rPr>
          <w:instrText xml:space="preserve"> PAGEREF _Toc12884613 \h </w:instrText>
        </w:r>
        <w:r w:rsidR="009C634A">
          <w:rPr>
            <w:noProof/>
            <w:webHidden/>
          </w:rPr>
        </w:r>
        <w:r w:rsidR="009C634A">
          <w:rPr>
            <w:noProof/>
            <w:webHidden/>
          </w:rPr>
          <w:fldChar w:fldCharType="separate"/>
        </w:r>
        <w:r w:rsidR="009C634A">
          <w:rPr>
            <w:noProof/>
            <w:webHidden/>
          </w:rPr>
          <w:t>14</w:t>
        </w:r>
        <w:r w:rsidR="009C634A">
          <w:rPr>
            <w:noProof/>
            <w:webHidden/>
          </w:rPr>
          <w:fldChar w:fldCharType="end"/>
        </w:r>
      </w:hyperlink>
    </w:p>
    <w:p w14:paraId="00FEDBE2" w14:textId="76A9724E"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4" w:history="1">
        <w:r w:rsidR="009C634A" w:rsidRPr="003E4B23">
          <w:rPr>
            <w:rStyle w:val="Hyperlink"/>
            <w:noProof/>
          </w:rPr>
          <w:t>2017-Apr-12 (Apr-13 UT):  Jupiter, Io, Europa and Ganymede</w:t>
        </w:r>
        <w:r w:rsidR="009C634A">
          <w:rPr>
            <w:noProof/>
            <w:webHidden/>
          </w:rPr>
          <w:tab/>
        </w:r>
        <w:r w:rsidR="009C634A">
          <w:rPr>
            <w:noProof/>
            <w:webHidden/>
          </w:rPr>
          <w:fldChar w:fldCharType="begin"/>
        </w:r>
        <w:r w:rsidR="009C634A">
          <w:rPr>
            <w:noProof/>
            <w:webHidden/>
          </w:rPr>
          <w:instrText xml:space="preserve"> PAGEREF _Toc12884614 \h </w:instrText>
        </w:r>
        <w:r w:rsidR="009C634A">
          <w:rPr>
            <w:noProof/>
            <w:webHidden/>
          </w:rPr>
        </w:r>
        <w:r w:rsidR="009C634A">
          <w:rPr>
            <w:noProof/>
            <w:webHidden/>
          </w:rPr>
          <w:fldChar w:fldCharType="separate"/>
        </w:r>
        <w:r w:rsidR="009C634A">
          <w:rPr>
            <w:noProof/>
            <w:webHidden/>
          </w:rPr>
          <w:t>14</w:t>
        </w:r>
        <w:r w:rsidR="009C634A">
          <w:rPr>
            <w:noProof/>
            <w:webHidden/>
          </w:rPr>
          <w:fldChar w:fldCharType="end"/>
        </w:r>
      </w:hyperlink>
    </w:p>
    <w:p w14:paraId="4C462BD1" w14:textId="1DD530D8"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5" w:history="1">
        <w:r w:rsidR="009C634A" w:rsidRPr="003E4B23">
          <w:rPr>
            <w:rStyle w:val="Hyperlink"/>
            <w:noProof/>
          </w:rPr>
          <w:t>2017-Apr-13 (Apr-14 UT):  Jupiter</w:t>
        </w:r>
        <w:r w:rsidR="009C634A">
          <w:rPr>
            <w:noProof/>
            <w:webHidden/>
          </w:rPr>
          <w:tab/>
        </w:r>
        <w:r w:rsidR="009C634A">
          <w:rPr>
            <w:noProof/>
            <w:webHidden/>
          </w:rPr>
          <w:fldChar w:fldCharType="begin"/>
        </w:r>
        <w:r w:rsidR="009C634A">
          <w:rPr>
            <w:noProof/>
            <w:webHidden/>
          </w:rPr>
          <w:instrText xml:space="preserve"> PAGEREF _Toc12884615 \h </w:instrText>
        </w:r>
        <w:r w:rsidR="009C634A">
          <w:rPr>
            <w:noProof/>
            <w:webHidden/>
          </w:rPr>
        </w:r>
        <w:r w:rsidR="009C634A">
          <w:rPr>
            <w:noProof/>
            <w:webHidden/>
          </w:rPr>
          <w:fldChar w:fldCharType="separate"/>
        </w:r>
        <w:r w:rsidR="009C634A">
          <w:rPr>
            <w:noProof/>
            <w:webHidden/>
          </w:rPr>
          <w:t>17</w:t>
        </w:r>
        <w:r w:rsidR="009C634A">
          <w:rPr>
            <w:noProof/>
            <w:webHidden/>
          </w:rPr>
          <w:fldChar w:fldCharType="end"/>
        </w:r>
      </w:hyperlink>
    </w:p>
    <w:p w14:paraId="3B0BCC0A" w14:textId="2EDC2676"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16" w:history="1">
        <w:r w:rsidR="009C634A" w:rsidRPr="003E4B23">
          <w:rPr>
            <w:rStyle w:val="Hyperlink"/>
            <w:noProof/>
          </w:rPr>
          <w:t>May</w:t>
        </w:r>
        <w:r w:rsidR="009C634A">
          <w:rPr>
            <w:noProof/>
            <w:webHidden/>
          </w:rPr>
          <w:tab/>
        </w:r>
        <w:r w:rsidR="009C634A">
          <w:rPr>
            <w:noProof/>
            <w:webHidden/>
          </w:rPr>
          <w:fldChar w:fldCharType="begin"/>
        </w:r>
        <w:r w:rsidR="009C634A">
          <w:rPr>
            <w:noProof/>
            <w:webHidden/>
          </w:rPr>
          <w:instrText xml:space="preserve"> PAGEREF _Toc12884616 \h </w:instrText>
        </w:r>
        <w:r w:rsidR="009C634A">
          <w:rPr>
            <w:noProof/>
            <w:webHidden/>
          </w:rPr>
        </w:r>
        <w:r w:rsidR="009C634A">
          <w:rPr>
            <w:noProof/>
            <w:webHidden/>
          </w:rPr>
          <w:fldChar w:fldCharType="separate"/>
        </w:r>
        <w:r w:rsidR="009C634A">
          <w:rPr>
            <w:noProof/>
            <w:webHidden/>
          </w:rPr>
          <w:t>19</w:t>
        </w:r>
        <w:r w:rsidR="009C634A">
          <w:rPr>
            <w:noProof/>
            <w:webHidden/>
          </w:rPr>
          <w:fldChar w:fldCharType="end"/>
        </w:r>
      </w:hyperlink>
    </w:p>
    <w:p w14:paraId="4E9F7C24" w14:textId="1770BA71"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7" w:history="1">
        <w:r w:rsidR="009C634A" w:rsidRPr="003E4B23">
          <w:rPr>
            <w:rStyle w:val="Hyperlink"/>
            <w:noProof/>
          </w:rPr>
          <w:t>2017-May-04 (May-05 UT):  Jupiter, Io, Europa and Moon</w:t>
        </w:r>
        <w:r w:rsidR="009C634A">
          <w:rPr>
            <w:noProof/>
            <w:webHidden/>
          </w:rPr>
          <w:tab/>
        </w:r>
        <w:r w:rsidR="009C634A">
          <w:rPr>
            <w:noProof/>
            <w:webHidden/>
          </w:rPr>
          <w:fldChar w:fldCharType="begin"/>
        </w:r>
        <w:r w:rsidR="009C634A">
          <w:rPr>
            <w:noProof/>
            <w:webHidden/>
          </w:rPr>
          <w:instrText xml:space="preserve"> PAGEREF _Toc12884617 \h </w:instrText>
        </w:r>
        <w:r w:rsidR="009C634A">
          <w:rPr>
            <w:noProof/>
            <w:webHidden/>
          </w:rPr>
        </w:r>
        <w:r w:rsidR="009C634A">
          <w:rPr>
            <w:noProof/>
            <w:webHidden/>
          </w:rPr>
          <w:fldChar w:fldCharType="separate"/>
        </w:r>
        <w:r w:rsidR="009C634A">
          <w:rPr>
            <w:noProof/>
            <w:webHidden/>
          </w:rPr>
          <w:t>19</w:t>
        </w:r>
        <w:r w:rsidR="009C634A">
          <w:rPr>
            <w:noProof/>
            <w:webHidden/>
          </w:rPr>
          <w:fldChar w:fldCharType="end"/>
        </w:r>
      </w:hyperlink>
    </w:p>
    <w:p w14:paraId="576A491E" w14:textId="1ACAE89A"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8" w:history="1">
        <w:r w:rsidR="009C634A" w:rsidRPr="003E4B23">
          <w:rPr>
            <w:rStyle w:val="Hyperlink"/>
            <w:noProof/>
          </w:rPr>
          <w:t>2017-May-24 (May-25 UT):  Jupiter, Io, Europa and Ganymede</w:t>
        </w:r>
        <w:r w:rsidR="009C634A">
          <w:rPr>
            <w:noProof/>
            <w:webHidden/>
          </w:rPr>
          <w:tab/>
        </w:r>
        <w:r w:rsidR="009C634A">
          <w:rPr>
            <w:noProof/>
            <w:webHidden/>
          </w:rPr>
          <w:fldChar w:fldCharType="begin"/>
        </w:r>
        <w:r w:rsidR="009C634A">
          <w:rPr>
            <w:noProof/>
            <w:webHidden/>
          </w:rPr>
          <w:instrText xml:space="preserve"> PAGEREF _Toc12884618 \h </w:instrText>
        </w:r>
        <w:r w:rsidR="009C634A">
          <w:rPr>
            <w:noProof/>
            <w:webHidden/>
          </w:rPr>
        </w:r>
        <w:r w:rsidR="009C634A">
          <w:rPr>
            <w:noProof/>
            <w:webHidden/>
          </w:rPr>
          <w:fldChar w:fldCharType="separate"/>
        </w:r>
        <w:r w:rsidR="009C634A">
          <w:rPr>
            <w:noProof/>
            <w:webHidden/>
          </w:rPr>
          <w:t>24</w:t>
        </w:r>
        <w:r w:rsidR="009C634A">
          <w:rPr>
            <w:noProof/>
            <w:webHidden/>
          </w:rPr>
          <w:fldChar w:fldCharType="end"/>
        </w:r>
      </w:hyperlink>
    </w:p>
    <w:p w14:paraId="2383EE26" w14:textId="3ABE67F7"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19" w:history="1">
        <w:r w:rsidR="009C634A" w:rsidRPr="003E4B23">
          <w:rPr>
            <w:rStyle w:val="Hyperlink"/>
            <w:noProof/>
          </w:rPr>
          <w:t>June</w:t>
        </w:r>
        <w:r w:rsidR="009C634A">
          <w:rPr>
            <w:noProof/>
            <w:webHidden/>
          </w:rPr>
          <w:tab/>
        </w:r>
        <w:r w:rsidR="009C634A">
          <w:rPr>
            <w:noProof/>
            <w:webHidden/>
          </w:rPr>
          <w:fldChar w:fldCharType="begin"/>
        </w:r>
        <w:r w:rsidR="009C634A">
          <w:rPr>
            <w:noProof/>
            <w:webHidden/>
          </w:rPr>
          <w:instrText xml:space="preserve"> PAGEREF _Toc12884619 \h </w:instrText>
        </w:r>
        <w:r w:rsidR="009C634A">
          <w:rPr>
            <w:noProof/>
            <w:webHidden/>
          </w:rPr>
        </w:r>
        <w:r w:rsidR="009C634A">
          <w:rPr>
            <w:noProof/>
            <w:webHidden/>
          </w:rPr>
          <w:fldChar w:fldCharType="separate"/>
        </w:r>
        <w:r w:rsidR="009C634A">
          <w:rPr>
            <w:noProof/>
            <w:webHidden/>
          </w:rPr>
          <w:t>27</w:t>
        </w:r>
        <w:r w:rsidR="009C634A">
          <w:rPr>
            <w:noProof/>
            <w:webHidden/>
          </w:rPr>
          <w:fldChar w:fldCharType="end"/>
        </w:r>
      </w:hyperlink>
    </w:p>
    <w:p w14:paraId="1753F103" w14:textId="4C5DCA8C"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0" w:history="1">
        <w:r w:rsidR="009C634A" w:rsidRPr="003E4B23">
          <w:rPr>
            <w:rStyle w:val="Hyperlink"/>
            <w:noProof/>
          </w:rPr>
          <w:t>2017-Jun-04 (Jun-05 UT):  Jupiter, Io and Moon</w:t>
        </w:r>
        <w:r w:rsidR="009C634A">
          <w:rPr>
            <w:noProof/>
            <w:webHidden/>
          </w:rPr>
          <w:tab/>
        </w:r>
        <w:r w:rsidR="009C634A">
          <w:rPr>
            <w:noProof/>
            <w:webHidden/>
          </w:rPr>
          <w:fldChar w:fldCharType="begin"/>
        </w:r>
        <w:r w:rsidR="009C634A">
          <w:rPr>
            <w:noProof/>
            <w:webHidden/>
          </w:rPr>
          <w:instrText xml:space="preserve"> PAGEREF _Toc12884620 \h </w:instrText>
        </w:r>
        <w:r w:rsidR="009C634A">
          <w:rPr>
            <w:noProof/>
            <w:webHidden/>
          </w:rPr>
        </w:r>
        <w:r w:rsidR="009C634A">
          <w:rPr>
            <w:noProof/>
            <w:webHidden/>
          </w:rPr>
          <w:fldChar w:fldCharType="separate"/>
        </w:r>
        <w:r w:rsidR="009C634A">
          <w:rPr>
            <w:noProof/>
            <w:webHidden/>
          </w:rPr>
          <w:t>27</w:t>
        </w:r>
        <w:r w:rsidR="009C634A">
          <w:rPr>
            <w:noProof/>
            <w:webHidden/>
          </w:rPr>
          <w:fldChar w:fldCharType="end"/>
        </w:r>
      </w:hyperlink>
    </w:p>
    <w:p w14:paraId="0A51C554" w14:textId="29B6815A"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1" w:history="1">
        <w:r w:rsidR="009C634A" w:rsidRPr="003E4B23">
          <w:rPr>
            <w:rStyle w:val="Hyperlink"/>
            <w:noProof/>
          </w:rPr>
          <w:t>2017-Jun-14 (Jun-15 UT):  Jupiter, Europa and Ganymede</w:t>
        </w:r>
        <w:r w:rsidR="009C634A">
          <w:rPr>
            <w:noProof/>
            <w:webHidden/>
          </w:rPr>
          <w:tab/>
        </w:r>
        <w:r w:rsidR="009C634A">
          <w:rPr>
            <w:noProof/>
            <w:webHidden/>
          </w:rPr>
          <w:fldChar w:fldCharType="begin"/>
        </w:r>
        <w:r w:rsidR="009C634A">
          <w:rPr>
            <w:noProof/>
            <w:webHidden/>
          </w:rPr>
          <w:instrText xml:space="preserve"> PAGEREF _Toc12884621 \h </w:instrText>
        </w:r>
        <w:r w:rsidR="009C634A">
          <w:rPr>
            <w:noProof/>
            <w:webHidden/>
          </w:rPr>
        </w:r>
        <w:r w:rsidR="009C634A">
          <w:rPr>
            <w:noProof/>
            <w:webHidden/>
          </w:rPr>
          <w:fldChar w:fldCharType="separate"/>
        </w:r>
        <w:r w:rsidR="009C634A">
          <w:rPr>
            <w:noProof/>
            <w:webHidden/>
          </w:rPr>
          <w:t>29</w:t>
        </w:r>
        <w:r w:rsidR="009C634A">
          <w:rPr>
            <w:noProof/>
            <w:webHidden/>
          </w:rPr>
          <w:fldChar w:fldCharType="end"/>
        </w:r>
      </w:hyperlink>
    </w:p>
    <w:p w14:paraId="7E0BD4B2" w14:textId="5BCF1ED5"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2" w:history="1">
        <w:r w:rsidR="009C634A" w:rsidRPr="003E4B23">
          <w:rPr>
            <w:rStyle w:val="Hyperlink"/>
            <w:noProof/>
          </w:rPr>
          <w:t>2017-Jun-15 (Jun-16 UT):  Jupiter, Saturn</w:t>
        </w:r>
        <w:r w:rsidR="009C634A">
          <w:rPr>
            <w:noProof/>
            <w:webHidden/>
          </w:rPr>
          <w:tab/>
        </w:r>
        <w:r w:rsidR="009C634A">
          <w:rPr>
            <w:noProof/>
            <w:webHidden/>
          </w:rPr>
          <w:fldChar w:fldCharType="begin"/>
        </w:r>
        <w:r w:rsidR="009C634A">
          <w:rPr>
            <w:noProof/>
            <w:webHidden/>
          </w:rPr>
          <w:instrText xml:space="preserve"> PAGEREF _Toc12884622 \h </w:instrText>
        </w:r>
        <w:r w:rsidR="009C634A">
          <w:rPr>
            <w:noProof/>
            <w:webHidden/>
          </w:rPr>
        </w:r>
        <w:r w:rsidR="009C634A">
          <w:rPr>
            <w:noProof/>
            <w:webHidden/>
          </w:rPr>
          <w:fldChar w:fldCharType="separate"/>
        </w:r>
        <w:r w:rsidR="009C634A">
          <w:rPr>
            <w:noProof/>
            <w:webHidden/>
          </w:rPr>
          <w:t>31</w:t>
        </w:r>
        <w:r w:rsidR="009C634A">
          <w:rPr>
            <w:noProof/>
            <w:webHidden/>
          </w:rPr>
          <w:fldChar w:fldCharType="end"/>
        </w:r>
      </w:hyperlink>
    </w:p>
    <w:p w14:paraId="26EB9ECF" w14:textId="641696C0"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23" w:history="1">
        <w:r w:rsidR="009C634A" w:rsidRPr="003E4B23">
          <w:rPr>
            <w:rStyle w:val="Hyperlink"/>
            <w:noProof/>
          </w:rPr>
          <w:t>July</w:t>
        </w:r>
        <w:r w:rsidR="009C634A">
          <w:rPr>
            <w:noProof/>
            <w:webHidden/>
          </w:rPr>
          <w:tab/>
        </w:r>
        <w:r w:rsidR="009C634A">
          <w:rPr>
            <w:noProof/>
            <w:webHidden/>
          </w:rPr>
          <w:fldChar w:fldCharType="begin"/>
        </w:r>
        <w:r w:rsidR="009C634A">
          <w:rPr>
            <w:noProof/>
            <w:webHidden/>
          </w:rPr>
          <w:instrText xml:space="preserve"> PAGEREF _Toc12884623 \h </w:instrText>
        </w:r>
        <w:r w:rsidR="009C634A">
          <w:rPr>
            <w:noProof/>
            <w:webHidden/>
          </w:rPr>
        </w:r>
        <w:r w:rsidR="009C634A">
          <w:rPr>
            <w:noProof/>
            <w:webHidden/>
          </w:rPr>
          <w:fldChar w:fldCharType="separate"/>
        </w:r>
        <w:r w:rsidR="009C634A">
          <w:rPr>
            <w:noProof/>
            <w:webHidden/>
          </w:rPr>
          <w:t>33</w:t>
        </w:r>
        <w:r w:rsidR="009C634A">
          <w:rPr>
            <w:noProof/>
            <w:webHidden/>
          </w:rPr>
          <w:fldChar w:fldCharType="end"/>
        </w:r>
      </w:hyperlink>
    </w:p>
    <w:p w14:paraId="383845A3" w14:textId="65242582"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4" w:history="1">
        <w:r w:rsidR="009C634A" w:rsidRPr="003E4B23">
          <w:rPr>
            <w:rStyle w:val="Hyperlink"/>
            <w:noProof/>
          </w:rPr>
          <w:t>Summer 2017 Planning</w:t>
        </w:r>
        <w:r w:rsidR="009C634A">
          <w:rPr>
            <w:noProof/>
            <w:webHidden/>
          </w:rPr>
          <w:tab/>
        </w:r>
        <w:r w:rsidR="009C634A">
          <w:rPr>
            <w:noProof/>
            <w:webHidden/>
          </w:rPr>
          <w:fldChar w:fldCharType="begin"/>
        </w:r>
        <w:r w:rsidR="009C634A">
          <w:rPr>
            <w:noProof/>
            <w:webHidden/>
          </w:rPr>
          <w:instrText xml:space="preserve"> PAGEREF _Toc12884624 \h </w:instrText>
        </w:r>
        <w:r w:rsidR="009C634A">
          <w:rPr>
            <w:noProof/>
            <w:webHidden/>
          </w:rPr>
        </w:r>
        <w:r w:rsidR="009C634A">
          <w:rPr>
            <w:noProof/>
            <w:webHidden/>
          </w:rPr>
          <w:fldChar w:fldCharType="separate"/>
        </w:r>
        <w:r w:rsidR="009C634A">
          <w:rPr>
            <w:noProof/>
            <w:webHidden/>
          </w:rPr>
          <w:t>33</w:t>
        </w:r>
        <w:r w:rsidR="009C634A">
          <w:rPr>
            <w:noProof/>
            <w:webHidden/>
          </w:rPr>
          <w:fldChar w:fldCharType="end"/>
        </w:r>
      </w:hyperlink>
    </w:p>
    <w:p w14:paraId="61D46145" w14:textId="22B51C26"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25" w:history="1">
        <w:r w:rsidR="009C634A" w:rsidRPr="003E4B23">
          <w:rPr>
            <w:rStyle w:val="Hyperlink"/>
            <w:noProof/>
          </w:rPr>
          <w:t>August</w:t>
        </w:r>
        <w:r w:rsidR="009C634A">
          <w:rPr>
            <w:noProof/>
            <w:webHidden/>
          </w:rPr>
          <w:tab/>
        </w:r>
        <w:r w:rsidR="009C634A">
          <w:rPr>
            <w:noProof/>
            <w:webHidden/>
          </w:rPr>
          <w:fldChar w:fldCharType="begin"/>
        </w:r>
        <w:r w:rsidR="009C634A">
          <w:rPr>
            <w:noProof/>
            <w:webHidden/>
          </w:rPr>
          <w:instrText xml:space="preserve"> PAGEREF _Toc12884625 \h </w:instrText>
        </w:r>
        <w:r w:rsidR="009C634A">
          <w:rPr>
            <w:noProof/>
            <w:webHidden/>
          </w:rPr>
        </w:r>
        <w:r w:rsidR="009C634A">
          <w:rPr>
            <w:noProof/>
            <w:webHidden/>
          </w:rPr>
          <w:fldChar w:fldCharType="separate"/>
        </w:r>
        <w:r w:rsidR="009C634A">
          <w:rPr>
            <w:noProof/>
            <w:webHidden/>
          </w:rPr>
          <w:t>34</w:t>
        </w:r>
        <w:r w:rsidR="009C634A">
          <w:rPr>
            <w:noProof/>
            <w:webHidden/>
          </w:rPr>
          <w:fldChar w:fldCharType="end"/>
        </w:r>
      </w:hyperlink>
    </w:p>
    <w:p w14:paraId="2BA472DA" w14:textId="207F81C2"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6" w:history="1">
        <w:r w:rsidR="009C634A" w:rsidRPr="003E4B23">
          <w:rPr>
            <w:rStyle w:val="Hyperlink"/>
            <w:noProof/>
          </w:rPr>
          <w:t>2017-Aug-01 (Aug-02 UT):  Moon and Saturn</w:t>
        </w:r>
        <w:r w:rsidR="009C634A">
          <w:rPr>
            <w:noProof/>
            <w:webHidden/>
          </w:rPr>
          <w:tab/>
        </w:r>
        <w:r w:rsidR="009C634A">
          <w:rPr>
            <w:noProof/>
            <w:webHidden/>
          </w:rPr>
          <w:fldChar w:fldCharType="begin"/>
        </w:r>
        <w:r w:rsidR="009C634A">
          <w:rPr>
            <w:noProof/>
            <w:webHidden/>
          </w:rPr>
          <w:instrText xml:space="preserve"> PAGEREF _Toc12884626 \h </w:instrText>
        </w:r>
        <w:r w:rsidR="009C634A">
          <w:rPr>
            <w:noProof/>
            <w:webHidden/>
          </w:rPr>
        </w:r>
        <w:r w:rsidR="009C634A">
          <w:rPr>
            <w:noProof/>
            <w:webHidden/>
          </w:rPr>
          <w:fldChar w:fldCharType="separate"/>
        </w:r>
        <w:r w:rsidR="009C634A">
          <w:rPr>
            <w:noProof/>
            <w:webHidden/>
          </w:rPr>
          <w:t>34</w:t>
        </w:r>
        <w:r w:rsidR="009C634A">
          <w:rPr>
            <w:noProof/>
            <w:webHidden/>
          </w:rPr>
          <w:fldChar w:fldCharType="end"/>
        </w:r>
      </w:hyperlink>
    </w:p>
    <w:p w14:paraId="5ED6E66B" w14:textId="09F8CD30"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7" w:history="1">
        <w:r w:rsidR="009C634A" w:rsidRPr="003E4B23">
          <w:rPr>
            <w:rStyle w:val="Hyperlink"/>
            <w:noProof/>
          </w:rPr>
          <w:t>2017-Aug-18 (Aug-18 UT):  Sun Imaging Tests</w:t>
        </w:r>
        <w:r w:rsidR="009C634A">
          <w:rPr>
            <w:noProof/>
            <w:webHidden/>
          </w:rPr>
          <w:tab/>
        </w:r>
        <w:r w:rsidR="009C634A">
          <w:rPr>
            <w:noProof/>
            <w:webHidden/>
          </w:rPr>
          <w:fldChar w:fldCharType="begin"/>
        </w:r>
        <w:r w:rsidR="009C634A">
          <w:rPr>
            <w:noProof/>
            <w:webHidden/>
          </w:rPr>
          <w:instrText xml:space="preserve"> PAGEREF _Toc12884627 \h </w:instrText>
        </w:r>
        <w:r w:rsidR="009C634A">
          <w:rPr>
            <w:noProof/>
            <w:webHidden/>
          </w:rPr>
        </w:r>
        <w:r w:rsidR="009C634A">
          <w:rPr>
            <w:noProof/>
            <w:webHidden/>
          </w:rPr>
          <w:fldChar w:fldCharType="separate"/>
        </w:r>
        <w:r w:rsidR="009C634A">
          <w:rPr>
            <w:noProof/>
            <w:webHidden/>
          </w:rPr>
          <w:t>39</w:t>
        </w:r>
        <w:r w:rsidR="009C634A">
          <w:rPr>
            <w:noProof/>
            <w:webHidden/>
          </w:rPr>
          <w:fldChar w:fldCharType="end"/>
        </w:r>
      </w:hyperlink>
    </w:p>
    <w:p w14:paraId="75526CD0" w14:textId="0A308702"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8" w:history="1">
        <w:r w:rsidR="009C634A" w:rsidRPr="003E4B23">
          <w:rPr>
            <w:rStyle w:val="Hyperlink"/>
            <w:noProof/>
          </w:rPr>
          <w:t>2017-Aug-21 (Aug-21 UT):  Eclipse in Alliance, Nebraska!</w:t>
        </w:r>
        <w:r w:rsidR="009C634A">
          <w:rPr>
            <w:noProof/>
            <w:webHidden/>
          </w:rPr>
          <w:tab/>
        </w:r>
        <w:r w:rsidR="009C634A">
          <w:rPr>
            <w:noProof/>
            <w:webHidden/>
          </w:rPr>
          <w:fldChar w:fldCharType="begin"/>
        </w:r>
        <w:r w:rsidR="009C634A">
          <w:rPr>
            <w:noProof/>
            <w:webHidden/>
          </w:rPr>
          <w:instrText xml:space="preserve"> PAGEREF _Toc12884628 \h </w:instrText>
        </w:r>
        <w:r w:rsidR="009C634A">
          <w:rPr>
            <w:noProof/>
            <w:webHidden/>
          </w:rPr>
        </w:r>
        <w:r w:rsidR="009C634A">
          <w:rPr>
            <w:noProof/>
            <w:webHidden/>
          </w:rPr>
          <w:fldChar w:fldCharType="separate"/>
        </w:r>
        <w:r w:rsidR="009C634A">
          <w:rPr>
            <w:noProof/>
            <w:webHidden/>
          </w:rPr>
          <w:t>40</w:t>
        </w:r>
        <w:r w:rsidR="009C634A">
          <w:rPr>
            <w:noProof/>
            <w:webHidden/>
          </w:rPr>
          <w:fldChar w:fldCharType="end"/>
        </w:r>
      </w:hyperlink>
    </w:p>
    <w:p w14:paraId="76254E83" w14:textId="587F8032"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9" w:history="1">
        <w:r w:rsidR="009C634A" w:rsidRPr="003E4B23">
          <w:rPr>
            <w:rStyle w:val="Hyperlink"/>
            <w:noProof/>
          </w:rPr>
          <w:t>2017-Aug-28 (Aug-29 UT):  Saturn Video</w:t>
        </w:r>
        <w:r w:rsidR="009C634A">
          <w:rPr>
            <w:noProof/>
            <w:webHidden/>
          </w:rPr>
          <w:tab/>
        </w:r>
        <w:r w:rsidR="009C634A">
          <w:rPr>
            <w:noProof/>
            <w:webHidden/>
          </w:rPr>
          <w:fldChar w:fldCharType="begin"/>
        </w:r>
        <w:r w:rsidR="009C634A">
          <w:rPr>
            <w:noProof/>
            <w:webHidden/>
          </w:rPr>
          <w:instrText xml:space="preserve"> PAGEREF _Toc12884629 \h </w:instrText>
        </w:r>
        <w:r w:rsidR="009C634A">
          <w:rPr>
            <w:noProof/>
            <w:webHidden/>
          </w:rPr>
        </w:r>
        <w:r w:rsidR="009C634A">
          <w:rPr>
            <w:noProof/>
            <w:webHidden/>
          </w:rPr>
          <w:fldChar w:fldCharType="separate"/>
        </w:r>
        <w:r w:rsidR="009C634A">
          <w:rPr>
            <w:noProof/>
            <w:webHidden/>
          </w:rPr>
          <w:t>45</w:t>
        </w:r>
        <w:r w:rsidR="009C634A">
          <w:rPr>
            <w:noProof/>
            <w:webHidden/>
          </w:rPr>
          <w:fldChar w:fldCharType="end"/>
        </w:r>
      </w:hyperlink>
    </w:p>
    <w:p w14:paraId="1041E79C" w14:textId="7A8DA2B2"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30" w:history="1">
        <w:r w:rsidR="009C634A" w:rsidRPr="003E4B23">
          <w:rPr>
            <w:rStyle w:val="Hyperlink"/>
            <w:noProof/>
          </w:rPr>
          <w:t>September</w:t>
        </w:r>
        <w:r w:rsidR="009C634A">
          <w:rPr>
            <w:noProof/>
            <w:webHidden/>
          </w:rPr>
          <w:tab/>
        </w:r>
        <w:r w:rsidR="009C634A">
          <w:rPr>
            <w:noProof/>
            <w:webHidden/>
          </w:rPr>
          <w:fldChar w:fldCharType="begin"/>
        </w:r>
        <w:r w:rsidR="009C634A">
          <w:rPr>
            <w:noProof/>
            <w:webHidden/>
          </w:rPr>
          <w:instrText xml:space="preserve"> PAGEREF _Toc12884630 \h </w:instrText>
        </w:r>
        <w:r w:rsidR="009C634A">
          <w:rPr>
            <w:noProof/>
            <w:webHidden/>
          </w:rPr>
        </w:r>
        <w:r w:rsidR="009C634A">
          <w:rPr>
            <w:noProof/>
            <w:webHidden/>
          </w:rPr>
          <w:fldChar w:fldCharType="separate"/>
        </w:r>
        <w:r w:rsidR="009C634A">
          <w:rPr>
            <w:noProof/>
            <w:webHidden/>
          </w:rPr>
          <w:t>48</w:t>
        </w:r>
        <w:r w:rsidR="009C634A">
          <w:rPr>
            <w:noProof/>
            <w:webHidden/>
          </w:rPr>
          <w:fldChar w:fldCharType="end"/>
        </w:r>
      </w:hyperlink>
    </w:p>
    <w:p w14:paraId="4B5F146D" w14:textId="187D44DC"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1" w:history="1">
        <w:r w:rsidR="009C634A" w:rsidRPr="003E4B23">
          <w:rPr>
            <w:rStyle w:val="Hyperlink"/>
            <w:noProof/>
          </w:rPr>
          <w:t>2017-Sep-06 (Sep-06 UT):  Sun – AR 12673</w:t>
        </w:r>
        <w:r w:rsidR="009C634A">
          <w:rPr>
            <w:noProof/>
            <w:webHidden/>
          </w:rPr>
          <w:tab/>
        </w:r>
        <w:r w:rsidR="009C634A">
          <w:rPr>
            <w:noProof/>
            <w:webHidden/>
          </w:rPr>
          <w:fldChar w:fldCharType="begin"/>
        </w:r>
        <w:r w:rsidR="009C634A">
          <w:rPr>
            <w:noProof/>
            <w:webHidden/>
          </w:rPr>
          <w:instrText xml:space="preserve"> PAGEREF _Toc12884631 \h </w:instrText>
        </w:r>
        <w:r w:rsidR="009C634A">
          <w:rPr>
            <w:noProof/>
            <w:webHidden/>
          </w:rPr>
        </w:r>
        <w:r w:rsidR="009C634A">
          <w:rPr>
            <w:noProof/>
            <w:webHidden/>
          </w:rPr>
          <w:fldChar w:fldCharType="separate"/>
        </w:r>
        <w:r w:rsidR="009C634A">
          <w:rPr>
            <w:noProof/>
            <w:webHidden/>
          </w:rPr>
          <w:t>48</w:t>
        </w:r>
        <w:r w:rsidR="009C634A">
          <w:rPr>
            <w:noProof/>
            <w:webHidden/>
          </w:rPr>
          <w:fldChar w:fldCharType="end"/>
        </w:r>
      </w:hyperlink>
    </w:p>
    <w:p w14:paraId="199F81C0" w14:textId="3E8BFE65"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32" w:history="1">
        <w:r w:rsidR="009C634A" w:rsidRPr="003E4B23">
          <w:rPr>
            <w:rStyle w:val="Hyperlink"/>
            <w:noProof/>
          </w:rPr>
          <w:t>October</w:t>
        </w:r>
        <w:r w:rsidR="009C634A">
          <w:rPr>
            <w:noProof/>
            <w:webHidden/>
          </w:rPr>
          <w:tab/>
        </w:r>
        <w:r w:rsidR="009C634A">
          <w:rPr>
            <w:noProof/>
            <w:webHidden/>
          </w:rPr>
          <w:fldChar w:fldCharType="begin"/>
        </w:r>
        <w:r w:rsidR="009C634A">
          <w:rPr>
            <w:noProof/>
            <w:webHidden/>
          </w:rPr>
          <w:instrText xml:space="preserve"> PAGEREF _Toc12884632 \h </w:instrText>
        </w:r>
        <w:r w:rsidR="009C634A">
          <w:rPr>
            <w:noProof/>
            <w:webHidden/>
          </w:rPr>
        </w:r>
        <w:r w:rsidR="009C634A">
          <w:rPr>
            <w:noProof/>
            <w:webHidden/>
          </w:rPr>
          <w:fldChar w:fldCharType="separate"/>
        </w:r>
        <w:r w:rsidR="009C634A">
          <w:rPr>
            <w:noProof/>
            <w:webHidden/>
          </w:rPr>
          <w:t>49</w:t>
        </w:r>
        <w:r w:rsidR="009C634A">
          <w:rPr>
            <w:noProof/>
            <w:webHidden/>
          </w:rPr>
          <w:fldChar w:fldCharType="end"/>
        </w:r>
      </w:hyperlink>
    </w:p>
    <w:p w14:paraId="174168A9" w14:textId="6C8BDE93"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3" w:history="1">
        <w:r w:rsidR="009C634A" w:rsidRPr="003E4B23">
          <w:rPr>
            <w:rStyle w:val="Hyperlink"/>
            <w:noProof/>
          </w:rPr>
          <w:t>2017-Oct-07 (Oct-08 UT):  Epsilon Lyrae, Lam Aqr</w:t>
        </w:r>
        <w:r w:rsidR="009C634A">
          <w:rPr>
            <w:noProof/>
            <w:webHidden/>
          </w:rPr>
          <w:tab/>
        </w:r>
        <w:r w:rsidR="009C634A">
          <w:rPr>
            <w:noProof/>
            <w:webHidden/>
          </w:rPr>
          <w:fldChar w:fldCharType="begin"/>
        </w:r>
        <w:r w:rsidR="009C634A">
          <w:rPr>
            <w:noProof/>
            <w:webHidden/>
          </w:rPr>
          <w:instrText xml:space="preserve"> PAGEREF _Toc12884633 \h </w:instrText>
        </w:r>
        <w:r w:rsidR="009C634A">
          <w:rPr>
            <w:noProof/>
            <w:webHidden/>
          </w:rPr>
        </w:r>
        <w:r w:rsidR="009C634A">
          <w:rPr>
            <w:noProof/>
            <w:webHidden/>
          </w:rPr>
          <w:fldChar w:fldCharType="separate"/>
        </w:r>
        <w:r w:rsidR="009C634A">
          <w:rPr>
            <w:noProof/>
            <w:webHidden/>
          </w:rPr>
          <w:t>49</w:t>
        </w:r>
        <w:r w:rsidR="009C634A">
          <w:rPr>
            <w:noProof/>
            <w:webHidden/>
          </w:rPr>
          <w:fldChar w:fldCharType="end"/>
        </w:r>
      </w:hyperlink>
    </w:p>
    <w:p w14:paraId="4358E0EE" w14:textId="55888CC4"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4" w:history="1">
        <w:r w:rsidR="009C634A" w:rsidRPr="003E4B23">
          <w:rPr>
            <w:rStyle w:val="Hyperlink"/>
            <w:noProof/>
          </w:rPr>
          <w:t>Fall 2017 Planning</w:t>
        </w:r>
        <w:r w:rsidR="009C634A">
          <w:rPr>
            <w:noProof/>
            <w:webHidden/>
          </w:rPr>
          <w:tab/>
        </w:r>
        <w:r w:rsidR="009C634A">
          <w:rPr>
            <w:noProof/>
            <w:webHidden/>
          </w:rPr>
          <w:fldChar w:fldCharType="begin"/>
        </w:r>
        <w:r w:rsidR="009C634A">
          <w:rPr>
            <w:noProof/>
            <w:webHidden/>
          </w:rPr>
          <w:instrText xml:space="preserve"> PAGEREF _Toc12884634 \h </w:instrText>
        </w:r>
        <w:r w:rsidR="009C634A">
          <w:rPr>
            <w:noProof/>
            <w:webHidden/>
          </w:rPr>
        </w:r>
        <w:r w:rsidR="009C634A">
          <w:rPr>
            <w:noProof/>
            <w:webHidden/>
          </w:rPr>
          <w:fldChar w:fldCharType="separate"/>
        </w:r>
        <w:r w:rsidR="009C634A">
          <w:rPr>
            <w:noProof/>
            <w:webHidden/>
          </w:rPr>
          <w:t>50</w:t>
        </w:r>
        <w:r w:rsidR="009C634A">
          <w:rPr>
            <w:noProof/>
            <w:webHidden/>
          </w:rPr>
          <w:fldChar w:fldCharType="end"/>
        </w:r>
      </w:hyperlink>
    </w:p>
    <w:p w14:paraId="43B9D384" w14:textId="0B3ADE83"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5" w:history="1">
        <w:r w:rsidR="009C634A" w:rsidRPr="003E4B23">
          <w:rPr>
            <w:rStyle w:val="Hyperlink"/>
            <w:noProof/>
          </w:rPr>
          <w:t>2017-Oct-10 (Oct-11 UT):  Double Stars, Neptune and Triton</w:t>
        </w:r>
        <w:r w:rsidR="009C634A">
          <w:rPr>
            <w:noProof/>
            <w:webHidden/>
          </w:rPr>
          <w:tab/>
        </w:r>
        <w:r w:rsidR="009C634A">
          <w:rPr>
            <w:noProof/>
            <w:webHidden/>
          </w:rPr>
          <w:fldChar w:fldCharType="begin"/>
        </w:r>
        <w:r w:rsidR="009C634A">
          <w:rPr>
            <w:noProof/>
            <w:webHidden/>
          </w:rPr>
          <w:instrText xml:space="preserve"> PAGEREF _Toc12884635 \h </w:instrText>
        </w:r>
        <w:r w:rsidR="009C634A">
          <w:rPr>
            <w:noProof/>
            <w:webHidden/>
          </w:rPr>
        </w:r>
        <w:r w:rsidR="009C634A">
          <w:rPr>
            <w:noProof/>
            <w:webHidden/>
          </w:rPr>
          <w:fldChar w:fldCharType="separate"/>
        </w:r>
        <w:r w:rsidR="009C634A">
          <w:rPr>
            <w:noProof/>
            <w:webHidden/>
          </w:rPr>
          <w:t>52</w:t>
        </w:r>
        <w:r w:rsidR="009C634A">
          <w:rPr>
            <w:noProof/>
            <w:webHidden/>
          </w:rPr>
          <w:fldChar w:fldCharType="end"/>
        </w:r>
      </w:hyperlink>
    </w:p>
    <w:p w14:paraId="4AF44C9D" w14:textId="102E8D67"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6" w:history="1">
        <w:r w:rsidR="009C634A" w:rsidRPr="003E4B23">
          <w:rPr>
            <w:rStyle w:val="Hyperlink"/>
            <w:noProof/>
          </w:rPr>
          <w:t>2017-Oct-14 (Oct-15 UT):  Veil Nebula, M31 Wide-Field</w:t>
        </w:r>
        <w:r w:rsidR="009C634A">
          <w:rPr>
            <w:noProof/>
            <w:webHidden/>
          </w:rPr>
          <w:tab/>
        </w:r>
        <w:r w:rsidR="009C634A">
          <w:rPr>
            <w:noProof/>
            <w:webHidden/>
          </w:rPr>
          <w:fldChar w:fldCharType="begin"/>
        </w:r>
        <w:r w:rsidR="009C634A">
          <w:rPr>
            <w:noProof/>
            <w:webHidden/>
          </w:rPr>
          <w:instrText xml:space="preserve"> PAGEREF _Toc12884636 \h </w:instrText>
        </w:r>
        <w:r w:rsidR="009C634A">
          <w:rPr>
            <w:noProof/>
            <w:webHidden/>
          </w:rPr>
        </w:r>
        <w:r w:rsidR="009C634A">
          <w:rPr>
            <w:noProof/>
            <w:webHidden/>
          </w:rPr>
          <w:fldChar w:fldCharType="separate"/>
        </w:r>
        <w:r w:rsidR="009C634A">
          <w:rPr>
            <w:noProof/>
            <w:webHidden/>
          </w:rPr>
          <w:t>56</w:t>
        </w:r>
        <w:r w:rsidR="009C634A">
          <w:rPr>
            <w:noProof/>
            <w:webHidden/>
          </w:rPr>
          <w:fldChar w:fldCharType="end"/>
        </w:r>
      </w:hyperlink>
    </w:p>
    <w:p w14:paraId="192BFED3" w14:textId="284329E4"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7" w:history="1">
        <w:r w:rsidR="009C634A" w:rsidRPr="003E4B23">
          <w:rPr>
            <w:rStyle w:val="Hyperlink"/>
            <w:noProof/>
          </w:rPr>
          <w:t>2017-Oct-15 (Oct-16 UT):  Veil Nebula Wide-Field</w:t>
        </w:r>
        <w:r w:rsidR="009C634A">
          <w:rPr>
            <w:noProof/>
            <w:webHidden/>
          </w:rPr>
          <w:tab/>
        </w:r>
        <w:r w:rsidR="009C634A">
          <w:rPr>
            <w:noProof/>
            <w:webHidden/>
          </w:rPr>
          <w:fldChar w:fldCharType="begin"/>
        </w:r>
        <w:r w:rsidR="009C634A">
          <w:rPr>
            <w:noProof/>
            <w:webHidden/>
          </w:rPr>
          <w:instrText xml:space="preserve"> PAGEREF _Toc12884637 \h </w:instrText>
        </w:r>
        <w:r w:rsidR="009C634A">
          <w:rPr>
            <w:noProof/>
            <w:webHidden/>
          </w:rPr>
        </w:r>
        <w:r w:rsidR="009C634A">
          <w:rPr>
            <w:noProof/>
            <w:webHidden/>
          </w:rPr>
          <w:fldChar w:fldCharType="separate"/>
        </w:r>
        <w:r w:rsidR="009C634A">
          <w:rPr>
            <w:noProof/>
            <w:webHidden/>
          </w:rPr>
          <w:t>57</w:t>
        </w:r>
        <w:r w:rsidR="009C634A">
          <w:rPr>
            <w:noProof/>
            <w:webHidden/>
          </w:rPr>
          <w:fldChar w:fldCharType="end"/>
        </w:r>
      </w:hyperlink>
    </w:p>
    <w:p w14:paraId="47DBABAF" w14:textId="4B51F382"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8" w:history="1">
        <w:r w:rsidR="009C634A" w:rsidRPr="003E4B23">
          <w:rPr>
            <w:rStyle w:val="Hyperlink"/>
            <w:noProof/>
          </w:rPr>
          <w:t>2017-Oct-17 (Oct-18 UT):  Veil Nebula - Wide-Field, 380NUV</w:t>
        </w:r>
        <w:r w:rsidR="009C634A">
          <w:rPr>
            <w:noProof/>
            <w:webHidden/>
          </w:rPr>
          <w:tab/>
        </w:r>
        <w:r w:rsidR="009C634A">
          <w:rPr>
            <w:noProof/>
            <w:webHidden/>
          </w:rPr>
          <w:fldChar w:fldCharType="begin"/>
        </w:r>
        <w:r w:rsidR="009C634A">
          <w:rPr>
            <w:noProof/>
            <w:webHidden/>
          </w:rPr>
          <w:instrText xml:space="preserve"> PAGEREF _Toc12884638 \h </w:instrText>
        </w:r>
        <w:r w:rsidR="009C634A">
          <w:rPr>
            <w:noProof/>
            <w:webHidden/>
          </w:rPr>
        </w:r>
        <w:r w:rsidR="009C634A">
          <w:rPr>
            <w:noProof/>
            <w:webHidden/>
          </w:rPr>
          <w:fldChar w:fldCharType="separate"/>
        </w:r>
        <w:r w:rsidR="009C634A">
          <w:rPr>
            <w:noProof/>
            <w:webHidden/>
          </w:rPr>
          <w:t>58</w:t>
        </w:r>
        <w:r w:rsidR="009C634A">
          <w:rPr>
            <w:noProof/>
            <w:webHidden/>
          </w:rPr>
          <w:fldChar w:fldCharType="end"/>
        </w:r>
      </w:hyperlink>
    </w:p>
    <w:p w14:paraId="515639E8" w14:textId="79121E27"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9" w:history="1">
        <w:r w:rsidR="009C634A" w:rsidRPr="003E4B23">
          <w:rPr>
            <w:rStyle w:val="Hyperlink"/>
            <w:noProof/>
          </w:rPr>
          <w:t>2017-Oct-18 (Oct-19 UT):  Neptune</w:t>
        </w:r>
        <w:r w:rsidR="009C634A">
          <w:rPr>
            <w:noProof/>
            <w:webHidden/>
          </w:rPr>
          <w:tab/>
        </w:r>
        <w:r w:rsidR="009C634A">
          <w:rPr>
            <w:noProof/>
            <w:webHidden/>
          </w:rPr>
          <w:fldChar w:fldCharType="begin"/>
        </w:r>
        <w:r w:rsidR="009C634A">
          <w:rPr>
            <w:noProof/>
            <w:webHidden/>
          </w:rPr>
          <w:instrText xml:space="preserve"> PAGEREF _Toc12884639 \h </w:instrText>
        </w:r>
        <w:r w:rsidR="009C634A">
          <w:rPr>
            <w:noProof/>
            <w:webHidden/>
          </w:rPr>
        </w:r>
        <w:r w:rsidR="009C634A">
          <w:rPr>
            <w:noProof/>
            <w:webHidden/>
          </w:rPr>
          <w:fldChar w:fldCharType="separate"/>
        </w:r>
        <w:r w:rsidR="009C634A">
          <w:rPr>
            <w:noProof/>
            <w:webHidden/>
          </w:rPr>
          <w:t>59</w:t>
        </w:r>
        <w:r w:rsidR="009C634A">
          <w:rPr>
            <w:noProof/>
            <w:webHidden/>
          </w:rPr>
          <w:fldChar w:fldCharType="end"/>
        </w:r>
      </w:hyperlink>
    </w:p>
    <w:p w14:paraId="73F8513F" w14:textId="1598A085"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0" w:history="1">
        <w:r w:rsidR="009C634A" w:rsidRPr="003E4B23">
          <w:rPr>
            <w:rStyle w:val="Hyperlink"/>
            <w:noProof/>
          </w:rPr>
          <w:t>2017-Oct-21 (Oct-22 UT):  IC1396 – Elephant Trunk Nebula</w:t>
        </w:r>
        <w:r w:rsidR="009C634A">
          <w:rPr>
            <w:noProof/>
            <w:webHidden/>
          </w:rPr>
          <w:tab/>
        </w:r>
        <w:r w:rsidR="009C634A">
          <w:rPr>
            <w:noProof/>
            <w:webHidden/>
          </w:rPr>
          <w:fldChar w:fldCharType="begin"/>
        </w:r>
        <w:r w:rsidR="009C634A">
          <w:rPr>
            <w:noProof/>
            <w:webHidden/>
          </w:rPr>
          <w:instrText xml:space="preserve"> PAGEREF _Toc12884640 \h </w:instrText>
        </w:r>
        <w:r w:rsidR="009C634A">
          <w:rPr>
            <w:noProof/>
            <w:webHidden/>
          </w:rPr>
        </w:r>
        <w:r w:rsidR="009C634A">
          <w:rPr>
            <w:noProof/>
            <w:webHidden/>
          </w:rPr>
          <w:fldChar w:fldCharType="separate"/>
        </w:r>
        <w:r w:rsidR="009C634A">
          <w:rPr>
            <w:noProof/>
            <w:webHidden/>
          </w:rPr>
          <w:t>62</w:t>
        </w:r>
        <w:r w:rsidR="009C634A">
          <w:rPr>
            <w:noProof/>
            <w:webHidden/>
          </w:rPr>
          <w:fldChar w:fldCharType="end"/>
        </w:r>
      </w:hyperlink>
    </w:p>
    <w:p w14:paraId="1851C12B" w14:textId="460B67C4"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1" w:history="1">
        <w:r w:rsidR="009C634A" w:rsidRPr="003E4B23">
          <w:rPr>
            <w:rStyle w:val="Hyperlink"/>
            <w:noProof/>
          </w:rPr>
          <w:t>2017-Oct-23 (Oct-24 UT):  Veil Nebula</w:t>
        </w:r>
        <w:r w:rsidR="009C634A">
          <w:rPr>
            <w:noProof/>
            <w:webHidden/>
          </w:rPr>
          <w:tab/>
        </w:r>
        <w:r w:rsidR="009C634A">
          <w:rPr>
            <w:noProof/>
            <w:webHidden/>
          </w:rPr>
          <w:fldChar w:fldCharType="begin"/>
        </w:r>
        <w:r w:rsidR="009C634A">
          <w:rPr>
            <w:noProof/>
            <w:webHidden/>
          </w:rPr>
          <w:instrText xml:space="preserve"> PAGEREF _Toc12884641 \h </w:instrText>
        </w:r>
        <w:r w:rsidR="009C634A">
          <w:rPr>
            <w:noProof/>
            <w:webHidden/>
          </w:rPr>
        </w:r>
        <w:r w:rsidR="009C634A">
          <w:rPr>
            <w:noProof/>
            <w:webHidden/>
          </w:rPr>
          <w:fldChar w:fldCharType="separate"/>
        </w:r>
        <w:r w:rsidR="009C634A">
          <w:rPr>
            <w:noProof/>
            <w:webHidden/>
          </w:rPr>
          <w:t>63</w:t>
        </w:r>
        <w:r w:rsidR="009C634A">
          <w:rPr>
            <w:noProof/>
            <w:webHidden/>
          </w:rPr>
          <w:fldChar w:fldCharType="end"/>
        </w:r>
      </w:hyperlink>
    </w:p>
    <w:p w14:paraId="136C5C06" w14:textId="6E4BE4D0"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2" w:history="1">
        <w:r w:rsidR="009C634A" w:rsidRPr="003E4B23">
          <w:rPr>
            <w:rStyle w:val="Hyperlink"/>
            <w:noProof/>
          </w:rPr>
          <w:t>2017-Oct-25 (Oct-26 UT):  IC1396 – Elephant Trunk Nebula</w:t>
        </w:r>
        <w:r w:rsidR="009C634A">
          <w:rPr>
            <w:noProof/>
            <w:webHidden/>
          </w:rPr>
          <w:tab/>
        </w:r>
        <w:r w:rsidR="009C634A">
          <w:rPr>
            <w:noProof/>
            <w:webHidden/>
          </w:rPr>
          <w:fldChar w:fldCharType="begin"/>
        </w:r>
        <w:r w:rsidR="009C634A">
          <w:rPr>
            <w:noProof/>
            <w:webHidden/>
          </w:rPr>
          <w:instrText xml:space="preserve"> PAGEREF _Toc12884642 \h </w:instrText>
        </w:r>
        <w:r w:rsidR="009C634A">
          <w:rPr>
            <w:noProof/>
            <w:webHidden/>
          </w:rPr>
        </w:r>
        <w:r w:rsidR="009C634A">
          <w:rPr>
            <w:noProof/>
            <w:webHidden/>
          </w:rPr>
          <w:fldChar w:fldCharType="separate"/>
        </w:r>
        <w:r w:rsidR="009C634A">
          <w:rPr>
            <w:noProof/>
            <w:webHidden/>
          </w:rPr>
          <w:t>64</w:t>
        </w:r>
        <w:r w:rsidR="009C634A">
          <w:rPr>
            <w:noProof/>
            <w:webHidden/>
          </w:rPr>
          <w:fldChar w:fldCharType="end"/>
        </w:r>
      </w:hyperlink>
    </w:p>
    <w:p w14:paraId="3F131E02" w14:textId="579DF0E0"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3" w:history="1">
        <w:r w:rsidR="009C634A" w:rsidRPr="003E4B23">
          <w:rPr>
            <w:rStyle w:val="Hyperlink"/>
            <w:noProof/>
          </w:rPr>
          <w:t>2017-Oct-28 (Oct-29 UT):  NGC7822</w:t>
        </w:r>
        <w:r w:rsidR="009C634A">
          <w:rPr>
            <w:noProof/>
            <w:webHidden/>
          </w:rPr>
          <w:tab/>
        </w:r>
        <w:r w:rsidR="009C634A">
          <w:rPr>
            <w:noProof/>
            <w:webHidden/>
          </w:rPr>
          <w:fldChar w:fldCharType="begin"/>
        </w:r>
        <w:r w:rsidR="009C634A">
          <w:rPr>
            <w:noProof/>
            <w:webHidden/>
          </w:rPr>
          <w:instrText xml:space="preserve"> PAGEREF _Toc12884643 \h </w:instrText>
        </w:r>
        <w:r w:rsidR="009C634A">
          <w:rPr>
            <w:noProof/>
            <w:webHidden/>
          </w:rPr>
        </w:r>
        <w:r w:rsidR="009C634A">
          <w:rPr>
            <w:noProof/>
            <w:webHidden/>
          </w:rPr>
          <w:fldChar w:fldCharType="separate"/>
        </w:r>
        <w:r w:rsidR="009C634A">
          <w:rPr>
            <w:noProof/>
            <w:webHidden/>
          </w:rPr>
          <w:t>65</w:t>
        </w:r>
        <w:r w:rsidR="009C634A">
          <w:rPr>
            <w:noProof/>
            <w:webHidden/>
          </w:rPr>
          <w:fldChar w:fldCharType="end"/>
        </w:r>
      </w:hyperlink>
    </w:p>
    <w:p w14:paraId="5B7305AC" w14:textId="42D3205D"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44" w:history="1">
        <w:r w:rsidR="009C634A" w:rsidRPr="003E4B23">
          <w:rPr>
            <w:rStyle w:val="Hyperlink"/>
            <w:noProof/>
          </w:rPr>
          <w:t>November</w:t>
        </w:r>
        <w:r w:rsidR="009C634A">
          <w:rPr>
            <w:noProof/>
            <w:webHidden/>
          </w:rPr>
          <w:tab/>
        </w:r>
        <w:r w:rsidR="009C634A">
          <w:rPr>
            <w:noProof/>
            <w:webHidden/>
          </w:rPr>
          <w:fldChar w:fldCharType="begin"/>
        </w:r>
        <w:r w:rsidR="009C634A">
          <w:rPr>
            <w:noProof/>
            <w:webHidden/>
          </w:rPr>
          <w:instrText xml:space="preserve"> PAGEREF _Toc12884644 \h </w:instrText>
        </w:r>
        <w:r w:rsidR="009C634A">
          <w:rPr>
            <w:noProof/>
            <w:webHidden/>
          </w:rPr>
        </w:r>
        <w:r w:rsidR="009C634A">
          <w:rPr>
            <w:noProof/>
            <w:webHidden/>
          </w:rPr>
          <w:fldChar w:fldCharType="separate"/>
        </w:r>
        <w:r w:rsidR="009C634A">
          <w:rPr>
            <w:noProof/>
            <w:webHidden/>
          </w:rPr>
          <w:t>67</w:t>
        </w:r>
        <w:r w:rsidR="009C634A">
          <w:rPr>
            <w:noProof/>
            <w:webHidden/>
          </w:rPr>
          <w:fldChar w:fldCharType="end"/>
        </w:r>
      </w:hyperlink>
    </w:p>
    <w:p w14:paraId="66AD743E" w14:textId="6D8C1672"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5" w:history="1">
        <w:r w:rsidR="009C634A" w:rsidRPr="003E4B23">
          <w:rPr>
            <w:rStyle w:val="Hyperlink"/>
            <w:noProof/>
          </w:rPr>
          <w:t>2017-Nov-11 (Nov-12 UT):  IC1396 and IC1805 (Eleph. Trunk; Heart &amp; Soul)</w:t>
        </w:r>
        <w:r w:rsidR="009C634A">
          <w:rPr>
            <w:noProof/>
            <w:webHidden/>
          </w:rPr>
          <w:tab/>
        </w:r>
        <w:r w:rsidR="009C634A">
          <w:rPr>
            <w:noProof/>
            <w:webHidden/>
          </w:rPr>
          <w:fldChar w:fldCharType="begin"/>
        </w:r>
        <w:r w:rsidR="009C634A">
          <w:rPr>
            <w:noProof/>
            <w:webHidden/>
          </w:rPr>
          <w:instrText xml:space="preserve"> PAGEREF _Toc12884645 \h </w:instrText>
        </w:r>
        <w:r w:rsidR="009C634A">
          <w:rPr>
            <w:noProof/>
            <w:webHidden/>
          </w:rPr>
        </w:r>
        <w:r w:rsidR="009C634A">
          <w:rPr>
            <w:noProof/>
            <w:webHidden/>
          </w:rPr>
          <w:fldChar w:fldCharType="separate"/>
        </w:r>
        <w:r w:rsidR="009C634A">
          <w:rPr>
            <w:noProof/>
            <w:webHidden/>
          </w:rPr>
          <w:t>67</w:t>
        </w:r>
        <w:r w:rsidR="009C634A">
          <w:rPr>
            <w:noProof/>
            <w:webHidden/>
          </w:rPr>
          <w:fldChar w:fldCharType="end"/>
        </w:r>
      </w:hyperlink>
    </w:p>
    <w:p w14:paraId="275169C8" w14:textId="30674A64"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6" w:history="1">
        <w:r w:rsidR="009C634A" w:rsidRPr="003E4B23">
          <w:rPr>
            <w:rStyle w:val="Hyperlink"/>
            <w:noProof/>
          </w:rPr>
          <w:t>2017-Nov-13 (Nov-14 UT):  IC1396 and NGC7822 NUV</w:t>
        </w:r>
        <w:r w:rsidR="009C634A">
          <w:rPr>
            <w:noProof/>
            <w:webHidden/>
          </w:rPr>
          <w:tab/>
        </w:r>
        <w:r w:rsidR="009C634A">
          <w:rPr>
            <w:noProof/>
            <w:webHidden/>
          </w:rPr>
          <w:fldChar w:fldCharType="begin"/>
        </w:r>
        <w:r w:rsidR="009C634A">
          <w:rPr>
            <w:noProof/>
            <w:webHidden/>
          </w:rPr>
          <w:instrText xml:space="preserve"> PAGEREF _Toc12884646 \h </w:instrText>
        </w:r>
        <w:r w:rsidR="009C634A">
          <w:rPr>
            <w:noProof/>
            <w:webHidden/>
          </w:rPr>
        </w:r>
        <w:r w:rsidR="009C634A">
          <w:rPr>
            <w:noProof/>
            <w:webHidden/>
          </w:rPr>
          <w:fldChar w:fldCharType="separate"/>
        </w:r>
        <w:r w:rsidR="009C634A">
          <w:rPr>
            <w:noProof/>
            <w:webHidden/>
          </w:rPr>
          <w:t>68</w:t>
        </w:r>
        <w:r w:rsidR="009C634A">
          <w:rPr>
            <w:noProof/>
            <w:webHidden/>
          </w:rPr>
          <w:fldChar w:fldCharType="end"/>
        </w:r>
      </w:hyperlink>
    </w:p>
    <w:p w14:paraId="7953EFC6" w14:textId="222BE29D"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7" w:history="1">
        <w:r w:rsidR="009C634A" w:rsidRPr="003E4B23">
          <w:rPr>
            <w:rStyle w:val="Hyperlink"/>
            <w:noProof/>
          </w:rPr>
          <w:t>2017-Nov-14 (Nov-15 UT):  IC1396 and NGC7822 NIR</w:t>
        </w:r>
        <w:r w:rsidR="009C634A">
          <w:rPr>
            <w:noProof/>
            <w:webHidden/>
          </w:rPr>
          <w:tab/>
        </w:r>
        <w:r w:rsidR="009C634A">
          <w:rPr>
            <w:noProof/>
            <w:webHidden/>
          </w:rPr>
          <w:fldChar w:fldCharType="begin"/>
        </w:r>
        <w:r w:rsidR="009C634A">
          <w:rPr>
            <w:noProof/>
            <w:webHidden/>
          </w:rPr>
          <w:instrText xml:space="preserve"> PAGEREF _Toc12884647 \h </w:instrText>
        </w:r>
        <w:r w:rsidR="009C634A">
          <w:rPr>
            <w:noProof/>
            <w:webHidden/>
          </w:rPr>
        </w:r>
        <w:r w:rsidR="009C634A">
          <w:rPr>
            <w:noProof/>
            <w:webHidden/>
          </w:rPr>
          <w:fldChar w:fldCharType="separate"/>
        </w:r>
        <w:r w:rsidR="009C634A">
          <w:rPr>
            <w:noProof/>
            <w:webHidden/>
          </w:rPr>
          <w:t>69</w:t>
        </w:r>
        <w:r w:rsidR="009C634A">
          <w:rPr>
            <w:noProof/>
            <w:webHidden/>
          </w:rPr>
          <w:fldChar w:fldCharType="end"/>
        </w:r>
      </w:hyperlink>
    </w:p>
    <w:p w14:paraId="24228222" w14:textId="2A0D58E3"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8" w:history="1">
        <w:r w:rsidR="009C634A" w:rsidRPr="003E4B23">
          <w:rPr>
            <w:rStyle w:val="Hyperlink"/>
            <w:noProof/>
          </w:rPr>
          <w:t>2017-Nov-15 (Nov-16 UT):  NGC7822 and IC1805</w:t>
        </w:r>
        <w:r w:rsidR="009C634A">
          <w:rPr>
            <w:noProof/>
            <w:webHidden/>
          </w:rPr>
          <w:tab/>
        </w:r>
        <w:r w:rsidR="009C634A">
          <w:rPr>
            <w:noProof/>
            <w:webHidden/>
          </w:rPr>
          <w:fldChar w:fldCharType="begin"/>
        </w:r>
        <w:r w:rsidR="009C634A">
          <w:rPr>
            <w:noProof/>
            <w:webHidden/>
          </w:rPr>
          <w:instrText xml:space="preserve"> PAGEREF _Toc12884648 \h </w:instrText>
        </w:r>
        <w:r w:rsidR="009C634A">
          <w:rPr>
            <w:noProof/>
            <w:webHidden/>
          </w:rPr>
        </w:r>
        <w:r w:rsidR="009C634A">
          <w:rPr>
            <w:noProof/>
            <w:webHidden/>
          </w:rPr>
          <w:fldChar w:fldCharType="separate"/>
        </w:r>
        <w:r w:rsidR="009C634A">
          <w:rPr>
            <w:noProof/>
            <w:webHidden/>
          </w:rPr>
          <w:t>70</w:t>
        </w:r>
        <w:r w:rsidR="009C634A">
          <w:rPr>
            <w:noProof/>
            <w:webHidden/>
          </w:rPr>
          <w:fldChar w:fldCharType="end"/>
        </w:r>
      </w:hyperlink>
    </w:p>
    <w:p w14:paraId="5AE707ED" w14:textId="394BC255"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9" w:history="1">
        <w:r w:rsidR="009C634A" w:rsidRPr="003E4B23">
          <w:rPr>
            <w:rStyle w:val="Hyperlink"/>
            <w:noProof/>
          </w:rPr>
          <w:t>2017-Nov-28 (Nov-29 UT): Neptune, Uranus, Satellites and the Moon</w:t>
        </w:r>
        <w:r w:rsidR="009C634A">
          <w:rPr>
            <w:noProof/>
            <w:webHidden/>
          </w:rPr>
          <w:tab/>
        </w:r>
        <w:r w:rsidR="009C634A">
          <w:rPr>
            <w:noProof/>
            <w:webHidden/>
          </w:rPr>
          <w:fldChar w:fldCharType="begin"/>
        </w:r>
        <w:r w:rsidR="009C634A">
          <w:rPr>
            <w:noProof/>
            <w:webHidden/>
          </w:rPr>
          <w:instrText xml:space="preserve"> PAGEREF _Toc12884649 \h </w:instrText>
        </w:r>
        <w:r w:rsidR="009C634A">
          <w:rPr>
            <w:noProof/>
            <w:webHidden/>
          </w:rPr>
        </w:r>
        <w:r w:rsidR="009C634A">
          <w:rPr>
            <w:noProof/>
            <w:webHidden/>
          </w:rPr>
          <w:fldChar w:fldCharType="separate"/>
        </w:r>
        <w:r w:rsidR="009C634A">
          <w:rPr>
            <w:noProof/>
            <w:webHidden/>
          </w:rPr>
          <w:t>71</w:t>
        </w:r>
        <w:r w:rsidR="009C634A">
          <w:rPr>
            <w:noProof/>
            <w:webHidden/>
          </w:rPr>
          <w:fldChar w:fldCharType="end"/>
        </w:r>
      </w:hyperlink>
    </w:p>
    <w:p w14:paraId="6C27E410" w14:textId="7A53B786"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50" w:history="1">
        <w:r w:rsidR="009C634A" w:rsidRPr="003E4B23">
          <w:rPr>
            <w:rStyle w:val="Hyperlink"/>
            <w:noProof/>
          </w:rPr>
          <w:t>December</w:t>
        </w:r>
        <w:r w:rsidR="009C634A">
          <w:rPr>
            <w:noProof/>
            <w:webHidden/>
          </w:rPr>
          <w:tab/>
        </w:r>
        <w:r w:rsidR="009C634A">
          <w:rPr>
            <w:noProof/>
            <w:webHidden/>
          </w:rPr>
          <w:fldChar w:fldCharType="begin"/>
        </w:r>
        <w:r w:rsidR="009C634A">
          <w:rPr>
            <w:noProof/>
            <w:webHidden/>
          </w:rPr>
          <w:instrText xml:space="preserve"> PAGEREF _Toc12884650 \h </w:instrText>
        </w:r>
        <w:r w:rsidR="009C634A">
          <w:rPr>
            <w:noProof/>
            <w:webHidden/>
          </w:rPr>
        </w:r>
        <w:r w:rsidR="009C634A">
          <w:rPr>
            <w:noProof/>
            <w:webHidden/>
          </w:rPr>
          <w:fldChar w:fldCharType="separate"/>
        </w:r>
        <w:r w:rsidR="009C634A">
          <w:rPr>
            <w:noProof/>
            <w:webHidden/>
          </w:rPr>
          <w:t>75</w:t>
        </w:r>
        <w:r w:rsidR="009C634A">
          <w:rPr>
            <w:noProof/>
            <w:webHidden/>
          </w:rPr>
          <w:fldChar w:fldCharType="end"/>
        </w:r>
      </w:hyperlink>
    </w:p>
    <w:p w14:paraId="51653944" w14:textId="2E960E88"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1" w:history="1">
        <w:r w:rsidR="009C634A" w:rsidRPr="003E4B23">
          <w:rPr>
            <w:rStyle w:val="Hyperlink"/>
            <w:noProof/>
          </w:rPr>
          <w:t>2017-Nov-30 (Dec-01 UT):  M31 807NIR</w:t>
        </w:r>
        <w:r w:rsidR="009C634A">
          <w:rPr>
            <w:noProof/>
            <w:webHidden/>
          </w:rPr>
          <w:tab/>
        </w:r>
        <w:r w:rsidR="009C634A">
          <w:rPr>
            <w:noProof/>
            <w:webHidden/>
          </w:rPr>
          <w:fldChar w:fldCharType="begin"/>
        </w:r>
        <w:r w:rsidR="009C634A">
          <w:rPr>
            <w:noProof/>
            <w:webHidden/>
          </w:rPr>
          <w:instrText xml:space="preserve"> PAGEREF _Toc12884651 \h </w:instrText>
        </w:r>
        <w:r w:rsidR="009C634A">
          <w:rPr>
            <w:noProof/>
            <w:webHidden/>
          </w:rPr>
        </w:r>
        <w:r w:rsidR="009C634A">
          <w:rPr>
            <w:noProof/>
            <w:webHidden/>
          </w:rPr>
          <w:fldChar w:fldCharType="separate"/>
        </w:r>
        <w:r w:rsidR="009C634A">
          <w:rPr>
            <w:noProof/>
            <w:webHidden/>
          </w:rPr>
          <w:t>75</w:t>
        </w:r>
        <w:r w:rsidR="009C634A">
          <w:rPr>
            <w:noProof/>
            <w:webHidden/>
          </w:rPr>
          <w:fldChar w:fldCharType="end"/>
        </w:r>
      </w:hyperlink>
    </w:p>
    <w:p w14:paraId="3352BE7F" w14:textId="528A0BD7"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2" w:history="1">
        <w:r w:rsidR="009C634A" w:rsidRPr="003E4B23">
          <w:rPr>
            <w:rStyle w:val="Hyperlink"/>
            <w:noProof/>
          </w:rPr>
          <w:t>2017-Dec-04 (Dec-05 UT):  M31 807NIR</w:t>
        </w:r>
        <w:r w:rsidR="009C634A">
          <w:rPr>
            <w:noProof/>
            <w:webHidden/>
          </w:rPr>
          <w:tab/>
        </w:r>
        <w:r w:rsidR="009C634A">
          <w:rPr>
            <w:noProof/>
            <w:webHidden/>
          </w:rPr>
          <w:fldChar w:fldCharType="begin"/>
        </w:r>
        <w:r w:rsidR="009C634A">
          <w:rPr>
            <w:noProof/>
            <w:webHidden/>
          </w:rPr>
          <w:instrText xml:space="preserve"> PAGEREF _Toc12884652 \h </w:instrText>
        </w:r>
        <w:r w:rsidR="009C634A">
          <w:rPr>
            <w:noProof/>
            <w:webHidden/>
          </w:rPr>
        </w:r>
        <w:r w:rsidR="009C634A">
          <w:rPr>
            <w:noProof/>
            <w:webHidden/>
          </w:rPr>
          <w:fldChar w:fldCharType="separate"/>
        </w:r>
        <w:r w:rsidR="009C634A">
          <w:rPr>
            <w:noProof/>
            <w:webHidden/>
          </w:rPr>
          <w:t>76</w:t>
        </w:r>
        <w:r w:rsidR="009C634A">
          <w:rPr>
            <w:noProof/>
            <w:webHidden/>
          </w:rPr>
          <w:fldChar w:fldCharType="end"/>
        </w:r>
      </w:hyperlink>
    </w:p>
    <w:p w14:paraId="0862CAFB" w14:textId="0CF8625C"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3" w:history="1">
        <w:r w:rsidR="009C634A" w:rsidRPr="003E4B23">
          <w:rPr>
            <w:rStyle w:val="Hyperlink"/>
            <w:noProof/>
          </w:rPr>
          <w:t>2017-Dec-06 (Dec-06 UT):  M31 656HIA and 672SII</w:t>
        </w:r>
        <w:r w:rsidR="009C634A">
          <w:rPr>
            <w:noProof/>
            <w:webHidden/>
          </w:rPr>
          <w:tab/>
        </w:r>
        <w:r w:rsidR="009C634A">
          <w:rPr>
            <w:noProof/>
            <w:webHidden/>
          </w:rPr>
          <w:fldChar w:fldCharType="begin"/>
        </w:r>
        <w:r w:rsidR="009C634A">
          <w:rPr>
            <w:noProof/>
            <w:webHidden/>
          </w:rPr>
          <w:instrText xml:space="preserve"> PAGEREF _Toc12884653 \h </w:instrText>
        </w:r>
        <w:r w:rsidR="009C634A">
          <w:rPr>
            <w:noProof/>
            <w:webHidden/>
          </w:rPr>
        </w:r>
        <w:r w:rsidR="009C634A">
          <w:rPr>
            <w:noProof/>
            <w:webHidden/>
          </w:rPr>
          <w:fldChar w:fldCharType="separate"/>
        </w:r>
        <w:r w:rsidR="009C634A">
          <w:rPr>
            <w:noProof/>
            <w:webHidden/>
          </w:rPr>
          <w:t>77</w:t>
        </w:r>
        <w:r w:rsidR="009C634A">
          <w:rPr>
            <w:noProof/>
            <w:webHidden/>
          </w:rPr>
          <w:fldChar w:fldCharType="end"/>
        </w:r>
      </w:hyperlink>
    </w:p>
    <w:p w14:paraId="5111C58A" w14:textId="0EDF8A79"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4" w:history="1">
        <w:r w:rsidR="009C634A" w:rsidRPr="003E4B23">
          <w:rPr>
            <w:rStyle w:val="Hyperlink"/>
            <w:noProof/>
          </w:rPr>
          <w:t>2017-Dec-09 (Dec-10 UT):  M33 656HIA</w:t>
        </w:r>
        <w:r w:rsidR="009C634A">
          <w:rPr>
            <w:noProof/>
            <w:webHidden/>
          </w:rPr>
          <w:tab/>
        </w:r>
        <w:r w:rsidR="009C634A">
          <w:rPr>
            <w:noProof/>
            <w:webHidden/>
          </w:rPr>
          <w:fldChar w:fldCharType="begin"/>
        </w:r>
        <w:r w:rsidR="009C634A">
          <w:rPr>
            <w:noProof/>
            <w:webHidden/>
          </w:rPr>
          <w:instrText xml:space="preserve"> PAGEREF _Toc12884654 \h </w:instrText>
        </w:r>
        <w:r w:rsidR="009C634A">
          <w:rPr>
            <w:noProof/>
            <w:webHidden/>
          </w:rPr>
        </w:r>
        <w:r w:rsidR="009C634A">
          <w:rPr>
            <w:noProof/>
            <w:webHidden/>
          </w:rPr>
          <w:fldChar w:fldCharType="separate"/>
        </w:r>
        <w:r w:rsidR="009C634A">
          <w:rPr>
            <w:noProof/>
            <w:webHidden/>
          </w:rPr>
          <w:t>78</w:t>
        </w:r>
        <w:r w:rsidR="009C634A">
          <w:rPr>
            <w:noProof/>
            <w:webHidden/>
          </w:rPr>
          <w:fldChar w:fldCharType="end"/>
        </w:r>
      </w:hyperlink>
    </w:p>
    <w:p w14:paraId="31D42E7A" w14:textId="2B7E12FB"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5" w:history="1">
        <w:r w:rsidR="009C634A" w:rsidRPr="003E4B23">
          <w:rPr>
            <w:rStyle w:val="Hyperlink"/>
            <w:noProof/>
          </w:rPr>
          <w:t>2017-Dec-10 (Dec-11 UT):  M33 656HIA</w:t>
        </w:r>
        <w:r w:rsidR="009C634A">
          <w:rPr>
            <w:noProof/>
            <w:webHidden/>
          </w:rPr>
          <w:tab/>
        </w:r>
        <w:r w:rsidR="009C634A">
          <w:rPr>
            <w:noProof/>
            <w:webHidden/>
          </w:rPr>
          <w:fldChar w:fldCharType="begin"/>
        </w:r>
        <w:r w:rsidR="009C634A">
          <w:rPr>
            <w:noProof/>
            <w:webHidden/>
          </w:rPr>
          <w:instrText xml:space="preserve"> PAGEREF _Toc12884655 \h </w:instrText>
        </w:r>
        <w:r w:rsidR="009C634A">
          <w:rPr>
            <w:noProof/>
            <w:webHidden/>
          </w:rPr>
        </w:r>
        <w:r w:rsidR="009C634A">
          <w:rPr>
            <w:noProof/>
            <w:webHidden/>
          </w:rPr>
          <w:fldChar w:fldCharType="separate"/>
        </w:r>
        <w:r w:rsidR="009C634A">
          <w:rPr>
            <w:noProof/>
            <w:webHidden/>
          </w:rPr>
          <w:t>79</w:t>
        </w:r>
        <w:r w:rsidR="009C634A">
          <w:rPr>
            <w:noProof/>
            <w:webHidden/>
          </w:rPr>
          <w:fldChar w:fldCharType="end"/>
        </w:r>
      </w:hyperlink>
    </w:p>
    <w:p w14:paraId="3407D503" w14:textId="385B3D56"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6" w:history="1">
        <w:r w:rsidR="009C634A" w:rsidRPr="003E4B23">
          <w:rPr>
            <w:rStyle w:val="Hyperlink"/>
            <w:noProof/>
          </w:rPr>
          <w:t>2017-Dec-12 (Dec-13 UT):  M33 501OIII</w:t>
        </w:r>
        <w:r w:rsidR="009C634A">
          <w:rPr>
            <w:noProof/>
            <w:webHidden/>
          </w:rPr>
          <w:tab/>
        </w:r>
        <w:r w:rsidR="009C634A">
          <w:rPr>
            <w:noProof/>
            <w:webHidden/>
          </w:rPr>
          <w:fldChar w:fldCharType="begin"/>
        </w:r>
        <w:r w:rsidR="009C634A">
          <w:rPr>
            <w:noProof/>
            <w:webHidden/>
          </w:rPr>
          <w:instrText xml:space="preserve"> PAGEREF _Toc12884656 \h </w:instrText>
        </w:r>
        <w:r w:rsidR="009C634A">
          <w:rPr>
            <w:noProof/>
            <w:webHidden/>
          </w:rPr>
        </w:r>
        <w:r w:rsidR="009C634A">
          <w:rPr>
            <w:noProof/>
            <w:webHidden/>
          </w:rPr>
          <w:fldChar w:fldCharType="separate"/>
        </w:r>
        <w:r w:rsidR="009C634A">
          <w:rPr>
            <w:noProof/>
            <w:webHidden/>
          </w:rPr>
          <w:t>80</w:t>
        </w:r>
        <w:r w:rsidR="009C634A">
          <w:rPr>
            <w:noProof/>
            <w:webHidden/>
          </w:rPr>
          <w:fldChar w:fldCharType="end"/>
        </w:r>
      </w:hyperlink>
    </w:p>
    <w:p w14:paraId="2B83B400" w14:textId="1DB2FD8F"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7" w:history="1">
        <w:r w:rsidR="009C634A" w:rsidRPr="003E4B23">
          <w:rPr>
            <w:rStyle w:val="Hyperlink"/>
            <w:noProof/>
          </w:rPr>
          <w:t>2017-Dec-14 (Dec-15 UT):  M33 672SII</w:t>
        </w:r>
        <w:r w:rsidR="009C634A">
          <w:rPr>
            <w:noProof/>
            <w:webHidden/>
          </w:rPr>
          <w:tab/>
        </w:r>
        <w:r w:rsidR="009C634A">
          <w:rPr>
            <w:noProof/>
            <w:webHidden/>
          </w:rPr>
          <w:fldChar w:fldCharType="begin"/>
        </w:r>
        <w:r w:rsidR="009C634A">
          <w:rPr>
            <w:noProof/>
            <w:webHidden/>
          </w:rPr>
          <w:instrText xml:space="preserve"> PAGEREF _Toc12884657 \h </w:instrText>
        </w:r>
        <w:r w:rsidR="009C634A">
          <w:rPr>
            <w:noProof/>
            <w:webHidden/>
          </w:rPr>
        </w:r>
        <w:r w:rsidR="009C634A">
          <w:rPr>
            <w:noProof/>
            <w:webHidden/>
          </w:rPr>
          <w:fldChar w:fldCharType="separate"/>
        </w:r>
        <w:r w:rsidR="009C634A">
          <w:rPr>
            <w:noProof/>
            <w:webHidden/>
          </w:rPr>
          <w:t>81</w:t>
        </w:r>
        <w:r w:rsidR="009C634A">
          <w:rPr>
            <w:noProof/>
            <w:webHidden/>
          </w:rPr>
          <w:fldChar w:fldCharType="end"/>
        </w:r>
      </w:hyperlink>
    </w:p>
    <w:p w14:paraId="769D2AA8" w14:textId="5F03DAB1"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8" w:history="1">
        <w:r w:rsidR="009C634A" w:rsidRPr="003E4B23">
          <w:rPr>
            <w:rStyle w:val="Hyperlink"/>
            <w:noProof/>
          </w:rPr>
          <w:t>2017-Dec-19 (Dec-20 UT):  M33 672SII</w:t>
        </w:r>
        <w:r w:rsidR="009C634A">
          <w:rPr>
            <w:noProof/>
            <w:webHidden/>
          </w:rPr>
          <w:tab/>
        </w:r>
        <w:r w:rsidR="009C634A">
          <w:rPr>
            <w:noProof/>
            <w:webHidden/>
          </w:rPr>
          <w:fldChar w:fldCharType="begin"/>
        </w:r>
        <w:r w:rsidR="009C634A">
          <w:rPr>
            <w:noProof/>
            <w:webHidden/>
          </w:rPr>
          <w:instrText xml:space="preserve"> PAGEREF _Toc12884658 \h </w:instrText>
        </w:r>
        <w:r w:rsidR="009C634A">
          <w:rPr>
            <w:noProof/>
            <w:webHidden/>
          </w:rPr>
        </w:r>
        <w:r w:rsidR="009C634A">
          <w:rPr>
            <w:noProof/>
            <w:webHidden/>
          </w:rPr>
          <w:fldChar w:fldCharType="separate"/>
        </w:r>
        <w:r w:rsidR="009C634A">
          <w:rPr>
            <w:noProof/>
            <w:webHidden/>
          </w:rPr>
          <w:t>82</w:t>
        </w:r>
        <w:r w:rsidR="009C634A">
          <w:rPr>
            <w:noProof/>
            <w:webHidden/>
          </w:rPr>
          <w:fldChar w:fldCharType="end"/>
        </w:r>
      </w:hyperlink>
    </w:p>
    <w:p w14:paraId="067A53E3" w14:textId="0CCB9247"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9" w:history="1">
        <w:r w:rsidR="009C634A" w:rsidRPr="003E4B23">
          <w:rPr>
            <w:rStyle w:val="Hyperlink"/>
            <w:noProof/>
          </w:rPr>
          <w:t>Winter 2018 Planning</w:t>
        </w:r>
        <w:r w:rsidR="009C634A">
          <w:rPr>
            <w:noProof/>
            <w:webHidden/>
          </w:rPr>
          <w:tab/>
        </w:r>
        <w:r w:rsidR="009C634A">
          <w:rPr>
            <w:noProof/>
            <w:webHidden/>
          </w:rPr>
          <w:fldChar w:fldCharType="begin"/>
        </w:r>
        <w:r w:rsidR="009C634A">
          <w:rPr>
            <w:noProof/>
            <w:webHidden/>
          </w:rPr>
          <w:instrText xml:space="preserve"> PAGEREF _Toc12884659 \h </w:instrText>
        </w:r>
        <w:r w:rsidR="009C634A">
          <w:rPr>
            <w:noProof/>
            <w:webHidden/>
          </w:rPr>
        </w:r>
        <w:r w:rsidR="009C634A">
          <w:rPr>
            <w:noProof/>
            <w:webHidden/>
          </w:rPr>
          <w:fldChar w:fldCharType="separate"/>
        </w:r>
        <w:r w:rsidR="009C634A">
          <w:rPr>
            <w:noProof/>
            <w:webHidden/>
          </w:rPr>
          <w:t>83</w:t>
        </w:r>
        <w:r w:rsidR="009C634A">
          <w:rPr>
            <w:noProof/>
            <w:webHidden/>
          </w:rPr>
          <w:fldChar w:fldCharType="end"/>
        </w:r>
      </w:hyperlink>
    </w:p>
    <w:p w14:paraId="1DF0F1D3" w14:textId="53600D1A"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60" w:history="1">
        <w:r w:rsidR="009C634A" w:rsidRPr="003E4B23">
          <w:rPr>
            <w:rStyle w:val="Hyperlink"/>
            <w:noProof/>
          </w:rPr>
          <w:t>Planets</w:t>
        </w:r>
        <w:r w:rsidR="009C634A">
          <w:rPr>
            <w:noProof/>
            <w:webHidden/>
          </w:rPr>
          <w:tab/>
        </w:r>
        <w:r w:rsidR="009C634A">
          <w:rPr>
            <w:noProof/>
            <w:webHidden/>
          </w:rPr>
          <w:fldChar w:fldCharType="begin"/>
        </w:r>
        <w:r w:rsidR="009C634A">
          <w:rPr>
            <w:noProof/>
            <w:webHidden/>
          </w:rPr>
          <w:instrText xml:space="preserve"> PAGEREF _Toc12884660 \h </w:instrText>
        </w:r>
        <w:r w:rsidR="009C634A">
          <w:rPr>
            <w:noProof/>
            <w:webHidden/>
          </w:rPr>
        </w:r>
        <w:r w:rsidR="009C634A">
          <w:rPr>
            <w:noProof/>
            <w:webHidden/>
          </w:rPr>
          <w:fldChar w:fldCharType="separate"/>
        </w:r>
        <w:r w:rsidR="009C634A">
          <w:rPr>
            <w:noProof/>
            <w:webHidden/>
          </w:rPr>
          <w:t>84</w:t>
        </w:r>
        <w:r w:rsidR="009C634A">
          <w:rPr>
            <w:noProof/>
            <w:webHidden/>
          </w:rPr>
          <w:fldChar w:fldCharType="end"/>
        </w:r>
      </w:hyperlink>
    </w:p>
    <w:p w14:paraId="3F79F4A2" w14:textId="6FC3C0B2" w:rsidR="009C634A" w:rsidRDefault="00CA15B9">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61" w:history="1">
        <w:r w:rsidR="009C634A" w:rsidRPr="003E4B23">
          <w:rPr>
            <w:rStyle w:val="Hyperlink"/>
            <w:noProof/>
          </w:rPr>
          <w:t>Neptune</w:t>
        </w:r>
        <w:r w:rsidR="009C634A">
          <w:rPr>
            <w:noProof/>
            <w:webHidden/>
          </w:rPr>
          <w:tab/>
        </w:r>
        <w:r w:rsidR="009C634A">
          <w:rPr>
            <w:noProof/>
            <w:webHidden/>
          </w:rPr>
          <w:fldChar w:fldCharType="begin"/>
        </w:r>
        <w:r w:rsidR="009C634A">
          <w:rPr>
            <w:noProof/>
            <w:webHidden/>
          </w:rPr>
          <w:instrText xml:space="preserve"> PAGEREF _Toc12884661 \h </w:instrText>
        </w:r>
        <w:r w:rsidR="009C634A">
          <w:rPr>
            <w:noProof/>
            <w:webHidden/>
          </w:rPr>
        </w:r>
        <w:r w:rsidR="009C634A">
          <w:rPr>
            <w:noProof/>
            <w:webHidden/>
          </w:rPr>
          <w:fldChar w:fldCharType="separate"/>
        </w:r>
        <w:r w:rsidR="009C634A">
          <w:rPr>
            <w:noProof/>
            <w:webHidden/>
          </w:rPr>
          <w:t>84</w:t>
        </w:r>
        <w:r w:rsidR="009C634A">
          <w:rPr>
            <w:noProof/>
            <w:webHidden/>
          </w:rPr>
          <w:fldChar w:fldCharType="end"/>
        </w:r>
      </w:hyperlink>
    </w:p>
    <w:p w14:paraId="44AAC18B" w14:textId="4C330D7D" w:rsidR="009C634A" w:rsidRDefault="00CA15B9">
      <w:pPr>
        <w:pStyle w:val="TOC2"/>
        <w:tabs>
          <w:tab w:val="right" w:leader="dot" w:pos="9350"/>
        </w:tabs>
        <w:rPr>
          <w:rFonts w:asciiTheme="minorHAnsi" w:eastAsiaTheme="minorEastAsia" w:hAnsiTheme="minorHAnsi" w:cstheme="minorBidi"/>
          <w:smallCaps w:val="0"/>
          <w:noProof/>
          <w:sz w:val="22"/>
          <w:szCs w:val="22"/>
          <w:lang w:bidi="ar-SA"/>
        </w:rPr>
      </w:pPr>
      <w:hyperlink w:anchor="_Toc12884662" w:history="1">
        <w:r w:rsidR="009C634A" w:rsidRPr="003E4B23">
          <w:rPr>
            <w:rStyle w:val="Hyperlink"/>
            <w:noProof/>
          </w:rPr>
          <w:t>References</w:t>
        </w:r>
        <w:r w:rsidR="009C634A">
          <w:rPr>
            <w:noProof/>
            <w:webHidden/>
          </w:rPr>
          <w:tab/>
        </w:r>
        <w:r w:rsidR="009C634A">
          <w:rPr>
            <w:noProof/>
            <w:webHidden/>
          </w:rPr>
          <w:fldChar w:fldCharType="begin"/>
        </w:r>
        <w:r w:rsidR="009C634A">
          <w:rPr>
            <w:noProof/>
            <w:webHidden/>
          </w:rPr>
          <w:instrText xml:space="preserve"> PAGEREF _Toc12884662 \h </w:instrText>
        </w:r>
        <w:r w:rsidR="009C634A">
          <w:rPr>
            <w:noProof/>
            <w:webHidden/>
          </w:rPr>
        </w:r>
        <w:r w:rsidR="009C634A">
          <w:rPr>
            <w:noProof/>
            <w:webHidden/>
          </w:rPr>
          <w:fldChar w:fldCharType="separate"/>
        </w:r>
        <w:r w:rsidR="009C634A">
          <w:rPr>
            <w:noProof/>
            <w:webHidden/>
          </w:rPr>
          <w:t>86</w:t>
        </w:r>
        <w:r w:rsidR="009C634A">
          <w:rPr>
            <w:noProof/>
            <w:webHidden/>
          </w:rPr>
          <w:fldChar w:fldCharType="end"/>
        </w:r>
      </w:hyperlink>
    </w:p>
    <w:p w14:paraId="458289E3" w14:textId="1107AA73" w:rsidR="007066D7" w:rsidRDefault="003D018E">
      <w:r>
        <w:rPr>
          <w:b/>
          <w:bCs/>
          <w:caps/>
        </w:rPr>
        <w:fldChar w:fldCharType="end"/>
      </w:r>
    </w:p>
    <w:p w14:paraId="3BF0B48A" w14:textId="77777777" w:rsidR="007066D7" w:rsidRDefault="007066D7">
      <w:pPr>
        <w:jc w:val="center"/>
      </w:pPr>
    </w:p>
    <w:p w14:paraId="1C4ADB44" w14:textId="77777777" w:rsidR="003008F6" w:rsidRDefault="003008F6">
      <w:pPr>
        <w:rPr>
          <w:rFonts w:ascii="Arial" w:hAnsi="Arial" w:cs="Arial"/>
          <w:b/>
          <w:bCs/>
          <w:i/>
          <w:iCs/>
          <w:sz w:val="28"/>
          <w:szCs w:val="28"/>
        </w:rPr>
      </w:pPr>
      <w:r>
        <w:br w:type="page"/>
      </w:r>
    </w:p>
    <w:p w14:paraId="7ECA7DF7" w14:textId="77777777" w:rsidR="0089486A" w:rsidRDefault="0089486A" w:rsidP="0089486A">
      <w:pPr>
        <w:pStyle w:val="Heading2"/>
      </w:pPr>
      <w:bookmarkStart w:id="2" w:name="_Toc12884603"/>
      <w:r>
        <w:lastRenderedPageBreak/>
        <w:t>Year in Review</w:t>
      </w:r>
      <w:bookmarkEnd w:id="2"/>
    </w:p>
    <w:p w14:paraId="394F6AC3" w14:textId="77777777" w:rsidR="008424E3" w:rsidRDefault="001561E6" w:rsidP="008424E3">
      <w:r>
        <w:t xml:space="preserve">This year had three main focuses: high resolution solar system imaging, multi-spectral deep sky imaging, and the total eclipse “expedition” to Alliance, Nebraska. The biggest single campaign in solar system imaging included seven nights of </w:t>
      </w:r>
      <w:r w:rsidRPr="00706424">
        <w:rPr>
          <w:b/>
        </w:rPr>
        <w:t>Jupiter</w:t>
      </w:r>
      <w:r>
        <w:t xml:space="preserve"> observations.  The intention was to capture sufficiently detailed images on multiple nights for similar longitudes. This would allow drift measurements over a wide range of longitudes because over shorter revisit times features would be more likely to maintain coherence. </w:t>
      </w:r>
      <w:r w:rsidR="006557BF">
        <w:t xml:space="preserve"> </w:t>
      </w:r>
      <w:r w:rsidR="00706424">
        <w:t xml:space="preserve">The analysis of the Jupiter observations – along with contemporaneous Galilean Moon observations – are included in </w:t>
      </w:r>
      <w:r w:rsidR="00706424" w:rsidRPr="00706424">
        <w:rPr>
          <w:i/>
        </w:rPr>
        <w:t>Jupiter_Report.docx</w:t>
      </w:r>
      <w:r w:rsidR="00706424">
        <w:t>.</w:t>
      </w:r>
    </w:p>
    <w:p w14:paraId="36BF8266" w14:textId="77777777" w:rsidR="00706424" w:rsidRPr="00706424" w:rsidRDefault="00706424" w:rsidP="008424E3">
      <w:pPr>
        <w:rPr>
          <w:color w:val="000000" w:themeColor="text1"/>
        </w:rPr>
      </w:pPr>
    </w:p>
    <w:p w14:paraId="6BFA4870" w14:textId="77777777" w:rsidR="00706424" w:rsidRDefault="00706424" w:rsidP="008424E3">
      <w:pPr>
        <w:rPr>
          <w:color w:val="000000" w:themeColor="text1"/>
        </w:rPr>
      </w:pPr>
      <w:r>
        <w:rPr>
          <w:color w:val="000000" w:themeColor="text1"/>
        </w:rPr>
        <w:t xml:space="preserve">Three nights of </w:t>
      </w:r>
      <w:r w:rsidRPr="00706424">
        <w:rPr>
          <w:b/>
          <w:color w:val="000000" w:themeColor="text1"/>
        </w:rPr>
        <w:t>Saturn</w:t>
      </w:r>
      <w:r>
        <w:rPr>
          <w:color w:val="000000" w:themeColor="text1"/>
        </w:rPr>
        <w:t xml:space="preserve"> observations were conducted during the summer.  The hope was to get very </w:t>
      </w:r>
      <w:r w:rsidR="008C62A8">
        <w:rPr>
          <w:color w:val="000000" w:themeColor="text1"/>
        </w:rPr>
        <w:t>high-resolution</w:t>
      </w:r>
      <w:r>
        <w:rPr>
          <w:color w:val="000000" w:themeColor="text1"/>
        </w:rPr>
        <w:t xml:space="preserve"> imagery to track the longitudes of vertices’ of the north polar hexagon. Unfortunately, while Saturn’s tilt is most favorable to viewing the north polar region, it is also at </w:t>
      </w:r>
      <w:proofErr w:type="spellStart"/>
      <w:r>
        <w:rPr>
          <w:color w:val="000000" w:themeColor="text1"/>
        </w:rPr>
        <w:t>it’s</w:t>
      </w:r>
      <w:proofErr w:type="spellEnd"/>
      <w:r>
        <w:rPr>
          <w:color w:val="000000" w:themeColor="text1"/>
        </w:rPr>
        <w:t xml:space="preserve"> southernmost point on the ecliptic. Hence, seeing </w:t>
      </w:r>
      <w:r w:rsidR="00FE0534">
        <w:rPr>
          <w:color w:val="000000" w:themeColor="text1"/>
        </w:rPr>
        <w:t>was</w:t>
      </w:r>
      <w:r>
        <w:rPr>
          <w:color w:val="000000" w:themeColor="text1"/>
        </w:rPr>
        <w:t xml:space="preserve"> </w:t>
      </w:r>
      <w:r w:rsidR="008C62A8">
        <w:rPr>
          <w:color w:val="000000" w:themeColor="text1"/>
        </w:rPr>
        <w:t>degraded</w:t>
      </w:r>
      <w:r>
        <w:rPr>
          <w:color w:val="000000" w:themeColor="text1"/>
        </w:rPr>
        <w:t xml:space="preserve"> due to the large airmass.</w:t>
      </w:r>
      <w:r w:rsidR="00FE0534">
        <w:rPr>
          <w:color w:val="000000" w:themeColor="text1"/>
        </w:rPr>
        <w:t xml:space="preserve"> Mapping and other analyses of the Saturn campaign has yet to be completed (12/8/2017).</w:t>
      </w:r>
    </w:p>
    <w:p w14:paraId="7BB9D22A" w14:textId="77777777" w:rsidR="00706424" w:rsidRDefault="00706424" w:rsidP="008424E3">
      <w:pPr>
        <w:rPr>
          <w:color w:val="000000" w:themeColor="text1"/>
        </w:rPr>
      </w:pPr>
    </w:p>
    <w:p w14:paraId="22C0A19A" w14:textId="77777777" w:rsidR="00706424" w:rsidRDefault="00706424" w:rsidP="008424E3">
      <w:pPr>
        <w:rPr>
          <w:color w:val="000000" w:themeColor="text1"/>
        </w:rPr>
      </w:pPr>
      <w:r>
        <w:rPr>
          <w:color w:val="000000" w:themeColor="text1"/>
        </w:rPr>
        <w:t xml:space="preserve">Efforts were made on to resolve features on </w:t>
      </w:r>
      <w:r w:rsidRPr="008C62A8">
        <w:rPr>
          <w:b/>
          <w:color w:val="000000" w:themeColor="text1"/>
        </w:rPr>
        <w:t>Uranus</w:t>
      </w:r>
      <w:r w:rsidR="008C62A8">
        <w:rPr>
          <w:color w:val="000000" w:themeColor="text1"/>
        </w:rPr>
        <w:t xml:space="preserve"> (one night)</w:t>
      </w:r>
      <w:r>
        <w:rPr>
          <w:color w:val="000000" w:themeColor="text1"/>
        </w:rPr>
        <w:t xml:space="preserve"> and </w:t>
      </w:r>
      <w:r w:rsidRPr="008C62A8">
        <w:rPr>
          <w:b/>
          <w:color w:val="000000" w:themeColor="text1"/>
        </w:rPr>
        <w:t>Neptune</w:t>
      </w:r>
      <w:r w:rsidR="008C62A8">
        <w:rPr>
          <w:color w:val="000000" w:themeColor="text1"/>
        </w:rPr>
        <w:t xml:space="preserve"> (three nights)</w:t>
      </w:r>
      <w:r>
        <w:rPr>
          <w:color w:val="000000" w:themeColor="text1"/>
        </w:rPr>
        <w:t>.</w:t>
      </w:r>
      <w:r w:rsidR="008C62A8">
        <w:rPr>
          <w:color w:val="000000" w:themeColor="text1"/>
        </w:rPr>
        <w:t xml:space="preserve"> These efforts focused on using the relatively high contrast available in the NIR, particularly the &gt;685nm filter.  Uranus disk was cleanly resolved, but any structure, even banding, is questionable. </w:t>
      </w:r>
      <w:r w:rsidR="00FE0534">
        <w:rPr>
          <w:color w:val="000000" w:themeColor="text1"/>
        </w:rPr>
        <w:t xml:space="preserve">Likewise, Neptune’s disk was resolved, but no features were unequivocally identified. In particularly, I was trying to capture a large equatorial storm that was visible in slightly larger telescopes than mine. Finding Neptune continue to be a challenge due to </w:t>
      </w:r>
      <w:proofErr w:type="spellStart"/>
      <w:r w:rsidR="00FE0534">
        <w:rPr>
          <w:color w:val="000000" w:themeColor="text1"/>
        </w:rPr>
        <w:t>it’s</w:t>
      </w:r>
      <w:proofErr w:type="spellEnd"/>
      <w:r w:rsidR="00FE0534">
        <w:rPr>
          <w:color w:val="000000" w:themeColor="text1"/>
        </w:rPr>
        <w:t xml:space="preserve"> faintness and the lack of a go-to telescope. However, I did manage to get </w:t>
      </w:r>
      <w:r w:rsidR="00C6727B">
        <w:rPr>
          <w:color w:val="000000" w:themeColor="text1"/>
        </w:rPr>
        <w:t>efficient</w:t>
      </w:r>
      <w:r w:rsidR="00FE0534">
        <w:rPr>
          <w:color w:val="000000" w:themeColor="text1"/>
        </w:rPr>
        <w:t xml:space="preserve"> at using a spiral search pattern.</w:t>
      </w:r>
    </w:p>
    <w:p w14:paraId="53044CAA" w14:textId="77777777" w:rsidR="00F443D7" w:rsidRDefault="00F443D7" w:rsidP="008424E3">
      <w:pPr>
        <w:rPr>
          <w:color w:val="000000" w:themeColor="text1"/>
        </w:rPr>
      </w:pPr>
    </w:p>
    <w:p w14:paraId="66FDE6AE" w14:textId="77777777" w:rsidR="00F443D7" w:rsidRDefault="00F443D7" w:rsidP="008424E3">
      <w:pPr>
        <w:rPr>
          <w:color w:val="000000" w:themeColor="text1"/>
        </w:rPr>
      </w:pPr>
      <w:r>
        <w:rPr>
          <w:color w:val="000000" w:themeColor="text1"/>
        </w:rPr>
        <w:t>Other high-resolution campaigns included a few regional observations of the Moon, a large solar active region, coverage of a few summer double stars</w:t>
      </w:r>
      <w:r w:rsidR="004B0F42">
        <w:rPr>
          <w:color w:val="000000" w:themeColor="text1"/>
        </w:rPr>
        <w:t>, Venus (with an attempt at night-side thermal observations), the Eskimo Nebula, and the Orion Nebula.</w:t>
      </w:r>
    </w:p>
    <w:p w14:paraId="358781A5" w14:textId="77777777" w:rsidR="004B0F42" w:rsidRDefault="004B0F42" w:rsidP="008424E3">
      <w:pPr>
        <w:rPr>
          <w:color w:val="000000" w:themeColor="text1"/>
        </w:rPr>
      </w:pPr>
    </w:p>
    <w:p w14:paraId="2A856804" w14:textId="77777777" w:rsidR="004B0F42" w:rsidRPr="00706424" w:rsidRDefault="004B0F42" w:rsidP="008424E3">
      <w:pPr>
        <w:rPr>
          <w:color w:val="000000" w:themeColor="text1"/>
        </w:rPr>
      </w:pPr>
      <w:r>
        <w:rPr>
          <w:color w:val="000000" w:themeColor="text1"/>
        </w:rPr>
        <w:t>Starting in the winter I closed out the moderate resolution, multiband observations of M42 and M33.  Then in the fall I began wide field observations of several late summer and fall galactic nebulae</w:t>
      </w:r>
      <w:r w:rsidR="00BC2ED7">
        <w:rPr>
          <w:color w:val="000000" w:themeColor="text1"/>
        </w:rPr>
        <w:t xml:space="preserve"> and M31.  I learned something important: </w:t>
      </w:r>
      <w:proofErr w:type="spellStart"/>
      <w:r w:rsidR="00BC2ED7">
        <w:rPr>
          <w:color w:val="000000" w:themeColor="text1"/>
        </w:rPr>
        <w:t>Ar</w:t>
      </w:r>
      <w:proofErr w:type="spellEnd"/>
      <w:r w:rsidR="00BC2ED7">
        <w:rPr>
          <w:color w:val="000000" w:themeColor="text1"/>
        </w:rPr>
        <w:t xml:space="preserve"> III emission is visible in the NIR &gt;807nm filter</w:t>
      </w:r>
      <w:r w:rsidR="00F77D94">
        <w:rPr>
          <w:color w:val="000000" w:themeColor="text1"/>
        </w:rPr>
        <w:t>. I had unambiguous detection and the spatial coincidence with O III emission, which has a similar ionization potential, was the smoking gun.</w:t>
      </w:r>
      <w:r w:rsidR="005740F2">
        <w:rPr>
          <w:color w:val="000000" w:themeColor="text1"/>
        </w:rPr>
        <w:t xml:space="preserve"> I also explored the capabilities </w:t>
      </w:r>
      <w:r w:rsidR="006964C3">
        <w:rPr>
          <w:color w:val="000000" w:themeColor="text1"/>
        </w:rPr>
        <w:t>of</w:t>
      </w:r>
      <w:r w:rsidR="005740F2">
        <w:rPr>
          <w:color w:val="000000" w:themeColor="text1"/>
        </w:rPr>
        <w:t xml:space="preserve"> </w:t>
      </w:r>
      <w:proofErr w:type="spellStart"/>
      <w:r w:rsidR="005740F2">
        <w:rPr>
          <w:color w:val="000000" w:themeColor="text1"/>
        </w:rPr>
        <w:t>PyNeb</w:t>
      </w:r>
      <w:proofErr w:type="spellEnd"/>
      <w:r w:rsidR="005740F2">
        <w:rPr>
          <w:color w:val="000000" w:themeColor="text1"/>
        </w:rPr>
        <w:t>, in particular</w:t>
      </w:r>
      <w:r w:rsidR="003E09FC">
        <w:rPr>
          <w:color w:val="000000" w:themeColor="text1"/>
        </w:rPr>
        <w:t>,</w:t>
      </w:r>
      <w:r w:rsidR="005740F2">
        <w:rPr>
          <w:color w:val="000000" w:themeColor="text1"/>
        </w:rPr>
        <w:t xml:space="preserve"> ion </w:t>
      </w:r>
      <w:r w:rsidR="003E09FC">
        <w:rPr>
          <w:color w:val="000000" w:themeColor="text1"/>
        </w:rPr>
        <w:t>abundance</w:t>
      </w:r>
      <w:r w:rsidR="005740F2">
        <w:rPr>
          <w:color w:val="000000" w:themeColor="text1"/>
        </w:rPr>
        <w:t>.</w:t>
      </w:r>
    </w:p>
    <w:p w14:paraId="5AF42975" w14:textId="77777777" w:rsidR="008424E3" w:rsidRPr="00706424" w:rsidRDefault="008424E3" w:rsidP="008424E3">
      <w:pPr>
        <w:rPr>
          <w:color w:val="000000" w:themeColor="text1"/>
        </w:rPr>
      </w:pPr>
    </w:p>
    <w:p w14:paraId="63E75CB2" w14:textId="77777777" w:rsidR="00C757C3" w:rsidRPr="00706424" w:rsidRDefault="00C757C3">
      <w:pPr>
        <w:rPr>
          <w:color w:val="000000" w:themeColor="text1"/>
        </w:rPr>
      </w:pPr>
    </w:p>
    <w:p w14:paraId="3DDC07C8" w14:textId="77777777" w:rsidR="00C757C3" w:rsidRPr="00706424" w:rsidRDefault="00C757C3">
      <w:pPr>
        <w:rPr>
          <w:color w:val="000000" w:themeColor="text1"/>
        </w:rPr>
      </w:pPr>
    </w:p>
    <w:p w14:paraId="3D236BCF" w14:textId="77777777" w:rsidR="006B0F4E" w:rsidRPr="00706424" w:rsidRDefault="006B0F4E" w:rsidP="0089486A">
      <w:pPr>
        <w:rPr>
          <w:color w:val="000000" w:themeColor="text1"/>
        </w:rPr>
      </w:pPr>
    </w:p>
    <w:p w14:paraId="12EBAA1C" w14:textId="77777777" w:rsidR="00CB2030" w:rsidRPr="00706424" w:rsidRDefault="00CB2030" w:rsidP="00B60EE2">
      <w:pPr>
        <w:rPr>
          <w:color w:val="000000" w:themeColor="text1"/>
          <w:lang w:bidi="ar-SA"/>
        </w:rPr>
      </w:pPr>
    </w:p>
    <w:p w14:paraId="75E9B9B4" w14:textId="77777777" w:rsidR="003008F6" w:rsidRPr="00706424" w:rsidRDefault="003008F6">
      <w:pPr>
        <w:rPr>
          <w:rFonts w:ascii="Arial" w:hAnsi="Arial" w:cs="Arial"/>
          <w:b/>
          <w:bCs/>
          <w:i/>
          <w:iCs/>
          <w:color w:val="000000" w:themeColor="text1"/>
          <w:sz w:val="28"/>
          <w:szCs w:val="28"/>
        </w:rPr>
      </w:pPr>
      <w:r w:rsidRPr="00706424">
        <w:rPr>
          <w:color w:val="000000" w:themeColor="text1"/>
        </w:rPr>
        <w:br w:type="page"/>
      </w:r>
    </w:p>
    <w:p w14:paraId="22861DD0" w14:textId="77777777" w:rsidR="00B60EE2" w:rsidRDefault="00B60EE2" w:rsidP="00B60EE2">
      <w:pPr>
        <w:pStyle w:val="Heading2"/>
      </w:pPr>
      <w:bookmarkStart w:id="3" w:name="_Toc12884604"/>
      <w:r>
        <w:lastRenderedPageBreak/>
        <w:t>January</w:t>
      </w:r>
      <w:bookmarkEnd w:id="3"/>
    </w:p>
    <w:p w14:paraId="0E326BF0" w14:textId="77777777" w:rsidR="00227B76" w:rsidRDefault="00227B76" w:rsidP="00227B76">
      <w:pPr>
        <w:pStyle w:val="Heading3"/>
      </w:pPr>
      <w:bookmarkStart w:id="4" w:name="_Toc12884605"/>
      <w:r>
        <w:t xml:space="preserve">2017-Jan-17 (Jan-18 UT): </w:t>
      </w:r>
      <w:r w:rsidRPr="002B2B28">
        <w:t xml:space="preserve"> </w:t>
      </w:r>
      <w:r>
        <w:t>M42 in 889nm CH4</w:t>
      </w:r>
      <w:bookmarkEnd w:id="4"/>
    </w:p>
    <w:p w14:paraId="3F639294" w14:textId="77777777"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14:paraId="69FB210A" w14:textId="77777777" w:rsidR="00227B76" w:rsidRDefault="00227B76" w:rsidP="00227B76">
      <w:pPr>
        <w:rPr>
          <w:color w:val="808080" w:themeColor="background1" w:themeShade="80"/>
          <w:sz w:val="20"/>
          <w:lang w:bidi="ar-SA"/>
        </w:rPr>
      </w:pPr>
    </w:p>
    <w:p w14:paraId="622F5E56" w14:textId="77777777"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0372E" w:rsidRPr="004174E0" w14:paraId="08B05942" w14:textId="77777777" w:rsidTr="00A71FC8">
        <w:trPr>
          <w:jc w:val="center"/>
        </w:trPr>
        <w:tc>
          <w:tcPr>
            <w:tcW w:w="4680" w:type="dxa"/>
            <w:shd w:val="clear" w:color="auto" w:fill="000000"/>
            <w:vAlign w:val="center"/>
          </w:tcPr>
          <w:p w14:paraId="4E43040D" w14:textId="77777777" w:rsidR="0030372E" w:rsidRDefault="0030372E"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4D4C9A6" wp14:editId="42489183">
                  <wp:extent cx="2926080" cy="2194942"/>
                  <wp:effectExtent l="19050" t="0" r="7620" b="0"/>
                  <wp:docPr id="22" name="Picture 2" descr="F:\Astronomy\Projects\Nebulae-Diffuse\M42 - Orion Nebula\Imaging Data\20170118UT-430mm\M42-20170118UT-889CH4a-sum02h47m3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118UT-430mm\M42-20170118UT-889CH4a-sum02h47m30s-Artifact-Flattened-Log-HalfSize.jpg"/>
                          <pic:cNvPicPr>
                            <a:picLocks noChangeAspect="1" noChangeArrowheads="1"/>
                          </pic:cNvPicPr>
                        </pic:nvPicPr>
                        <pic:blipFill>
                          <a:blip r:embed="rId16"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14:paraId="7BFF3565" w14:textId="77777777" w:rsidR="0030372E" w:rsidRPr="004174E0" w:rsidRDefault="0030372E" w:rsidP="00A71FC8">
            <w:pPr>
              <w:jc w:val="center"/>
              <w:rPr>
                <w:sz w:val="20"/>
                <w:lang w:bidi="ar-SA"/>
              </w:rPr>
            </w:pPr>
            <w:r>
              <w:rPr>
                <w:noProof/>
                <w:sz w:val="20"/>
                <w:lang w:bidi="ar-SA"/>
              </w:rPr>
              <w:drawing>
                <wp:inline distT="0" distB="0" distL="0" distR="0" wp14:anchorId="75032EDF" wp14:editId="162A0A83">
                  <wp:extent cx="2926080" cy="2194942"/>
                  <wp:effectExtent l="19050" t="0" r="7620" b="0"/>
                  <wp:docPr id="26" name="Picture 3" descr="F:\Astronomy\Projects\Nebulae-Diffuse\M42 - Orion Nebula\Imaging Data\20170118UT-430mm\M42-201XXXXXUT-889CH4-sum05h45m0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118UT-430mm\M42-201XXXXXUT-889CH4-sum05h45m00s-Artifact-Flattened-Log-HalfSize.jpg"/>
                          <pic:cNvPicPr>
                            <a:picLocks noChangeAspect="1" noChangeArrowheads="1"/>
                          </pic:cNvPicPr>
                        </pic:nvPicPr>
                        <pic:blipFill>
                          <a:blip r:embed="rId17"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r>
      <w:tr w:rsidR="0030372E" w:rsidRPr="00EE3E4F" w14:paraId="7B5B042B" w14:textId="77777777" w:rsidTr="00A71FC8">
        <w:trPr>
          <w:jc w:val="center"/>
        </w:trPr>
        <w:tc>
          <w:tcPr>
            <w:tcW w:w="4680" w:type="dxa"/>
            <w:shd w:val="clear" w:color="auto" w:fill="000000"/>
          </w:tcPr>
          <w:p w14:paraId="705CEC4D" w14:textId="77777777" w:rsidR="0030372E" w:rsidRPr="00EE3E4F" w:rsidRDefault="0030372E" w:rsidP="00A71FC8">
            <w:pPr>
              <w:jc w:val="center"/>
              <w:rPr>
                <w:sz w:val="20"/>
                <w:lang w:bidi="ar-SA"/>
              </w:rPr>
            </w:pPr>
            <w:r w:rsidRPr="0030372E">
              <w:rPr>
                <w:sz w:val="20"/>
                <w:lang w:bidi="ar-SA"/>
              </w:rPr>
              <w:t>M42-20170118UT-889CH4a-sum02h47m30s-Artifact-Flattened-Log-HalfSize.jpg</w:t>
            </w:r>
          </w:p>
        </w:tc>
        <w:tc>
          <w:tcPr>
            <w:tcW w:w="4680" w:type="dxa"/>
            <w:shd w:val="clear" w:color="auto" w:fill="000000"/>
          </w:tcPr>
          <w:p w14:paraId="37E23012" w14:textId="77777777" w:rsidR="0030372E" w:rsidRPr="00EE3E4F" w:rsidRDefault="0030372E" w:rsidP="00A71FC8">
            <w:pPr>
              <w:jc w:val="center"/>
              <w:rPr>
                <w:sz w:val="20"/>
                <w:lang w:bidi="ar-SA"/>
              </w:rPr>
            </w:pPr>
            <w:r w:rsidRPr="0030372E">
              <w:rPr>
                <w:sz w:val="20"/>
                <w:lang w:bidi="ar-SA"/>
              </w:rPr>
              <w:t>M42-201XXXXXUT-889CH4-sum05h45m00s-Artifact-Flattened-Log-HalfSize.jpg</w:t>
            </w:r>
          </w:p>
        </w:tc>
      </w:tr>
      <w:tr w:rsidR="00227B76" w:rsidRPr="004174E0" w14:paraId="3B194666" w14:textId="77777777" w:rsidTr="00322AEB">
        <w:trPr>
          <w:jc w:val="center"/>
        </w:trPr>
        <w:tc>
          <w:tcPr>
            <w:tcW w:w="4680" w:type="dxa"/>
            <w:shd w:val="clear" w:color="auto" w:fill="000000"/>
            <w:vAlign w:val="center"/>
          </w:tcPr>
          <w:p w14:paraId="6DBBD975" w14:textId="77777777" w:rsidR="00227B76" w:rsidRDefault="0030372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5E213D6" wp14:editId="2D1FE730">
                  <wp:extent cx="2926080" cy="2194942"/>
                  <wp:effectExtent l="19050" t="0" r="7620" b="0"/>
                  <wp:docPr id="31" name="Picture 4" descr="F:\Astronomy\Projects\Nebulae-Diffuse\M42 - Orion Nebula\Imaging Data\20170118UT-430mm\M42-201X-RGB-TestNIR-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118UT-430mm\M42-201X-RGB-TestNIR-HalfSize.jpg"/>
                          <pic:cNvPicPr>
                            <a:picLocks noChangeAspect="1" noChangeArrowheads="1"/>
                          </pic:cNvPicPr>
                        </pic:nvPicPr>
                        <pic:blipFill>
                          <a:blip r:embed="rId18"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14:paraId="5A9256D0" w14:textId="77777777" w:rsidR="00227B76" w:rsidRPr="004174E0" w:rsidRDefault="00227B76" w:rsidP="00322AEB">
            <w:pPr>
              <w:jc w:val="center"/>
              <w:rPr>
                <w:sz w:val="20"/>
                <w:lang w:bidi="ar-SA"/>
              </w:rPr>
            </w:pPr>
          </w:p>
        </w:tc>
      </w:tr>
      <w:tr w:rsidR="00227B76" w:rsidRPr="00EE3E4F" w14:paraId="20258CBA" w14:textId="77777777" w:rsidTr="00322AEB">
        <w:trPr>
          <w:jc w:val="center"/>
        </w:trPr>
        <w:tc>
          <w:tcPr>
            <w:tcW w:w="4680" w:type="dxa"/>
            <w:shd w:val="clear" w:color="auto" w:fill="000000"/>
          </w:tcPr>
          <w:p w14:paraId="53AE92EA" w14:textId="77777777" w:rsidR="00227B76" w:rsidRPr="00EE3E4F" w:rsidRDefault="0030372E" w:rsidP="00322AEB">
            <w:pPr>
              <w:jc w:val="center"/>
              <w:rPr>
                <w:sz w:val="20"/>
                <w:lang w:bidi="ar-SA"/>
              </w:rPr>
            </w:pPr>
            <w:r w:rsidRPr="0030372E">
              <w:rPr>
                <w:sz w:val="20"/>
                <w:lang w:bidi="ar-SA"/>
              </w:rPr>
              <w:t>M42-201X-RGB-TestNIR-HalfSize.jpg</w:t>
            </w:r>
          </w:p>
        </w:tc>
        <w:tc>
          <w:tcPr>
            <w:tcW w:w="4680" w:type="dxa"/>
            <w:shd w:val="clear" w:color="auto" w:fill="000000"/>
          </w:tcPr>
          <w:p w14:paraId="6B470F5E" w14:textId="77777777" w:rsidR="00227B76" w:rsidRPr="00EE3E4F" w:rsidRDefault="00227B76" w:rsidP="00322AEB">
            <w:pPr>
              <w:jc w:val="center"/>
              <w:rPr>
                <w:sz w:val="20"/>
                <w:lang w:bidi="ar-SA"/>
              </w:rPr>
            </w:pPr>
          </w:p>
        </w:tc>
      </w:tr>
    </w:tbl>
    <w:p w14:paraId="5B946D8C" w14:textId="77777777" w:rsidR="00227B76" w:rsidRDefault="00227B76" w:rsidP="00227B76"/>
    <w:p w14:paraId="683B739E" w14:textId="77777777" w:rsidR="00560DF2" w:rsidRPr="00BE5CDD" w:rsidRDefault="00560DF2" w:rsidP="00560DF2">
      <w:r>
        <w:rPr>
          <w:b/>
        </w:rPr>
        <w:t>Data Disposition:</w:t>
      </w:r>
      <w:r>
        <w:t xml:space="preserve"> Raw data are zipped and on the 2TB archive drive. Processed data are under the Projects directory on the Astronomy thumb drive.</w:t>
      </w:r>
    </w:p>
    <w:p w14:paraId="4BCF537B" w14:textId="77777777" w:rsidR="00227B76" w:rsidRDefault="00227B76" w:rsidP="00227B76">
      <w:pPr>
        <w:rPr>
          <w:rFonts w:ascii="Arial" w:hAnsi="Arial" w:cs="Arial"/>
          <w:b/>
          <w:bCs/>
          <w:i/>
          <w:iCs/>
          <w:sz w:val="28"/>
          <w:szCs w:val="28"/>
        </w:rPr>
      </w:pPr>
      <w:r>
        <w:br w:type="page"/>
      </w:r>
    </w:p>
    <w:p w14:paraId="6BC282C7" w14:textId="77777777" w:rsidR="00227B76" w:rsidRDefault="00227B76" w:rsidP="00227B76">
      <w:pPr>
        <w:pStyle w:val="Heading3"/>
      </w:pPr>
      <w:bookmarkStart w:id="5" w:name="_Toc12884606"/>
      <w:r>
        <w:lastRenderedPageBreak/>
        <w:t xml:space="preserve">2017-Jan-18 (Jan-19 UT): </w:t>
      </w:r>
      <w:r w:rsidRPr="002B2B28">
        <w:t xml:space="preserve"> </w:t>
      </w:r>
      <w:r>
        <w:t>M33 in 889nm CH4 and M42 in &gt;685nm NIR and 889nm CH4</w:t>
      </w:r>
      <w:bookmarkEnd w:id="5"/>
    </w:p>
    <w:p w14:paraId="201FF81E" w14:textId="77777777"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14:paraId="057E5910" w14:textId="77777777" w:rsidR="00227B76" w:rsidRDefault="00227B76" w:rsidP="00227B76">
      <w:pPr>
        <w:rPr>
          <w:color w:val="808080" w:themeColor="background1" w:themeShade="80"/>
          <w:sz w:val="20"/>
          <w:lang w:bidi="ar-SA"/>
        </w:rPr>
      </w:pPr>
    </w:p>
    <w:p w14:paraId="5B2B7D33" w14:textId="77777777"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14:paraId="7B808B65" w14:textId="77777777" w:rsidTr="00322AEB">
        <w:trPr>
          <w:jc w:val="center"/>
        </w:trPr>
        <w:tc>
          <w:tcPr>
            <w:tcW w:w="4680" w:type="dxa"/>
            <w:shd w:val="clear" w:color="auto" w:fill="000000"/>
            <w:vAlign w:val="center"/>
          </w:tcPr>
          <w:p w14:paraId="2E6EE4D2" w14:textId="77777777" w:rsidR="00227B76" w:rsidRDefault="00866E4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3BF4EC3D" wp14:editId="3E17A4CB">
                  <wp:extent cx="2926080" cy="2194560"/>
                  <wp:effectExtent l="19050" t="0" r="7620" b="0"/>
                  <wp:docPr id="4" name="Picture 4" descr="F:\Astronomy\Projects\Galaxies\M33\Imaging Data\20170119UT\M33-20170119UT-889CH4a-sum01h22m30s-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Galaxies\M33\Imaging Data\20170119UT\M33-20170119UT-889CH4a-sum01h22m30s-Flattened-Lin-HalfSize.jpg"/>
                          <pic:cNvPicPr>
                            <a:picLocks noChangeAspect="1" noChangeArrowheads="1"/>
                          </pic:cNvPicPr>
                        </pic:nvPicPr>
                        <pic:blipFill>
                          <a:blip r:embed="rId19"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14:paraId="6F4D1737" w14:textId="77777777" w:rsidR="00227B76" w:rsidRPr="004174E0" w:rsidRDefault="00866E42" w:rsidP="00322AEB">
            <w:pPr>
              <w:jc w:val="center"/>
              <w:rPr>
                <w:sz w:val="20"/>
                <w:lang w:bidi="ar-SA"/>
              </w:rPr>
            </w:pPr>
            <w:r>
              <w:rPr>
                <w:noProof/>
                <w:sz w:val="20"/>
                <w:lang w:bidi="ar-SA"/>
              </w:rPr>
              <w:drawing>
                <wp:inline distT="0" distB="0" distL="0" distR="0" wp14:anchorId="2C19E846" wp14:editId="78F087D0">
                  <wp:extent cx="2926080" cy="2194560"/>
                  <wp:effectExtent l="19050" t="0" r="7620" b="0"/>
                  <wp:docPr id="5" name="Picture 5" descr="F:\Astronomy\Projects\Galaxies\M33\Imaging Data\20170119UT\M33-201XXXXXUT-889CH4-sum03h02m15s-WCS-Artifacts-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Galaxies\M33\Imaging Data\20170119UT\M33-201XXXXXUT-889CH4-sum03h02m15s-WCS-Artifacts-Lin-HalfSize.jpg"/>
                          <pic:cNvPicPr>
                            <a:picLocks noChangeAspect="1" noChangeArrowheads="1"/>
                          </pic:cNvPicPr>
                        </pic:nvPicPr>
                        <pic:blipFill>
                          <a:blip r:embed="rId20"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14:paraId="3C8995F9" w14:textId="77777777" w:rsidTr="00322AEB">
        <w:trPr>
          <w:jc w:val="center"/>
        </w:trPr>
        <w:tc>
          <w:tcPr>
            <w:tcW w:w="4680" w:type="dxa"/>
            <w:shd w:val="clear" w:color="auto" w:fill="000000"/>
          </w:tcPr>
          <w:p w14:paraId="0D70899F" w14:textId="77777777" w:rsidR="00227B76" w:rsidRPr="00EE3E4F" w:rsidRDefault="00866E42" w:rsidP="00322AEB">
            <w:pPr>
              <w:jc w:val="center"/>
              <w:rPr>
                <w:sz w:val="20"/>
                <w:lang w:bidi="ar-SA"/>
              </w:rPr>
            </w:pPr>
            <w:r w:rsidRPr="00866E42">
              <w:rPr>
                <w:sz w:val="20"/>
                <w:lang w:bidi="ar-SA"/>
              </w:rPr>
              <w:t>M33-20170119UT-889CH4a-sum01h22m30s-Flattened-Lin-HalfSize.jpg</w:t>
            </w:r>
          </w:p>
        </w:tc>
        <w:tc>
          <w:tcPr>
            <w:tcW w:w="4680" w:type="dxa"/>
            <w:shd w:val="clear" w:color="auto" w:fill="000000"/>
          </w:tcPr>
          <w:p w14:paraId="315C49D7" w14:textId="77777777" w:rsidR="00227B76" w:rsidRPr="00EE3E4F" w:rsidRDefault="00866E42" w:rsidP="00322AEB">
            <w:pPr>
              <w:jc w:val="center"/>
              <w:rPr>
                <w:sz w:val="20"/>
                <w:lang w:bidi="ar-SA"/>
              </w:rPr>
            </w:pPr>
            <w:r w:rsidRPr="00866E42">
              <w:rPr>
                <w:sz w:val="20"/>
                <w:lang w:bidi="ar-SA"/>
              </w:rPr>
              <w:t>M33-201XXXXXUT-889CH4-sum03h02m15s-WCS-Artifacts-Lin-HalfSize.jpg</w:t>
            </w:r>
          </w:p>
        </w:tc>
      </w:tr>
    </w:tbl>
    <w:p w14:paraId="054B3545" w14:textId="77777777" w:rsidR="00227B76" w:rsidRDefault="00227B76" w:rsidP="00227B76"/>
    <w:p w14:paraId="31475A4E" w14:textId="77777777" w:rsidR="005B79A2" w:rsidRDefault="005B79A2">
      <w:r>
        <w:br w:type="page"/>
      </w:r>
    </w:p>
    <w:p w14:paraId="19602BB2" w14:textId="77777777" w:rsidR="005B79A2" w:rsidRDefault="005B79A2" w:rsidP="00227B76"/>
    <w:p w14:paraId="1978F879" w14:textId="77777777" w:rsidR="005B79A2" w:rsidRDefault="005B79A2" w:rsidP="00227B76"/>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B79A2" w:rsidRPr="004174E0" w14:paraId="32027542" w14:textId="77777777" w:rsidTr="00322AEB">
        <w:trPr>
          <w:jc w:val="center"/>
        </w:trPr>
        <w:tc>
          <w:tcPr>
            <w:tcW w:w="4680" w:type="dxa"/>
            <w:shd w:val="clear" w:color="auto" w:fill="000000"/>
            <w:vAlign w:val="center"/>
          </w:tcPr>
          <w:p w14:paraId="50E10542" w14:textId="77777777" w:rsidR="005B79A2" w:rsidRDefault="005B79A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3E973438" wp14:editId="49BB1359">
                  <wp:extent cx="2926080" cy="2194560"/>
                  <wp:effectExtent l="19050" t="0" r="7620" b="0"/>
                  <wp:docPr id="13" name="Picture 6" descr="F:\Astronomy\Projects\Nebulae-Diffuse\M42 - Orion Nebula\Imaging Data\20170119UT-430mm\M42-20170119UT-685NIR-sum29m36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119UT-430mm\M42-20170119UT-685NIR-sum29m36s-Flattened-Log-HalfSize.jpg"/>
                          <pic:cNvPicPr>
                            <a:picLocks noChangeAspect="1" noChangeArrowheads="1"/>
                          </pic:cNvPicPr>
                        </pic:nvPicPr>
                        <pic:blipFill>
                          <a:blip r:embed="rId21"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14:paraId="6393A3DE" w14:textId="77777777" w:rsidR="005B79A2" w:rsidRPr="004174E0" w:rsidRDefault="005B79A2" w:rsidP="00322AEB">
            <w:pPr>
              <w:jc w:val="center"/>
              <w:rPr>
                <w:sz w:val="20"/>
                <w:lang w:bidi="ar-SA"/>
              </w:rPr>
            </w:pPr>
            <w:r>
              <w:rPr>
                <w:noProof/>
                <w:sz w:val="20"/>
                <w:lang w:bidi="ar-SA"/>
              </w:rPr>
              <w:drawing>
                <wp:inline distT="0" distB="0" distL="0" distR="0" wp14:anchorId="28E2105B" wp14:editId="039A306E">
                  <wp:extent cx="2926080" cy="2194560"/>
                  <wp:effectExtent l="19050" t="0" r="7620" b="0"/>
                  <wp:docPr id="14" name="Picture 7" descr="F:\Astronomy\Projects\Nebulae-Diffuse\M42 - Orion Nebula\Imaging Data\20170119UT-430mm\M42-201XXXXXUT-685NIR-sum34m43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119UT-430mm\M42-201XXXXXUT-685NIR-sum34m43s-Flattened-Log-HalfSize.jpg"/>
                          <pic:cNvPicPr>
                            <a:picLocks noChangeAspect="1" noChangeArrowheads="1"/>
                          </pic:cNvPicPr>
                        </pic:nvPicPr>
                        <pic:blipFill>
                          <a:blip r:embed="rId22"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14:paraId="6B6E6503" w14:textId="77777777" w:rsidTr="00322AEB">
        <w:trPr>
          <w:jc w:val="center"/>
        </w:trPr>
        <w:tc>
          <w:tcPr>
            <w:tcW w:w="4680" w:type="dxa"/>
            <w:shd w:val="clear" w:color="auto" w:fill="000000"/>
          </w:tcPr>
          <w:p w14:paraId="23593740" w14:textId="77777777" w:rsidR="005B79A2" w:rsidRPr="00EE3E4F" w:rsidRDefault="005B79A2" w:rsidP="00322AEB">
            <w:pPr>
              <w:jc w:val="center"/>
              <w:rPr>
                <w:sz w:val="20"/>
                <w:lang w:bidi="ar-SA"/>
              </w:rPr>
            </w:pPr>
            <w:r w:rsidRPr="005B79A2">
              <w:rPr>
                <w:sz w:val="20"/>
                <w:lang w:bidi="ar-SA"/>
              </w:rPr>
              <w:t>M42-20170119UT-685NIR-sum29m36s-Flattened-Log-HalfSize.jpg</w:t>
            </w:r>
          </w:p>
        </w:tc>
        <w:tc>
          <w:tcPr>
            <w:tcW w:w="4680" w:type="dxa"/>
            <w:shd w:val="clear" w:color="auto" w:fill="000000"/>
          </w:tcPr>
          <w:p w14:paraId="30A956A9" w14:textId="77777777" w:rsidR="005B79A2" w:rsidRPr="00EE3E4F" w:rsidRDefault="005B79A2" w:rsidP="00322AEB">
            <w:pPr>
              <w:jc w:val="center"/>
              <w:rPr>
                <w:sz w:val="20"/>
                <w:lang w:bidi="ar-SA"/>
              </w:rPr>
            </w:pPr>
            <w:r w:rsidRPr="005B79A2">
              <w:rPr>
                <w:sz w:val="20"/>
                <w:lang w:bidi="ar-SA"/>
              </w:rPr>
              <w:t>M42-201XXXXXUT-685NIR-sum34m43s-Flattened-Log-HalfSize.jpg</w:t>
            </w:r>
          </w:p>
        </w:tc>
      </w:tr>
      <w:tr w:rsidR="005B79A2" w:rsidRPr="004174E0" w14:paraId="53D512D0" w14:textId="77777777"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5261935" w14:textId="77777777" w:rsidR="005B79A2" w:rsidRPr="005B79A2" w:rsidRDefault="005B79A2" w:rsidP="00322AEB">
            <w:pPr>
              <w:jc w:val="center"/>
              <w:rPr>
                <w:sz w:val="20"/>
                <w:lang w:bidi="ar-SA"/>
              </w:rPr>
            </w:pPr>
            <w:r>
              <w:rPr>
                <w:noProof/>
                <w:sz w:val="20"/>
                <w:lang w:bidi="ar-SA"/>
              </w:rPr>
              <w:drawing>
                <wp:inline distT="0" distB="0" distL="0" distR="0" wp14:anchorId="4D40965F" wp14:editId="41D58D02">
                  <wp:extent cx="2926080" cy="2194560"/>
                  <wp:effectExtent l="19050" t="0" r="7620" b="0"/>
                  <wp:docPr id="16" name="Picture 9" descr="F:\Astronomy\Projects\Nebulae-Diffuse\M42 - Orion Nebula\Imaging Data\20170119UT-430mm\M42-20170119UT-889CH4a-sum01h5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Nebulae-Diffuse\M42 - Orion Nebula\Imaging Data\20170119UT-430mm\M42-20170119UT-889CH4a-sum01h55m-Flattened-Log-HalfSize.jpg"/>
                          <pic:cNvPicPr>
                            <a:picLocks noChangeAspect="1" noChangeArrowheads="1"/>
                          </pic:cNvPicPr>
                        </pic:nvPicPr>
                        <pic:blipFill>
                          <a:blip r:embed="rId23"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1A1B623" w14:textId="77777777" w:rsidR="005B79A2" w:rsidRPr="004174E0" w:rsidRDefault="005B79A2" w:rsidP="00322AEB">
            <w:pPr>
              <w:jc w:val="center"/>
              <w:rPr>
                <w:sz w:val="20"/>
                <w:lang w:bidi="ar-SA"/>
              </w:rPr>
            </w:pPr>
            <w:r>
              <w:rPr>
                <w:noProof/>
                <w:sz w:val="20"/>
                <w:lang w:bidi="ar-SA"/>
              </w:rPr>
              <w:drawing>
                <wp:inline distT="0" distB="0" distL="0" distR="0" wp14:anchorId="388F5F0B" wp14:editId="6F3DF040">
                  <wp:extent cx="2926080" cy="2194560"/>
                  <wp:effectExtent l="19050" t="0" r="7620" b="0"/>
                  <wp:docPr id="15" name="Picture 8" descr="F:\Astronomy\Projects\Nebulae-Diffuse\M42 - Orion Nebula\Imaging Data\20170119UT-430mm\M42-201XXXXXUT-889CH4-sum07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Nebulae-Diffuse\M42 - Orion Nebula\Imaging Data\20170119UT-430mm\M42-201XXXXXUT-889CH4-sum07h40m-Flattened-Log-HalfSize.jpg"/>
                          <pic:cNvPicPr>
                            <a:picLocks noChangeAspect="1" noChangeArrowheads="1"/>
                          </pic:cNvPicPr>
                        </pic:nvPicPr>
                        <pic:blipFill>
                          <a:blip r:embed="rId24"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14:paraId="05CECBA8" w14:textId="77777777"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03F94F3" w14:textId="77777777" w:rsidR="005B79A2" w:rsidRPr="00EE3E4F" w:rsidRDefault="005B79A2" w:rsidP="00322AEB">
            <w:pPr>
              <w:jc w:val="center"/>
              <w:rPr>
                <w:sz w:val="20"/>
                <w:lang w:bidi="ar-SA"/>
              </w:rPr>
            </w:pPr>
            <w:r w:rsidRPr="005B79A2">
              <w:rPr>
                <w:sz w:val="20"/>
                <w:lang w:bidi="ar-SA"/>
              </w:rPr>
              <w:t>M42-20170119UT-889CH4a-sum01h55m-Flattened-Log-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241EA86" w14:textId="77777777" w:rsidR="005B79A2" w:rsidRPr="00EE3E4F" w:rsidRDefault="005B79A2" w:rsidP="00322AEB">
            <w:pPr>
              <w:jc w:val="center"/>
              <w:rPr>
                <w:sz w:val="20"/>
                <w:lang w:bidi="ar-SA"/>
              </w:rPr>
            </w:pPr>
            <w:r w:rsidRPr="005B79A2">
              <w:rPr>
                <w:sz w:val="20"/>
                <w:lang w:bidi="ar-SA"/>
              </w:rPr>
              <w:t>M42-201XXXXXUT-889CH4-sum07h40m-Flattened-Log-HalfSize.jpg</w:t>
            </w:r>
          </w:p>
        </w:tc>
      </w:tr>
    </w:tbl>
    <w:p w14:paraId="6967AF9D" w14:textId="77777777" w:rsidR="005B79A2" w:rsidRDefault="005B79A2" w:rsidP="00227B76"/>
    <w:p w14:paraId="49C91418" w14:textId="77777777" w:rsidR="005B79A2" w:rsidRDefault="005B79A2" w:rsidP="00227B76"/>
    <w:p w14:paraId="4214B270" w14:textId="77777777" w:rsidR="00227B76" w:rsidRPr="00BE5CDD" w:rsidRDefault="00227B76" w:rsidP="00227B76">
      <w:r>
        <w:rPr>
          <w:b/>
        </w:rPr>
        <w:t>Data Disposition:</w:t>
      </w:r>
      <w:r>
        <w:t xml:space="preserve"> TBD.</w:t>
      </w:r>
    </w:p>
    <w:p w14:paraId="2F0E44BC" w14:textId="77777777" w:rsidR="00227B76" w:rsidRDefault="00227B76" w:rsidP="00227B76">
      <w:pPr>
        <w:rPr>
          <w:rFonts w:ascii="Arial" w:hAnsi="Arial" w:cs="Arial"/>
          <w:b/>
          <w:bCs/>
          <w:i/>
          <w:iCs/>
          <w:sz w:val="28"/>
          <w:szCs w:val="28"/>
        </w:rPr>
      </w:pPr>
      <w:r>
        <w:br w:type="page"/>
      </w:r>
    </w:p>
    <w:p w14:paraId="516FB62A" w14:textId="77777777" w:rsidR="00227B76" w:rsidRDefault="00227B76" w:rsidP="00227B76">
      <w:pPr>
        <w:pStyle w:val="Heading3"/>
      </w:pPr>
      <w:bookmarkStart w:id="6" w:name="_Toc12884607"/>
      <w:r>
        <w:lastRenderedPageBreak/>
        <w:t xml:space="preserve">2017-Jan-19 (Jan-20 UT): </w:t>
      </w:r>
      <w:r w:rsidRPr="002B2B28">
        <w:t xml:space="preserve"> </w:t>
      </w:r>
      <w:r>
        <w:t>M33 in 380nm NUV</w:t>
      </w:r>
      <w:bookmarkEnd w:id="6"/>
    </w:p>
    <w:p w14:paraId="45AC493E" w14:textId="77777777"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14:paraId="7D829D25" w14:textId="77777777" w:rsidR="00227B76" w:rsidRDefault="00227B76" w:rsidP="00227B76">
      <w:pPr>
        <w:rPr>
          <w:color w:val="808080" w:themeColor="background1" w:themeShade="80"/>
          <w:sz w:val="20"/>
          <w:lang w:bidi="ar-SA"/>
        </w:rPr>
      </w:pPr>
    </w:p>
    <w:p w14:paraId="16D39B8A" w14:textId="77777777" w:rsidR="00227B76" w:rsidRDefault="00227B76" w:rsidP="00227B76">
      <w:pPr>
        <w:rPr>
          <w:color w:val="808080" w:themeColor="background1" w:themeShade="80"/>
          <w:sz w:val="20"/>
          <w:lang w:bidi="ar-SA"/>
        </w:rPr>
      </w:pPr>
    </w:p>
    <w:p w14:paraId="4F02C3CA" w14:textId="77777777"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14:paraId="2818C28F" w14:textId="77777777" w:rsidTr="00322AEB">
        <w:trPr>
          <w:jc w:val="center"/>
        </w:trPr>
        <w:tc>
          <w:tcPr>
            <w:tcW w:w="4680" w:type="dxa"/>
            <w:shd w:val="clear" w:color="auto" w:fill="000000"/>
            <w:vAlign w:val="center"/>
          </w:tcPr>
          <w:p w14:paraId="381E013D" w14:textId="77777777" w:rsidR="00227B76" w:rsidRDefault="0045721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3636BD7D" wp14:editId="6D103029">
                  <wp:extent cx="2926080" cy="2194560"/>
                  <wp:effectExtent l="19050" t="0" r="7620" b="0"/>
                  <wp:docPr id="2" name="Picture 2" descr="F:\Astronomy\Projects\Galaxies\M33\Imaging Data\20170120UT\M33-20170120UT-380NUV-sum01h23m-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Galaxies\M33\Imaging Data\20170120UT\M33-20170120UT-380NUV-sum01h23m-Flattened-Lin-HalfSize.jpg"/>
                          <pic:cNvPicPr>
                            <a:picLocks noChangeAspect="1" noChangeArrowheads="1"/>
                          </pic:cNvPicPr>
                        </pic:nvPicPr>
                        <pic:blipFill>
                          <a:blip r:embed="rId25"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14:paraId="7222475D" w14:textId="77777777" w:rsidR="00227B76" w:rsidRPr="004174E0" w:rsidRDefault="00457210" w:rsidP="00322AEB">
            <w:pPr>
              <w:jc w:val="center"/>
              <w:rPr>
                <w:sz w:val="20"/>
                <w:lang w:bidi="ar-SA"/>
              </w:rPr>
            </w:pPr>
            <w:r>
              <w:rPr>
                <w:noProof/>
                <w:sz w:val="20"/>
                <w:lang w:bidi="ar-SA"/>
              </w:rPr>
              <w:drawing>
                <wp:inline distT="0" distB="0" distL="0" distR="0" wp14:anchorId="2114873D" wp14:editId="2B94E9D5">
                  <wp:extent cx="2926080" cy="2194560"/>
                  <wp:effectExtent l="19050" t="0" r="7620" b="0"/>
                  <wp:docPr id="3" name="Picture 3" descr="F:\Astronomy\Projects\Galaxies\M33\Imaging Data\20170120UT\M33-201XXXXXUT-380NUV-sum6h55m30s-Flattened-WCS-Smooth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Galaxies\M33\Imaging Data\20170120UT\M33-201XXXXXUT-380NUV-sum6h55m30s-Flattened-WCS-Smoothed-Lin-HalfSize.jpg"/>
                          <pic:cNvPicPr>
                            <a:picLocks noChangeAspect="1" noChangeArrowheads="1"/>
                          </pic:cNvPicPr>
                        </pic:nvPicPr>
                        <pic:blipFill>
                          <a:blip r:embed="rId26"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14:paraId="38612F06" w14:textId="77777777" w:rsidTr="00322AEB">
        <w:trPr>
          <w:jc w:val="center"/>
        </w:trPr>
        <w:tc>
          <w:tcPr>
            <w:tcW w:w="4680" w:type="dxa"/>
            <w:shd w:val="clear" w:color="auto" w:fill="000000"/>
          </w:tcPr>
          <w:p w14:paraId="58ECA085" w14:textId="77777777" w:rsidR="00227B76" w:rsidRPr="00EE3E4F" w:rsidRDefault="00457210" w:rsidP="00322AEB">
            <w:pPr>
              <w:jc w:val="center"/>
              <w:rPr>
                <w:sz w:val="20"/>
                <w:lang w:bidi="ar-SA"/>
              </w:rPr>
            </w:pPr>
            <w:r w:rsidRPr="00457210">
              <w:rPr>
                <w:sz w:val="20"/>
                <w:lang w:bidi="ar-SA"/>
              </w:rPr>
              <w:t>M33-20170120UT-380NUV-sum01h23m-Flattened-Lin-HalfSize.jpg</w:t>
            </w:r>
          </w:p>
        </w:tc>
        <w:tc>
          <w:tcPr>
            <w:tcW w:w="4680" w:type="dxa"/>
            <w:shd w:val="clear" w:color="auto" w:fill="000000"/>
          </w:tcPr>
          <w:p w14:paraId="08D6ED7B" w14:textId="77777777" w:rsidR="00227B76" w:rsidRPr="00EE3E4F" w:rsidRDefault="00457210" w:rsidP="00322AEB">
            <w:pPr>
              <w:jc w:val="center"/>
              <w:rPr>
                <w:sz w:val="20"/>
                <w:lang w:bidi="ar-SA"/>
              </w:rPr>
            </w:pPr>
            <w:r w:rsidRPr="00457210">
              <w:rPr>
                <w:sz w:val="20"/>
                <w:lang w:bidi="ar-SA"/>
              </w:rPr>
              <w:t>M33-201XXXXXUT-380NUV-sum6h55m30s-Flattened-WCS-Smoothed-Lin-HalfSize.jpg</w:t>
            </w:r>
          </w:p>
        </w:tc>
      </w:tr>
    </w:tbl>
    <w:p w14:paraId="0355BA85" w14:textId="77777777" w:rsidR="00227B76" w:rsidRDefault="00227B76" w:rsidP="00227B76"/>
    <w:p w14:paraId="0AE142C8" w14:textId="77777777" w:rsidR="00862D2D" w:rsidRPr="00BE5CDD" w:rsidRDefault="00862D2D" w:rsidP="00862D2D">
      <w:r>
        <w:rPr>
          <w:b/>
        </w:rPr>
        <w:t>Data Disposition:</w:t>
      </w:r>
      <w:r>
        <w:t xml:space="preserve"> Raw data zipped on Astronomy laptop ready to move to 2TB archive drive. Processed data resides on the Astrothumb2 thumb drive.</w:t>
      </w:r>
    </w:p>
    <w:p w14:paraId="7ECBAA8D" w14:textId="77777777" w:rsidR="000C1D08" w:rsidRDefault="000C1D08" w:rsidP="000C1D08"/>
    <w:p w14:paraId="665AD064" w14:textId="77777777" w:rsidR="001F1DAD" w:rsidRDefault="001F1DAD">
      <w:pPr>
        <w:rPr>
          <w:rFonts w:ascii="Arial" w:hAnsi="Arial" w:cs="Arial"/>
          <w:b/>
          <w:bCs/>
          <w:i/>
          <w:iCs/>
          <w:sz w:val="28"/>
          <w:szCs w:val="28"/>
        </w:rPr>
      </w:pPr>
      <w:r>
        <w:br w:type="page"/>
      </w:r>
    </w:p>
    <w:p w14:paraId="44F97F31" w14:textId="77777777" w:rsidR="001F1DAD" w:rsidRDefault="001F1DAD" w:rsidP="001F1DAD">
      <w:pPr>
        <w:pStyle w:val="Heading2"/>
      </w:pPr>
      <w:bookmarkStart w:id="7" w:name="_Toc12884608"/>
      <w:r>
        <w:lastRenderedPageBreak/>
        <w:t>February</w:t>
      </w:r>
      <w:bookmarkEnd w:id="7"/>
    </w:p>
    <w:p w14:paraId="32916619" w14:textId="77777777" w:rsidR="001F1DAD" w:rsidRDefault="001F1DAD" w:rsidP="001F1DAD">
      <w:pPr>
        <w:pStyle w:val="Heading3"/>
      </w:pPr>
      <w:bookmarkStart w:id="8" w:name="_Toc12884609"/>
      <w:r>
        <w:t xml:space="preserve">2017-Feb-20 (Feb-21 UT): </w:t>
      </w:r>
      <w:r w:rsidRPr="002B2B28">
        <w:t xml:space="preserve"> </w:t>
      </w:r>
      <w:r>
        <w:t>M42 RGB</w:t>
      </w:r>
      <w:bookmarkEnd w:id="8"/>
    </w:p>
    <w:p w14:paraId="0F06AB1F" w14:textId="77777777" w:rsidR="001F1DAD" w:rsidRDefault="001F1DAD" w:rsidP="001F1DAD">
      <w:pPr>
        <w:rPr>
          <w:color w:val="808080" w:themeColor="background1" w:themeShade="80"/>
          <w:sz w:val="20"/>
          <w:lang w:bidi="ar-SA"/>
        </w:rPr>
      </w:pPr>
      <w:r>
        <w:rPr>
          <w:color w:val="808080" w:themeColor="background1" w:themeShade="80"/>
          <w:sz w:val="20"/>
          <w:lang w:bidi="ar-SA"/>
        </w:rPr>
        <w:t>Last Updated 1/23/2017</w:t>
      </w:r>
    </w:p>
    <w:p w14:paraId="0DDF762B" w14:textId="77777777" w:rsidR="001F1DAD" w:rsidRDefault="001F1DAD" w:rsidP="001F1DAD">
      <w:pPr>
        <w:rPr>
          <w:color w:val="808080" w:themeColor="background1" w:themeShade="80"/>
          <w:sz w:val="20"/>
          <w:lang w:bidi="ar-SA"/>
        </w:rPr>
      </w:pPr>
    </w:p>
    <w:p w14:paraId="50C5020C" w14:textId="77777777" w:rsidR="001F1DAD" w:rsidRPr="009164B7" w:rsidRDefault="001F1DAD" w:rsidP="001F1DAD">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C5178" w:rsidRPr="004174E0" w14:paraId="5FE07040" w14:textId="77777777" w:rsidTr="00322AEB">
        <w:trPr>
          <w:jc w:val="center"/>
        </w:trPr>
        <w:tc>
          <w:tcPr>
            <w:tcW w:w="4680" w:type="dxa"/>
            <w:shd w:val="clear" w:color="auto" w:fill="000000"/>
            <w:vAlign w:val="center"/>
          </w:tcPr>
          <w:p w14:paraId="30EC6991" w14:textId="77777777" w:rsidR="003C5178" w:rsidRDefault="003C5178"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ADB4C7A" wp14:editId="1A118B5C">
                  <wp:extent cx="2926080" cy="2196086"/>
                  <wp:effectExtent l="19050" t="0" r="7620" b="0"/>
                  <wp:docPr id="7" name="Picture 2" descr="F:\Astronomy\Projects\Nebulae-Diffuse\M42 - Orion Nebula\Imaging Data\20170221UT-430mm\M42-20170221UT-650RED-sum0h55m-Artifact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221UT-430mm\M42-20170221UT-650RED-sum0h55m-Artifacts-Flattened-Log-HalfSize.jpg"/>
                          <pic:cNvPicPr>
                            <a:picLocks noChangeAspect="1" noChangeArrowheads="1"/>
                          </pic:cNvPicPr>
                        </pic:nvPicPr>
                        <pic:blipFill>
                          <a:blip r:embed="rId27"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14:paraId="789AA608" w14:textId="77777777" w:rsidR="003C5178" w:rsidRPr="004174E0" w:rsidRDefault="00AD0080" w:rsidP="00322AEB">
            <w:pPr>
              <w:jc w:val="center"/>
              <w:rPr>
                <w:sz w:val="20"/>
                <w:lang w:bidi="ar-SA"/>
              </w:rPr>
            </w:pPr>
            <w:r>
              <w:rPr>
                <w:noProof/>
                <w:sz w:val="20"/>
                <w:lang w:bidi="ar-SA"/>
              </w:rPr>
              <w:drawing>
                <wp:inline distT="0" distB="0" distL="0" distR="0" wp14:anchorId="2E1C1440" wp14:editId="0641AE33">
                  <wp:extent cx="2926080" cy="2196086"/>
                  <wp:effectExtent l="19050" t="0" r="7620" b="0"/>
                  <wp:docPr id="8" name="Picture 3" descr="F:\Astronomy\Projects\Nebulae-Diffuse\M42 - Orion Nebula\Imaging Data\20170221UT-430mm\M42-20170221UT-550GRN-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221UT-430mm\M42-20170221UT-550GRN-sum0h30m-Flattened-Log-HalfSize.jpg"/>
                          <pic:cNvPicPr>
                            <a:picLocks noChangeAspect="1" noChangeArrowheads="1"/>
                          </pic:cNvPicPr>
                        </pic:nvPicPr>
                        <pic:blipFill>
                          <a:blip r:embed="rId28"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3C5178" w:rsidRPr="00EE3E4F" w14:paraId="4AFBF74E" w14:textId="77777777" w:rsidTr="00322AEB">
        <w:trPr>
          <w:jc w:val="center"/>
        </w:trPr>
        <w:tc>
          <w:tcPr>
            <w:tcW w:w="4680" w:type="dxa"/>
            <w:shd w:val="clear" w:color="auto" w:fill="000000"/>
          </w:tcPr>
          <w:p w14:paraId="403F1E18" w14:textId="77777777" w:rsidR="003C5178" w:rsidRPr="00EE3E4F" w:rsidRDefault="003C5178" w:rsidP="00322AEB">
            <w:pPr>
              <w:jc w:val="center"/>
              <w:rPr>
                <w:sz w:val="20"/>
                <w:lang w:bidi="ar-SA"/>
              </w:rPr>
            </w:pPr>
            <w:r w:rsidRPr="003C5178">
              <w:rPr>
                <w:sz w:val="20"/>
                <w:lang w:bidi="ar-SA"/>
              </w:rPr>
              <w:t>M42-20170221UT-650RED-sum0h55m-Artifacts-Flattened-Log-HalfSize.jpg</w:t>
            </w:r>
          </w:p>
        </w:tc>
        <w:tc>
          <w:tcPr>
            <w:tcW w:w="4680" w:type="dxa"/>
            <w:shd w:val="clear" w:color="auto" w:fill="000000"/>
          </w:tcPr>
          <w:p w14:paraId="50724633" w14:textId="77777777" w:rsidR="003C5178" w:rsidRPr="00EE3E4F" w:rsidRDefault="00AD0080" w:rsidP="00322AEB">
            <w:pPr>
              <w:jc w:val="center"/>
              <w:rPr>
                <w:sz w:val="20"/>
                <w:lang w:bidi="ar-SA"/>
              </w:rPr>
            </w:pPr>
            <w:r w:rsidRPr="00AD0080">
              <w:rPr>
                <w:sz w:val="20"/>
                <w:lang w:bidi="ar-SA"/>
              </w:rPr>
              <w:t>M42-20170221UT-550GRN-sum0h30m-Flattened-Log-HalfSize.jpg</w:t>
            </w:r>
          </w:p>
        </w:tc>
      </w:tr>
      <w:tr w:rsidR="001F1DAD" w:rsidRPr="004174E0" w14:paraId="38C2070A" w14:textId="77777777" w:rsidTr="00322AEB">
        <w:trPr>
          <w:jc w:val="center"/>
        </w:trPr>
        <w:tc>
          <w:tcPr>
            <w:tcW w:w="4680" w:type="dxa"/>
            <w:shd w:val="clear" w:color="auto" w:fill="000000"/>
            <w:vAlign w:val="center"/>
          </w:tcPr>
          <w:p w14:paraId="3F4B50F0" w14:textId="77777777" w:rsidR="001F1DAD" w:rsidRDefault="00AD008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0C490ED" wp14:editId="2FF8A8FE">
                  <wp:extent cx="2926080" cy="2196086"/>
                  <wp:effectExtent l="19050" t="0" r="7620" b="0"/>
                  <wp:docPr id="9" name="Picture 4" descr="F:\Astronomy\Projects\Nebulae-Diffuse\M42 - Orion Nebula\Imaging Data\20170221UT-430mm\M42-20170221UT-450BLU-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221UT-430mm\M42-20170221UT-450BLU-sum0h30m-Flattened-Log-HalfSize.jpg"/>
                          <pic:cNvPicPr>
                            <a:picLocks noChangeAspect="1" noChangeArrowheads="1"/>
                          </pic:cNvPicPr>
                        </pic:nvPicPr>
                        <pic:blipFill>
                          <a:blip r:embed="rId29"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14:paraId="476CECB7" w14:textId="77777777" w:rsidR="001F1DAD" w:rsidRPr="004174E0" w:rsidRDefault="00AD0080" w:rsidP="00322AEB">
            <w:pPr>
              <w:jc w:val="center"/>
              <w:rPr>
                <w:sz w:val="20"/>
                <w:lang w:bidi="ar-SA"/>
              </w:rPr>
            </w:pPr>
            <w:r>
              <w:rPr>
                <w:noProof/>
                <w:sz w:val="20"/>
                <w:lang w:bidi="ar-SA"/>
              </w:rPr>
              <w:drawing>
                <wp:inline distT="0" distB="0" distL="0" distR="0" wp14:anchorId="7177EA64" wp14:editId="20680188">
                  <wp:extent cx="2926080" cy="2196086"/>
                  <wp:effectExtent l="19050" t="0" r="7620" b="0"/>
                  <wp:docPr id="1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30"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1F1DAD" w:rsidRPr="00EE3E4F" w14:paraId="152513FB" w14:textId="77777777" w:rsidTr="00322AEB">
        <w:trPr>
          <w:jc w:val="center"/>
        </w:trPr>
        <w:tc>
          <w:tcPr>
            <w:tcW w:w="4680" w:type="dxa"/>
            <w:shd w:val="clear" w:color="auto" w:fill="000000"/>
          </w:tcPr>
          <w:p w14:paraId="0694ED51" w14:textId="77777777" w:rsidR="001F1DAD" w:rsidRPr="00EE3E4F" w:rsidRDefault="00AD0080" w:rsidP="00322AEB">
            <w:pPr>
              <w:jc w:val="center"/>
              <w:rPr>
                <w:sz w:val="20"/>
                <w:lang w:bidi="ar-SA"/>
              </w:rPr>
            </w:pPr>
            <w:r w:rsidRPr="00AD0080">
              <w:rPr>
                <w:sz w:val="20"/>
                <w:lang w:bidi="ar-SA"/>
              </w:rPr>
              <w:t>M42-20170221UT-450BLU-sum0h30m-Flattened-Log-HalfSize.jpg</w:t>
            </w:r>
          </w:p>
        </w:tc>
        <w:tc>
          <w:tcPr>
            <w:tcW w:w="4680" w:type="dxa"/>
            <w:shd w:val="clear" w:color="auto" w:fill="000000"/>
          </w:tcPr>
          <w:p w14:paraId="1A60F85F" w14:textId="77777777" w:rsidR="001F1DAD" w:rsidRPr="00EE3E4F" w:rsidRDefault="00AD0080" w:rsidP="00322AEB">
            <w:pPr>
              <w:jc w:val="center"/>
              <w:rPr>
                <w:sz w:val="20"/>
                <w:lang w:bidi="ar-SA"/>
              </w:rPr>
            </w:pPr>
            <w:r w:rsidRPr="00AD0080">
              <w:rPr>
                <w:sz w:val="20"/>
                <w:lang w:bidi="ar-SA"/>
              </w:rPr>
              <w:t>M42-20170221UT-LRGB-HalfSize-Stretched-Sat150pct-Wavelets1x5Maskedt.jpg</w:t>
            </w:r>
          </w:p>
        </w:tc>
      </w:tr>
    </w:tbl>
    <w:p w14:paraId="4A7C31E4" w14:textId="77777777" w:rsidR="001F1DAD" w:rsidRDefault="001F1DAD" w:rsidP="001F1DAD"/>
    <w:p w14:paraId="1992CA07" w14:textId="77777777" w:rsidR="004743BB" w:rsidRPr="00BE5CDD" w:rsidRDefault="004743BB" w:rsidP="004743BB">
      <w:r>
        <w:rPr>
          <w:b/>
        </w:rPr>
        <w:t>Data Disposition:</w:t>
      </w:r>
      <w:r>
        <w:t xml:space="preserve"> Raw data zipped on Astronomy laptop ready to move to 2TB archive drive. Processed data resides on the Astrothumb2 thumb drive.</w:t>
      </w:r>
      <w:r w:rsidR="00457210">
        <w:t xml:space="preserve"> </w:t>
      </w:r>
      <w:r w:rsidR="00457210" w:rsidRPr="00457210">
        <w:rPr>
          <w:color w:val="FF0000"/>
        </w:rPr>
        <w:t>VERIFY MOVED TO 2B DRIVE.</w:t>
      </w:r>
    </w:p>
    <w:p w14:paraId="2F5D2BFC" w14:textId="77777777" w:rsidR="00227B76" w:rsidRDefault="00227B76" w:rsidP="000C1D08">
      <w:pPr>
        <w:rPr>
          <w:rFonts w:ascii="Arial" w:hAnsi="Arial" w:cs="Arial"/>
          <w:b/>
          <w:bCs/>
          <w:i/>
          <w:iCs/>
          <w:sz w:val="28"/>
          <w:szCs w:val="28"/>
        </w:rPr>
      </w:pPr>
    </w:p>
    <w:p w14:paraId="246D3A4A" w14:textId="77777777" w:rsidR="000C1D08" w:rsidRDefault="000C1D08" w:rsidP="000C1D08">
      <w:pPr>
        <w:rPr>
          <w:rFonts w:ascii="Arial" w:hAnsi="Arial" w:cs="Arial"/>
          <w:b/>
          <w:bCs/>
          <w:i/>
          <w:iCs/>
          <w:sz w:val="28"/>
          <w:szCs w:val="28"/>
        </w:rPr>
      </w:pPr>
    </w:p>
    <w:p w14:paraId="0D61F743" w14:textId="77777777" w:rsidR="00A40D0F" w:rsidRDefault="00A40D0F">
      <w:pPr>
        <w:rPr>
          <w:rFonts w:ascii="Arial" w:hAnsi="Arial" w:cs="Arial"/>
          <w:b/>
          <w:bCs/>
          <w:i/>
          <w:iCs/>
          <w:sz w:val="28"/>
          <w:szCs w:val="28"/>
        </w:rPr>
      </w:pPr>
      <w:r>
        <w:br w:type="page"/>
      </w:r>
    </w:p>
    <w:p w14:paraId="025778AB" w14:textId="77777777" w:rsidR="00A40D0F" w:rsidRDefault="00A40D0F" w:rsidP="00A40D0F">
      <w:pPr>
        <w:pStyle w:val="Heading2"/>
      </w:pPr>
      <w:bookmarkStart w:id="9" w:name="_Toc12884610"/>
      <w:r>
        <w:lastRenderedPageBreak/>
        <w:t>March</w:t>
      </w:r>
      <w:bookmarkEnd w:id="9"/>
    </w:p>
    <w:p w14:paraId="70BCFBDB" w14:textId="77777777" w:rsidR="00A40D0F" w:rsidRDefault="00A40D0F" w:rsidP="00A40D0F">
      <w:pPr>
        <w:pStyle w:val="Heading3"/>
      </w:pPr>
      <w:bookmarkStart w:id="10" w:name="_Toc12884611"/>
      <w:r>
        <w:t>Spring 2017 Planning</w:t>
      </w:r>
      <w:bookmarkEnd w:id="10"/>
    </w:p>
    <w:p w14:paraId="1D16E232" w14:textId="77777777" w:rsidR="00A40D0F" w:rsidRDefault="00A40D0F" w:rsidP="00A40D0F">
      <w:pPr>
        <w:rPr>
          <w:color w:val="808080" w:themeColor="background1" w:themeShade="80"/>
          <w:sz w:val="20"/>
          <w:lang w:bidi="ar-SA"/>
        </w:rPr>
      </w:pPr>
      <w:r>
        <w:rPr>
          <w:color w:val="808080" w:themeColor="background1" w:themeShade="80"/>
          <w:sz w:val="20"/>
          <w:lang w:bidi="ar-SA"/>
        </w:rPr>
        <w:t>Last Updated 1/23/2017</w:t>
      </w:r>
    </w:p>
    <w:p w14:paraId="11F05648" w14:textId="77777777" w:rsidR="00A40D0F" w:rsidRDefault="00A40D0F" w:rsidP="00A40D0F">
      <w:pPr>
        <w:rPr>
          <w:color w:val="808080" w:themeColor="background1" w:themeShade="80"/>
          <w:sz w:val="20"/>
          <w:lang w:bidi="ar-SA"/>
        </w:rPr>
      </w:pPr>
    </w:p>
    <w:p w14:paraId="4C2AD1E3" w14:textId="77777777" w:rsidR="000C1D08" w:rsidRDefault="000C1D08" w:rsidP="000C1D08"/>
    <w:p w14:paraId="21C2C11E" w14:textId="77777777" w:rsidR="00A40D0F" w:rsidRDefault="00A40D0F" w:rsidP="0071317D">
      <w:pPr>
        <w:pStyle w:val="ListParagraph"/>
        <w:numPr>
          <w:ilvl w:val="0"/>
          <w:numId w:val="1"/>
        </w:numPr>
      </w:pPr>
      <w:r>
        <w:t>Observations</w:t>
      </w:r>
    </w:p>
    <w:p w14:paraId="47775299" w14:textId="77777777" w:rsidR="00A40D0F" w:rsidRDefault="00A40D0F" w:rsidP="0071317D">
      <w:pPr>
        <w:pStyle w:val="ListParagraph"/>
        <w:numPr>
          <w:ilvl w:val="1"/>
          <w:numId w:val="1"/>
        </w:numPr>
      </w:pPr>
      <w:r>
        <w:t>Spectra</w:t>
      </w:r>
    </w:p>
    <w:p w14:paraId="47A881FC" w14:textId="77777777" w:rsidR="001424E2" w:rsidRDefault="00A40D0F" w:rsidP="0071317D">
      <w:pPr>
        <w:pStyle w:val="ListParagraph"/>
        <w:numPr>
          <w:ilvl w:val="2"/>
          <w:numId w:val="10"/>
        </w:numPr>
      </w:pPr>
      <w:r>
        <w:t>Venus</w:t>
      </w:r>
    </w:p>
    <w:p w14:paraId="268F888D" w14:textId="77777777" w:rsidR="00A40D0F" w:rsidRDefault="00A40D0F" w:rsidP="0071317D">
      <w:pPr>
        <w:pStyle w:val="ListParagraph"/>
        <w:numPr>
          <w:ilvl w:val="2"/>
          <w:numId w:val="10"/>
        </w:numPr>
      </w:pPr>
      <w:r>
        <w:t>Eskimo</w:t>
      </w:r>
    </w:p>
    <w:p w14:paraId="6B764131" w14:textId="77777777" w:rsidR="001424E2" w:rsidRDefault="001424E2" w:rsidP="0071317D">
      <w:pPr>
        <w:pStyle w:val="ListParagraph"/>
        <w:numPr>
          <w:ilvl w:val="2"/>
          <w:numId w:val="10"/>
        </w:numPr>
      </w:pPr>
      <w:r>
        <w:t>Jupiter</w:t>
      </w:r>
    </w:p>
    <w:p w14:paraId="32AFE8F1" w14:textId="77777777" w:rsidR="001424E2" w:rsidRDefault="001424E2" w:rsidP="0071317D">
      <w:pPr>
        <w:pStyle w:val="ListParagraph"/>
        <w:numPr>
          <w:ilvl w:val="2"/>
          <w:numId w:val="10"/>
        </w:numPr>
      </w:pPr>
      <w:r>
        <w:t>3C273</w:t>
      </w:r>
    </w:p>
    <w:p w14:paraId="21882E02" w14:textId="77777777" w:rsidR="00A40D0F" w:rsidRDefault="00A40D0F" w:rsidP="0071317D">
      <w:pPr>
        <w:pStyle w:val="ListParagraph"/>
        <w:numPr>
          <w:ilvl w:val="1"/>
          <w:numId w:val="1"/>
        </w:numPr>
      </w:pPr>
      <w:r>
        <w:t>Video</w:t>
      </w:r>
    </w:p>
    <w:p w14:paraId="0059CF02" w14:textId="77777777" w:rsidR="00A40D0F" w:rsidRDefault="00A40D0F" w:rsidP="0071317D">
      <w:pPr>
        <w:pStyle w:val="ListParagraph"/>
        <w:numPr>
          <w:ilvl w:val="2"/>
          <w:numId w:val="3"/>
        </w:numPr>
      </w:pPr>
      <w:r>
        <w:t>Venus</w:t>
      </w:r>
    </w:p>
    <w:p w14:paraId="10672FC2" w14:textId="77777777" w:rsidR="00A40D0F" w:rsidRDefault="00A40D0F" w:rsidP="0071317D">
      <w:pPr>
        <w:pStyle w:val="ListParagraph"/>
        <w:numPr>
          <w:ilvl w:val="2"/>
          <w:numId w:val="6"/>
        </w:numPr>
      </w:pPr>
      <w:r>
        <w:t>Mars</w:t>
      </w:r>
    </w:p>
    <w:p w14:paraId="619FE983" w14:textId="77777777" w:rsidR="00A40D0F" w:rsidRDefault="00A40D0F" w:rsidP="0071317D">
      <w:pPr>
        <w:pStyle w:val="ListParagraph"/>
        <w:numPr>
          <w:ilvl w:val="2"/>
          <w:numId w:val="6"/>
        </w:numPr>
      </w:pPr>
      <w:r>
        <w:t>Uranus</w:t>
      </w:r>
    </w:p>
    <w:p w14:paraId="4ECE2C19" w14:textId="77777777" w:rsidR="00C97272" w:rsidRDefault="00C97272" w:rsidP="0071317D">
      <w:pPr>
        <w:pStyle w:val="ListParagraph"/>
        <w:numPr>
          <w:ilvl w:val="2"/>
          <w:numId w:val="5"/>
        </w:numPr>
      </w:pPr>
      <w:r>
        <w:t>M42</w:t>
      </w:r>
    </w:p>
    <w:p w14:paraId="567EA182" w14:textId="77777777" w:rsidR="00A40D0F" w:rsidRDefault="00A40D0F" w:rsidP="0071317D">
      <w:pPr>
        <w:pStyle w:val="ListParagraph"/>
        <w:numPr>
          <w:ilvl w:val="2"/>
          <w:numId w:val="7"/>
        </w:numPr>
      </w:pPr>
      <w:r>
        <w:t>Eskimo</w:t>
      </w:r>
    </w:p>
    <w:p w14:paraId="5306DDAE" w14:textId="77777777" w:rsidR="001424E2" w:rsidRDefault="001424E2" w:rsidP="0071317D">
      <w:pPr>
        <w:pStyle w:val="ListParagraph"/>
        <w:numPr>
          <w:ilvl w:val="2"/>
          <w:numId w:val="4"/>
        </w:numPr>
      </w:pPr>
      <w:r>
        <w:t>Jupiter</w:t>
      </w:r>
    </w:p>
    <w:p w14:paraId="497333CD" w14:textId="77777777" w:rsidR="00C97272" w:rsidRDefault="00C97272" w:rsidP="0071317D">
      <w:pPr>
        <w:pStyle w:val="ListParagraph"/>
        <w:numPr>
          <w:ilvl w:val="2"/>
          <w:numId w:val="8"/>
        </w:numPr>
      </w:pPr>
      <w:r>
        <w:t>Sirius (other double stars?)</w:t>
      </w:r>
    </w:p>
    <w:p w14:paraId="63972646" w14:textId="77777777" w:rsidR="001424E2" w:rsidRDefault="001424E2" w:rsidP="0071317D">
      <w:pPr>
        <w:pStyle w:val="ListParagraph"/>
        <w:numPr>
          <w:ilvl w:val="1"/>
          <w:numId w:val="1"/>
        </w:numPr>
      </w:pPr>
      <w:r>
        <w:t>Imaging</w:t>
      </w:r>
    </w:p>
    <w:p w14:paraId="38A42D5D" w14:textId="77777777" w:rsidR="001424E2" w:rsidRDefault="001424E2" w:rsidP="0071317D">
      <w:pPr>
        <w:pStyle w:val="ListParagraph"/>
        <w:numPr>
          <w:ilvl w:val="2"/>
          <w:numId w:val="9"/>
        </w:numPr>
      </w:pPr>
      <w:r>
        <w:t>M81</w:t>
      </w:r>
    </w:p>
    <w:p w14:paraId="0D6D0BC6" w14:textId="77777777" w:rsidR="001424E2" w:rsidRDefault="001424E2" w:rsidP="0071317D">
      <w:pPr>
        <w:pStyle w:val="ListParagraph"/>
        <w:numPr>
          <w:ilvl w:val="2"/>
          <w:numId w:val="9"/>
        </w:numPr>
      </w:pPr>
      <w:r>
        <w:t>M101</w:t>
      </w:r>
    </w:p>
    <w:p w14:paraId="2B696D3E" w14:textId="77777777" w:rsidR="00A40D0F" w:rsidRPr="00E5566E" w:rsidRDefault="00A40D0F" w:rsidP="00E5566E"/>
    <w:p w14:paraId="0690B3DA" w14:textId="77777777" w:rsidR="000C1D08" w:rsidRDefault="000C1D08" w:rsidP="00D757E7">
      <w:pPr>
        <w:rPr>
          <w:rFonts w:ascii="Arial" w:hAnsi="Arial" w:cs="Arial"/>
          <w:b/>
          <w:bCs/>
          <w:i/>
          <w:iCs/>
          <w:sz w:val="28"/>
          <w:szCs w:val="28"/>
        </w:rPr>
      </w:pPr>
    </w:p>
    <w:p w14:paraId="78505AE1" w14:textId="77777777" w:rsidR="0096130F" w:rsidRDefault="0096130F">
      <w:pPr>
        <w:rPr>
          <w:rFonts w:cs="Arial"/>
          <w:b/>
          <w:bCs/>
          <w:sz w:val="26"/>
          <w:szCs w:val="26"/>
          <w:lang w:bidi="ar-SA"/>
        </w:rPr>
      </w:pPr>
      <w:r>
        <w:br w:type="page"/>
      </w:r>
    </w:p>
    <w:p w14:paraId="3DBB5BC8" w14:textId="77777777" w:rsidR="0096130F" w:rsidRDefault="0096130F" w:rsidP="0096130F">
      <w:pPr>
        <w:pStyle w:val="Heading3"/>
      </w:pPr>
      <w:bookmarkStart w:id="11" w:name="_Toc12884612"/>
      <w:r>
        <w:lastRenderedPageBreak/>
        <w:t xml:space="preserve">2017-Mar-15 (Mar-15&amp;16 UT): </w:t>
      </w:r>
      <w:r w:rsidRPr="002B2B28">
        <w:t xml:space="preserve"> </w:t>
      </w:r>
      <w:r>
        <w:t>Venus, M42 and NGC2392 Video</w:t>
      </w:r>
      <w:bookmarkEnd w:id="11"/>
    </w:p>
    <w:p w14:paraId="57BCCCD0" w14:textId="77777777" w:rsidR="0096130F" w:rsidRDefault="0096130F" w:rsidP="0096130F">
      <w:pPr>
        <w:rPr>
          <w:color w:val="808080" w:themeColor="background1" w:themeShade="80"/>
          <w:sz w:val="20"/>
          <w:lang w:bidi="ar-SA"/>
        </w:rPr>
      </w:pPr>
      <w:r>
        <w:rPr>
          <w:color w:val="808080" w:themeColor="background1" w:themeShade="80"/>
          <w:sz w:val="20"/>
          <w:lang w:bidi="ar-SA"/>
        </w:rPr>
        <w:t>Last Updated 3/16/2017</w:t>
      </w:r>
    </w:p>
    <w:p w14:paraId="010A3A82" w14:textId="77777777" w:rsidR="009A2A0C" w:rsidRDefault="009A2A0C" w:rsidP="0096130F"/>
    <w:p w14:paraId="007332C5" w14:textId="77777777" w:rsidR="003A078D" w:rsidRDefault="003A078D" w:rsidP="0096130F">
      <w:r>
        <w:t>This was the first set of imaging observations since reconfiguring the telescope to the C8-135mm lens set up from the TKE130 set up. However, I did do a visual observation with Nathan a couple of weeks earlier when we looked at Venus, Mars and the Moon.</w:t>
      </w:r>
    </w:p>
    <w:p w14:paraId="5E6F631E" w14:textId="77777777" w:rsidR="003A078D" w:rsidRDefault="003A078D" w:rsidP="0096130F"/>
    <w:p w14:paraId="723A5A09" w14:textId="77777777" w:rsidR="0096130F" w:rsidRDefault="00C6328E" w:rsidP="0096130F">
      <w:r>
        <w:t>Venu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6130F" w:rsidRPr="004174E0" w14:paraId="32959E8E" w14:textId="77777777" w:rsidTr="00322AEB">
        <w:trPr>
          <w:jc w:val="center"/>
        </w:trPr>
        <w:tc>
          <w:tcPr>
            <w:tcW w:w="4680" w:type="dxa"/>
            <w:shd w:val="clear" w:color="auto" w:fill="000000"/>
            <w:vAlign w:val="center"/>
          </w:tcPr>
          <w:p w14:paraId="439CFE96" w14:textId="77777777" w:rsidR="0096130F" w:rsidRDefault="008346D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510F73FB" wp14:editId="58E13927">
                  <wp:extent cx="3028950" cy="2047875"/>
                  <wp:effectExtent l="19050" t="0" r="0" b="0"/>
                  <wp:docPr id="12" name="Picture 3" descr="F:\Astronomy\Projects\Planets\Venus\Imaging Data\20170315UT\2017-03-16-0041_2-Venus_807NIR-Stack500-Wwavelets1x5+2x10+3x5+Contrast8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Venus\Imaging Data\20170315UT\2017-03-16-0041_2-Venus_807NIR-Stack500-Wwavelets1x5+2x10+3x5+Contrast80pct.jpg"/>
                          <pic:cNvPicPr>
                            <a:picLocks noChangeAspect="1" noChangeArrowheads="1"/>
                          </pic:cNvPicPr>
                        </pic:nvPicPr>
                        <pic:blipFill>
                          <a:blip r:embed="rId31" cstate="print"/>
                          <a:srcRect l="14999" t="25625" r="35313" b="29583"/>
                          <a:stretch>
                            <a:fillRect/>
                          </a:stretch>
                        </pic:blipFill>
                        <pic:spPr bwMode="auto">
                          <a:xfrm>
                            <a:off x="0" y="0"/>
                            <a:ext cx="3028950" cy="2047875"/>
                          </a:xfrm>
                          <a:prstGeom prst="rect">
                            <a:avLst/>
                          </a:prstGeom>
                          <a:noFill/>
                          <a:ln w="9525">
                            <a:noFill/>
                            <a:miter lim="800000"/>
                            <a:headEnd/>
                            <a:tailEnd/>
                          </a:ln>
                        </pic:spPr>
                      </pic:pic>
                    </a:graphicData>
                  </a:graphic>
                </wp:inline>
              </w:drawing>
            </w:r>
          </w:p>
        </w:tc>
        <w:tc>
          <w:tcPr>
            <w:tcW w:w="4680" w:type="dxa"/>
            <w:shd w:val="clear" w:color="auto" w:fill="000000"/>
          </w:tcPr>
          <w:p w14:paraId="78DF88F2" w14:textId="77777777" w:rsidR="0096130F" w:rsidRPr="004174E0" w:rsidRDefault="008346D0" w:rsidP="00322AEB">
            <w:pPr>
              <w:jc w:val="center"/>
              <w:rPr>
                <w:sz w:val="20"/>
                <w:lang w:bidi="ar-SA"/>
              </w:rPr>
            </w:pPr>
            <w:r>
              <w:rPr>
                <w:noProof/>
                <w:sz w:val="20"/>
                <w:lang w:bidi="ar-SA"/>
              </w:rPr>
              <w:drawing>
                <wp:inline distT="0" distB="0" distL="0" distR="0" wp14:anchorId="535A6642" wp14:editId="4E11CAB1">
                  <wp:extent cx="2926080" cy="2046514"/>
                  <wp:effectExtent l="19050" t="0" r="7620" b="0"/>
                  <wp:docPr id="11" name="Picture 2" descr="F:\Astronomy\Projects\Planets\Venus\Imaging Data\20170315UT\Venus-20170315UT-889CH4-LongStack-Flattened-Wavelets-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Venus\Imaging Data\20170315UT\Venus-20170315UT-889CH4-LongStack-Flattened-Wavelets-Cropped.jpg"/>
                          <pic:cNvPicPr>
                            <a:picLocks noChangeAspect="1" noChangeArrowheads="1"/>
                          </pic:cNvPicPr>
                        </pic:nvPicPr>
                        <pic:blipFill>
                          <a:blip r:embed="rId32" cstate="print"/>
                          <a:srcRect/>
                          <a:stretch>
                            <a:fillRect/>
                          </a:stretch>
                        </pic:blipFill>
                        <pic:spPr bwMode="auto">
                          <a:xfrm>
                            <a:off x="0" y="0"/>
                            <a:ext cx="2926080" cy="2046514"/>
                          </a:xfrm>
                          <a:prstGeom prst="rect">
                            <a:avLst/>
                          </a:prstGeom>
                          <a:noFill/>
                          <a:ln w="9525">
                            <a:noFill/>
                            <a:miter lim="800000"/>
                            <a:headEnd/>
                            <a:tailEnd/>
                          </a:ln>
                        </pic:spPr>
                      </pic:pic>
                    </a:graphicData>
                  </a:graphic>
                </wp:inline>
              </w:drawing>
            </w:r>
          </w:p>
        </w:tc>
      </w:tr>
      <w:tr w:rsidR="0096130F" w:rsidRPr="00EE3E4F" w14:paraId="0DE32745" w14:textId="77777777" w:rsidTr="00322AEB">
        <w:trPr>
          <w:jc w:val="center"/>
        </w:trPr>
        <w:tc>
          <w:tcPr>
            <w:tcW w:w="4680" w:type="dxa"/>
            <w:shd w:val="clear" w:color="auto" w:fill="000000"/>
          </w:tcPr>
          <w:p w14:paraId="30F08421" w14:textId="77777777" w:rsidR="0096130F" w:rsidRPr="00EE3E4F" w:rsidRDefault="008346D0" w:rsidP="00322AEB">
            <w:pPr>
              <w:jc w:val="center"/>
              <w:rPr>
                <w:sz w:val="20"/>
                <w:lang w:bidi="ar-SA"/>
              </w:rPr>
            </w:pPr>
            <w:r w:rsidRPr="008346D0">
              <w:rPr>
                <w:sz w:val="20"/>
                <w:lang w:bidi="ar-SA"/>
              </w:rPr>
              <w:t>2017-03-16-0041_2-Venus_807NIR-Stack500-Wwavelets1x5+2x10+3x5+Contrast80pct.jpg</w:t>
            </w:r>
          </w:p>
        </w:tc>
        <w:tc>
          <w:tcPr>
            <w:tcW w:w="4680" w:type="dxa"/>
            <w:shd w:val="clear" w:color="auto" w:fill="000000"/>
          </w:tcPr>
          <w:p w14:paraId="1609B7F6" w14:textId="77777777" w:rsidR="0096130F" w:rsidRPr="00EE3E4F" w:rsidRDefault="008346D0" w:rsidP="00322AEB">
            <w:pPr>
              <w:jc w:val="center"/>
              <w:rPr>
                <w:sz w:val="20"/>
                <w:lang w:bidi="ar-SA"/>
              </w:rPr>
            </w:pPr>
            <w:r w:rsidRPr="008346D0">
              <w:rPr>
                <w:sz w:val="20"/>
                <w:lang w:bidi="ar-SA"/>
              </w:rPr>
              <w:t>Venus-20170315UT-889CH4-LongStack-Flattened-Wavelets-Cropped.jpg</w:t>
            </w:r>
          </w:p>
        </w:tc>
      </w:tr>
    </w:tbl>
    <w:p w14:paraId="5E663FCE" w14:textId="77777777" w:rsidR="00D666AE" w:rsidRDefault="00D666AE" w:rsidP="0096130F"/>
    <w:p w14:paraId="13AAB574" w14:textId="77777777" w:rsidR="00D666AE" w:rsidRDefault="003A078D" w:rsidP="0096130F">
      <w:r>
        <w:t>The attempt to image Venus’s night-side surface was not successful. This is due, I believe, to the terrestrial sky brightness in the 889nm filter band more than to reduced thermal emission from Venus in this band.  It would probably be worthwhile to obtain a 1.0μm filter for the next attempt. Alternatively, perhaps a filter at approximately 970nm would be useful also as a “window” filter to compare to 889nm methane images of outer planets.</w:t>
      </w:r>
    </w:p>
    <w:p w14:paraId="16FFE109" w14:textId="77777777" w:rsidR="003A078D" w:rsidRDefault="003A078D" w:rsidP="0096130F"/>
    <w:p w14:paraId="7168CB17" w14:textId="77777777" w:rsidR="00D666AE" w:rsidRDefault="00D666AE">
      <w:r>
        <w:br w:type="page"/>
      </w:r>
    </w:p>
    <w:p w14:paraId="5C4433BB" w14:textId="77777777" w:rsidR="0096130F" w:rsidRDefault="00C6328E" w:rsidP="0096130F">
      <w:r>
        <w:lastRenderedPageBreak/>
        <w:t>M4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B7767" w:rsidRPr="004174E0" w14:paraId="56BC0146" w14:textId="77777777" w:rsidTr="00322AEB">
        <w:trPr>
          <w:jc w:val="center"/>
        </w:trPr>
        <w:tc>
          <w:tcPr>
            <w:tcW w:w="4680" w:type="dxa"/>
            <w:shd w:val="clear" w:color="auto" w:fill="000000"/>
            <w:vAlign w:val="center"/>
          </w:tcPr>
          <w:p w14:paraId="3F8168DF" w14:textId="77777777" w:rsidR="002B7767" w:rsidRDefault="002B7767" w:rsidP="00322AEB">
            <w:pPr>
              <w:jc w:val="center"/>
              <w:rPr>
                <w:noProof/>
                <w:color w:val="808080" w:themeColor="background1" w:themeShade="80"/>
                <w:sz w:val="20"/>
                <w:lang w:bidi="ar-SA"/>
              </w:rPr>
            </w:pPr>
            <w:bookmarkStart w:id="12" w:name="_Hlk61765407"/>
            <w:r>
              <w:rPr>
                <w:noProof/>
                <w:color w:val="808080" w:themeColor="background1" w:themeShade="80"/>
                <w:sz w:val="20"/>
                <w:lang w:bidi="ar-SA"/>
              </w:rPr>
              <w:drawing>
                <wp:inline distT="0" distB="0" distL="0" distR="0" wp14:anchorId="1B99C48A" wp14:editId="082217E5">
                  <wp:extent cx="2926080" cy="2205479"/>
                  <wp:effectExtent l="0" t="1588" r="6033" b="6032"/>
                  <wp:docPr id="23" name="Picture 6" descr="F:\Astronomy\Projects\Nebulae-Diffuse\M42 - Orion Nebula\Imaging Data\20170316UT\M42-20170316UT-650RED-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316UT\M42-20170316UT-650RED-Mosaic-Gam70pct.jpg"/>
                          <pic:cNvPicPr>
                            <a:picLocks noChangeAspect="1" noChangeArrowheads="1"/>
                          </pic:cNvPicPr>
                        </pic:nvPicPr>
                        <pic:blipFill>
                          <a:blip r:embed="rId33" cstate="print"/>
                          <a:srcRect/>
                          <a:stretch>
                            <a:fillRect/>
                          </a:stretch>
                        </pic:blipFill>
                        <pic:spPr bwMode="auto">
                          <a:xfrm rot="5400000">
                            <a:off x="0" y="0"/>
                            <a:ext cx="2926080" cy="2205479"/>
                          </a:xfrm>
                          <a:prstGeom prst="rect">
                            <a:avLst/>
                          </a:prstGeom>
                          <a:noFill/>
                          <a:ln w="9525">
                            <a:noFill/>
                            <a:miter lim="800000"/>
                            <a:headEnd/>
                            <a:tailEnd/>
                          </a:ln>
                        </pic:spPr>
                      </pic:pic>
                    </a:graphicData>
                  </a:graphic>
                </wp:inline>
              </w:drawing>
            </w:r>
          </w:p>
        </w:tc>
        <w:tc>
          <w:tcPr>
            <w:tcW w:w="4680" w:type="dxa"/>
            <w:shd w:val="clear" w:color="auto" w:fill="000000"/>
          </w:tcPr>
          <w:p w14:paraId="62A107FB" w14:textId="77777777" w:rsidR="002B7767" w:rsidRPr="004174E0" w:rsidRDefault="002B7767" w:rsidP="00322AEB">
            <w:pPr>
              <w:jc w:val="center"/>
              <w:rPr>
                <w:sz w:val="20"/>
                <w:lang w:bidi="ar-SA"/>
              </w:rPr>
            </w:pPr>
            <w:r>
              <w:rPr>
                <w:noProof/>
                <w:sz w:val="20"/>
                <w:lang w:bidi="ar-SA"/>
              </w:rPr>
              <w:drawing>
                <wp:inline distT="0" distB="0" distL="0" distR="0" wp14:anchorId="5B8BCBA4" wp14:editId="1CA397BC">
                  <wp:extent cx="2926080" cy="2158559"/>
                  <wp:effectExtent l="2857" t="0" r="0" b="0"/>
                  <wp:docPr id="21" name="Picture 4" descr="F:\Astronomy\Projects\Nebulae-Diffuse\M42 - Orion Nebula\Imaging Data\20170316UT\M42-20170316UT-550GRN-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316UT\M42-20170316UT-550GRN-Mosaic-Gam70pct.jpg"/>
                          <pic:cNvPicPr>
                            <a:picLocks noChangeAspect="1" noChangeArrowheads="1"/>
                          </pic:cNvPicPr>
                        </pic:nvPicPr>
                        <pic:blipFill>
                          <a:blip r:embed="rId34" cstate="print"/>
                          <a:srcRect/>
                          <a:stretch>
                            <a:fillRect/>
                          </a:stretch>
                        </pic:blipFill>
                        <pic:spPr bwMode="auto">
                          <a:xfrm rot="5400000">
                            <a:off x="0" y="0"/>
                            <a:ext cx="2926080" cy="2158559"/>
                          </a:xfrm>
                          <a:prstGeom prst="rect">
                            <a:avLst/>
                          </a:prstGeom>
                          <a:noFill/>
                          <a:ln w="9525">
                            <a:noFill/>
                            <a:miter lim="800000"/>
                            <a:headEnd/>
                            <a:tailEnd/>
                          </a:ln>
                        </pic:spPr>
                      </pic:pic>
                    </a:graphicData>
                  </a:graphic>
                </wp:inline>
              </w:drawing>
            </w:r>
          </w:p>
        </w:tc>
      </w:tr>
      <w:tr w:rsidR="002B7767" w:rsidRPr="00EE3E4F" w14:paraId="3B64D3B1" w14:textId="77777777" w:rsidTr="00322AEB">
        <w:trPr>
          <w:jc w:val="center"/>
        </w:trPr>
        <w:tc>
          <w:tcPr>
            <w:tcW w:w="4680" w:type="dxa"/>
            <w:shd w:val="clear" w:color="auto" w:fill="000000"/>
          </w:tcPr>
          <w:p w14:paraId="0589B326" w14:textId="77777777" w:rsidR="002B7767" w:rsidRPr="00EE3E4F" w:rsidRDefault="002B7767" w:rsidP="00322AEB">
            <w:pPr>
              <w:jc w:val="center"/>
              <w:rPr>
                <w:sz w:val="20"/>
                <w:lang w:bidi="ar-SA"/>
              </w:rPr>
            </w:pPr>
            <w:r w:rsidRPr="002B7767">
              <w:rPr>
                <w:sz w:val="20"/>
                <w:lang w:bidi="ar-SA"/>
              </w:rPr>
              <w:t>M42-20170316UT-650RED-Mosaic-Gam70pct.jpg</w:t>
            </w:r>
          </w:p>
        </w:tc>
        <w:tc>
          <w:tcPr>
            <w:tcW w:w="4680" w:type="dxa"/>
            <w:shd w:val="clear" w:color="auto" w:fill="000000"/>
          </w:tcPr>
          <w:p w14:paraId="0EAA6EAE" w14:textId="77777777" w:rsidR="002B7767" w:rsidRPr="00EE3E4F" w:rsidRDefault="002B7767" w:rsidP="00322AEB">
            <w:pPr>
              <w:jc w:val="center"/>
              <w:rPr>
                <w:sz w:val="20"/>
                <w:lang w:bidi="ar-SA"/>
              </w:rPr>
            </w:pPr>
            <w:r w:rsidRPr="002B7767">
              <w:rPr>
                <w:sz w:val="20"/>
                <w:lang w:bidi="ar-SA"/>
              </w:rPr>
              <w:t>M42-20170316UT-550GRN-Mosaic-Gam70pct.jpg</w:t>
            </w:r>
          </w:p>
        </w:tc>
      </w:tr>
      <w:tr w:rsidR="00D666AE" w:rsidRPr="004174E0" w14:paraId="6C229949" w14:textId="77777777" w:rsidTr="00FB0839">
        <w:trPr>
          <w:jc w:val="center"/>
        </w:trPr>
        <w:tc>
          <w:tcPr>
            <w:tcW w:w="4680" w:type="dxa"/>
            <w:shd w:val="clear" w:color="auto" w:fill="000000"/>
            <w:vAlign w:val="center"/>
          </w:tcPr>
          <w:p w14:paraId="2619F5E9" w14:textId="77777777"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09615C5" wp14:editId="41851DCF">
                  <wp:extent cx="2926080" cy="1911446"/>
                  <wp:effectExtent l="0" t="6985" r="635" b="635"/>
                  <wp:docPr id="27" name="Picture 5" descr="F:\Astronomy\Projects\Nebulae-Diffuse\M42 - Orion Nebula\Imaging Data\20170316UT\M42-20170316UT-450BLU-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316UT\M42-20170316UT-450BLU-Mosaic-Gam70pct.jpg"/>
                          <pic:cNvPicPr>
                            <a:picLocks noChangeAspect="1" noChangeArrowheads="1"/>
                          </pic:cNvPicPr>
                        </pic:nvPicPr>
                        <pic:blipFill>
                          <a:blip r:embed="rId35" cstate="print"/>
                          <a:srcRect/>
                          <a:stretch>
                            <a:fillRect/>
                          </a:stretch>
                        </pic:blipFill>
                        <pic:spPr bwMode="auto">
                          <a:xfrm rot="5400000">
                            <a:off x="0" y="0"/>
                            <a:ext cx="2926080" cy="1911446"/>
                          </a:xfrm>
                          <a:prstGeom prst="rect">
                            <a:avLst/>
                          </a:prstGeom>
                          <a:noFill/>
                          <a:ln w="9525">
                            <a:noFill/>
                            <a:miter lim="800000"/>
                            <a:headEnd/>
                            <a:tailEnd/>
                          </a:ln>
                        </pic:spPr>
                      </pic:pic>
                    </a:graphicData>
                  </a:graphic>
                </wp:inline>
              </w:drawing>
            </w:r>
          </w:p>
        </w:tc>
        <w:tc>
          <w:tcPr>
            <w:tcW w:w="4680" w:type="dxa"/>
            <w:shd w:val="clear" w:color="auto" w:fill="000000"/>
          </w:tcPr>
          <w:p w14:paraId="4CFB9F7F" w14:textId="77777777" w:rsidR="00D666AE" w:rsidRPr="004174E0" w:rsidRDefault="00D666AE" w:rsidP="00FB0839">
            <w:pPr>
              <w:jc w:val="center"/>
              <w:rPr>
                <w:sz w:val="20"/>
                <w:lang w:bidi="ar-SA"/>
              </w:rPr>
            </w:pPr>
            <w:r>
              <w:rPr>
                <w:noProof/>
                <w:sz w:val="20"/>
                <w:lang w:bidi="ar-SA"/>
              </w:rPr>
              <w:drawing>
                <wp:inline distT="0" distB="0" distL="0" distR="0" wp14:anchorId="3E2C92E8" wp14:editId="435FB97C">
                  <wp:extent cx="2926080" cy="2359100"/>
                  <wp:effectExtent l="0" t="2223" r="5398" b="5397"/>
                  <wp:docPr id="28" name="Picture 7" descr="F:\Astronomy\Projects\Nebulae-Diffuse\M42 - Orion Nebula\Imaging Data\20170316UT\M42-20170316UT-550CLR-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316UT\M42-20170316UT-550CLR-Mosaic-Gam70pct.jpg"/>
                          <pic:cNvPicPr>
                            <a:picLocks noChangeAspect="1" noChangeArrowheads="1"/>
                          </pic:cNvPicPr>
                        </pic:nvPicPr>
                        <pic:blipFill>
                          <a:blip r:embed="rId36" cstate="print"/>
                          <a:srcRect/>
                          <a:stretch>
                            <a:fillRect/>
                          </a:stretch>
                        </pic:blipFill>
                        <pic:spPr bwMode="auto">
                          <a:xfrm rot="5400000">
                            <a:off x="0" y="0"/>
                            <a:ext cx="2926080" cy="2359100"/>
                          </a:xfrm>
                          <a:prstGeom prst="rect">
                            <a:avLst/>
                          </a:prstGeom>
                          <a:noFill/>
                          <a:ln w="9525">
                            <a:noFill/>
                            <a:miter lim="800000"/>
                            <a:headEnd/>
                            <a:tailEnd/>
                          </a:ln>
                        </pic:spPr>
                      </pic:pic>
                    </a:graphicData>
                  </a:graphic>
                </wp:inline>
              </w:drawing>
            </w:r>
          </w:p>
        </w:tc>
      </w:tr>
      <w:tr w:rsidR="00D666AE" w:rsidRPr="00EE3E4F" w14:paraId="3350A498" w14:textId="77777777" w:rsidTr="00FB0839">
        <w:trPr>
          <w:jc w:val="center"/>
        </w:trPr>
        <w:tc>
          <w:tcPr>
            <w:tcW w:w="4680" w:type="dxa"/>
            <w:shd w:val="clear" w:color="auto" w:fill="000000"/>
          </w:tcPr>
          <w:p w14:paraId="065F70AC" w14:textId="77777777" w:rsidR="00D666AE" w:rsidRPr="00EE3E4F" w:rsidRDefault="00D666AE" w:rsidP="00FB0839">
            <w:pPr>
              <w:jc w:val="center"/>
              <w:rPr>
                <w:sz w:val="20"/>
                <w:lang w:bidi="ar-SA"/>
              </w:rPr>
            </w:pPr>
            <w:r w:rsidRPr="00EF6B4F">
              <w:rPr>
                <w:sz w:val="20"/>
                <w:lang w:bidi="ar-SA"/>
              </w:rPr>
              <w:t>M42-20170316UT-450BLU-Mosaic-Gam70pct.jpg</w:t>
            </w:r>
          </w:p>
        </w:tc>
        <w:tc>
          <w:tcPr>
            <w:tcW w:w="4680" w:type="dxa"/>
            <w:shd w:val="clear" w:color="auto" w:fill="000000"/>
          </w:tcPr>
          <w:p w14:paraId="1672205F" w14:textId="77777777" w:rsidR="00D666AE" w:rsidRPr="00EE3E4F" w:rsidRDefault="00D666AE" w:rsidP="00FB0839">
            <w:pPr>
              <w:jc w:val="center"/>
              <w:rPr>
                <w:sz w:val="20"/>
                <w:lang w:bidi="ar-SA"/>
              </w:rPr>
            </w:pPr>
            <w:r w:rsidRPr="00EF6B4F">
              <w:rPr>
                <w:sz w:val="20"/>
                <w:lang w:bidi="ar-SA"/>
              </w:rPr>
              <w:t>M42-20170316UT-550CLR-Mosaic-Gam70pct.jpg</w:t>
            </w:r>
          </w:p>
        </w:tc>
      </w:tr>
      <w:tr w:rsidR="00C6328E" w:rsidRPr="004174E0" w14:paraId="5BBEDB4D" w14:textId="77777777" w:rsidTr="00322AEB">
        <w:trPr>
          <w:jc w:val="center"/>
        </w:trPr>
        <w:tc>
          <w:tcPr>
            <w:tcW w:w="4680" w:type="dxa"/>
            <w:shd w:val="clear" w:color="auto" w:fill="000000"/>
            <w:vAlign w:val="center"/>
          </w:tcPr>
          <w:p w14:paraId="37C72B05" w14:textId="77777777" w:rsidR="00C6328E" w:rsidRDefault="00D666AE" w:rsidP="00322AEB">
            <w:pPr>
              <w:jc w:val="center"/>
              <w:rPr>
                <w:noProof/>
                <w:color w:val="808080" w:themeColor="background1" w:themeShade="80"/>
                <w:sz w:val="20"/>
                <w:lang w:bidi="ar-SA"/>
              </w:rPr>
            </w:pPr>
            <w:r w:rsidRPr="00D666AE">
              <w:rPr>
                <w:noProof/>
                <w:color w:val="808080" w:themeColor="background1" w:themeShade="80"/>
                <w:sz w:val="20"/>
                <w:lang w:bidi="ar-SA"/>
              </w:rPr>
              <w:lastRenderedPageBreak/>
              <w:drawing>
                <wp:inline distT="0" distB="0" distL="0" distR="0" wp14:anchorId="34133981" wp14:editId="653D261A">
                  <wp:extent cx="2926080" cy="1994008"/>
                  <wp:effectExtent l="8890" t="0" r="0" b="0"/>
                  <wp:docPr id="29"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rot="5400000">
                            <a:off x="0" y="0"/>
                            <a:ext cx="2926080" cy="1994008"/>
                          </a:xfrm>
                          <a:prstGeom prst="rect">
                            <a:avLst/>
                          </a:prstGeom>
                          <a:noFill/>
                          <a:ln w="9525">
                            <a:noFill/>
                            <a:miter lim="800000"/>
                            <a:headEnd/>
                            <a:tailEnd/>
                          </a:ln>
                        </pic:spPr>
                      </pic:pic>
                    </a:graphicData>
                  </a:graphic>
                </wp:inline>
              </w:drawing>
            </w:r>
          </w:p>
        </w:tc>
        <w:tc>
          <w:tcPr>
            <w:tcW w:w="4680" w:type="dxa"/>
            <w:shd w:val="clear" w:color="auto" w:fill="000000"/>
          </w:tcPr>
          <w:p w14:paraId="6ECA2373" w14:textId="77777777" w:rsidR="00C6328E" w:rsidRPr="004174E0" w:rsidRDefault="00C6328E" w:rsidP="00322AEB">
            <w:pPr>
              <w:jc w:val="center"/>
              <w:rPr>
                <w:sz w:val="20"/>
                <w:lang w:bidi="ar-SA"/>
              </w:rPr>
            </w:pPr>
          </w:p>
        </w:tc>
      </w:tr>
      <w:tr w:rsidR="00C6328E" w:rsidRPr="00EE3E4F" w14:paraId="149E2238" w14:textId="77777777" w:rsidTr="00322AEB">
        <w:trPr>
          <w:jc w:val="center"/>
        </w:trPr>
        <w:tc>
          <w:tcPr>
            <w:tcW w:w="4680" w:type="dxa"/>
            <w:shd w:val="clear" w:color="auto" w:fill="000000"/>
          </w:tcPr>
          <w:p w14:paraId="43F001CC" w14:textId="77777777" w:rsidR="00D666AE" w:rsidRPr="00D666AE" w:rsidRDefault="00D666AE" w:rsidP="00D666AE">
            <w:pPr>
              <w:rPr>
                <w:sz w:val="20"/>
              </w:rPr>
            </w:pPr>
            <w:r w:rsidRPr="00D666AE">
              <w:rPr>
                <w:sz w:val="20"/>
              </w:rPr>
              <w:t>M42-20170316UT-X50-LRGB-Wavelets-ColBal-Gam70pct.jpg</w:t>
            </w:r>
          </w:p>
          <w:p w14:paraId="6981CD5E" w14:textId="77777777" w:rsidR="00C6328E" w:rsidRPr="00EE3E4F" w:rsidRDefault="00C6328E" w:rsidP="00322AEB">
            <w:pPr>
              <w:jc w:val="center"/>
              <w:rPr>
                <w:sz w:val="20"/>
                <w:lang w:bidi="ar-SA"/>
              </w:rPr>
            </w:pPr>
          </w:p>
        </w:tc>
        <w:tc>
          <w:tcPr>
            <w:tcW w:w="4680" w:type="dxa"/>
            <w:shd w:val="clear" w:color="auto" w:fill="000000"/>
          </w:tcPr>
          <w:p w14:paraId="33B07C52" w14:textId="77777777" w:rsidR="00C6328E" w:rsidRPr="00EE3E4F" w:rsidRDefault="00C6328E" w:rsidP="00322AEB">
            <w:pPr>
              <w:jc w:val="center"/>
              <w:rPr>
                <w:sz w:val="20"/>
                <w:lang w:bidi="ar-SA"/>
              </w:rPr>
            </w:pPr>
          </w:p>
        </w:tc>
      </w:tr>
      <w:bookmarkEnd w:id="12"/>
    </w:tbl>
    <w:p w14:paraId="11937C50" w14:textId="77777777" w:rsidR="0096130F" w:rsidRDefault="0096130F" w:rsidP="0096130F"/>
    <w:p w14:paraId="6214C4DB" w14:textId="77777777" w:rsidR="00B200FC" w:rsidRDefault="003A078D" w:rsidP="0096130F">
      <w:r>
        <w:t>Attempts to navigate these images using PinPoint astrometry in MaximDL failed. In addition, attempts to manually navigate these images in Aladin failed. In both cases, this is likely due to the very large saturated images of the Trapezium stars.  Some sort of alternative, even more manual approach – probably iterative – must be tried.</w:t>
      </w:r>
      <w:r w:rsidR="00D967E6">
        <w:t xml:space="preserve"> It would be terrific to have this navigation completed so that catalog info could be overlaid, in particular HH and proplyd data.</w:t>
      </w:r>
    </w:p>
    <w:p w14:paraId="51D0DD73" w14:textId="77777777" w:rsidR="00B200FC" w:rsidRDefault="00B200FC" w:rsidP="0096130F"/>
    <w:p w14:paraId="54CC6117" w14:textId="77777777" w:rsidR="0096130F" w:rsidRDefault="0096130F" w:rsidP="0096130F"/>
    <w:p w14:paraId="3FB580CE" w14:textId="77777777" w:rsidR="00322AEB" w:rsidRDefault="00322AEB" w:rsidP="00322AEB">
      <w:r>
        <w:t>NGC239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666AE" w:rsidRPr="004174E0" w14:paraId="62BAE2DD" w14:textId="77777777" w:rsidTr="00FB0839">
        <w:trPr>
          <w:jc w:val="center"/>
        </w:trPr>
        <w:tc>
          <w:tcPr>
            <w:tcW w:w="4680" w:type="dxa"/>
            <w:shd w:val="clear" w:color="auto" w:fill="000000"/>
            <w:vAlign w:val="center"/>
          </w:tcPr>
          <w:p w14:paraId="311B2352" w14:textId="77777777"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54D6E4B9" wp14:editId="53115E81">
                  <wp:extent cx="2926080" cy="2195665"/>
                  <wp:effectExtent l="19050" t="0" r="7620" b="0"/>
                  <wp:docPr id="18" name="Picture 3" descr="F:\Astronomy\Projects\Nebulae-Planetary\NGC2392\Imaging Data\20170316UT\2017-03-16-0344_2-NGC2392_550CLR_V1-Stack452-Wavelets2x2+3x4+4x2-Avg-Gam2-Stretch20-255-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Planetary\NGC2392\Imaging Data\20170316UT\2017-03-16-0344_2-NGC2392_550CLR_V1-Stack452-Wavelets2x2+3x4+4x2-Avg-Gam2-Stretch20-255-Wavelets.jpg"/>
                          <pic:cNvPicPr>
                            <a:picLocks noChangeAspect="1" noChangeArrowheads="1"/>
                          </pic:cNvPicPr>
                        </pic:nvPicPr>
                        <pic:blipFill>
                          <a:blip r:embed="rId37"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14:paraId="7926DB60" w14:textId="77777777" w:rsidR="00D666AE" w:rsidRPr="004174E0" w:rsidRDefault="00D666AE" w:rsidP="00FB0839">
            <w:pPr>
              <w:jc w:val="center"/>
              <w:rPr>
                <w:sz w:val="20"/>
                <w:lang w:bidi="ar-SA"/>
              </w:rPr>
            </w:pPr>
            <w:r>
              <w:rPr>
                <w:noProof/>
                <w:sz w:val="20"/>
                <w:lang w:bidi="ar-SA"/>
              </w:rPr>
              <w:drawing>
                <wp:inline distT="0" distB="0" distL="0" distR="0" wp14:anchorId="5C6357C6" wp14:editId="6A2B29C2">
                  <wp:extent cx="2926080" cy="2195665"/>
                  <wp:effectExtent l="19050" t="0" r="7620" b="0"/>
                  <wp:docPr id="19" name="Picture 4" descr="F:\Astronomy\Projects\Nebulae-Planetary\NGC2392\Imaging Data\20170316UT\2017-03-16-0413_2-NGC2392_550CLR_V2-Stack151-Wavelets2x3+3x6+4x3-Stretch10-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Planetary\NGC2392\Imaging Data\20170316UT\2017-03-16-0413_2-NGC2392_550CLR_V2-Stack151-Wavelets2x3+3x6+4x3-Stretch10-128.jpg"/>
                          <pic:cNvPicPr>
                            <a:picLocks noChangeAspect="1" noChangeArrowheads="1"/>
                          </pic:cNvPicPr>
                        </pic:nvPicPr>
                        <pic:blipFill>
                          <a:blip r:embed="rId38"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r>
      <w:tr w:rsidR="00D666AE" w:rsidRPr="00EE3E4F" w14:paraId="29EBFCD5" w14:textId="77777777" w:rsidTr="00FB0839">
        <w:trPr>
          <w:jc w:val="center"/>
        </w:trPr>
        <w:tc>
          <w:tcPr>
            <w:tcW w:w="4680" w:type="dxa"/>
            <w:shd w:val="clear" w:color="auto" w:fill="000000"/>
          </w:tcPr>
          <w:p w14:paraId="369E3531" w14:textId="77777777" w:rsidR="00D666AE" w:rsidRPr="00EE3E4F" w:rsidRDefault="00D666AE" w:rsidP="00FB0839">
            <w:pPr>
              <w:jc w:val="center"/>
              <w:rPr>
                <w:sz w:val="20"/>
                <w:lang w:bidi="ar-SA"/>
              </w:rPr>
            </w:pPr>
            <w:r w:rsidRPr="00D666AE">
              <w:rPr>
                <w:sz w:val="20"/>
                <w:lang w:bidi="ar-SA"/>
              </w:rPr>
              <w:t>2017-03-16-0344_2-NGC2392_550CLR_V1-Stack452-Wavelets2x2+3x4+4x2-Avg-Gam2-Stretch20-255-Wavelets.jpg</w:t>
            </w:r>
          </w:p>
        </w:tc>
        <w:tc>
          <w:tcPr>
            <w:tcW w:w="4680" w:type="dxa"/>
            <w:shd w:val="clear" w:color="auto" w:fill="000000"/>
          </w:tcPr>
          <w:p w14:paraId="6E6B6AC5" w14:textId="77777777" w:rsidR="00D666AE" w:rsidRPr="00EE3E4F" w:rsidRDefault="00D666AE" w:rsidP="00FB0839">
            <w:pPr>
              <w:jc w:val="center"/>
              <w:rPr>
                <w:sz w:val="20"/>
                <w:lang w:bidi="ar-SA"/>
              </w:rPr>
            </w:pPr>
            <w:r w:rsidRPr="00D666AE">
              <w:rPr>
                <w:sz w:val="20"/>
                <w:lang w:bidi="ar-SA"/>
              </w:rPr>
              <w:t>2017-03-16-0413_2-NGC2392_550CLR_V2-Stack151-Wavelets2x3+3x6+4x3-Stretch10-128.jpg</w:t>
            </w:r>
          </w:p>
        </w:tc>
      </w:tr>
      <w:tr w:rsidR="00322AEB" w:rsidRPr="004174E0" w14:paraId="3DFAF6BC" w14:textId="77777777" w:rsidTr="00322AEB">
        <w:trPr>
          <w:jc w:val="center"/>
        </w:trPr>
        <w:tc>
          <w:tcPr>
            <w:tcW w:w="4680" w:type="dxa"/>
            <w:shd w:val="clear" w:color="auto" w:fill="000000"/>
            <w:vAlign w:val="center"/>
          </w:tcPr>
          <w:p w14:paraId="5D4F3531" w14:textId="77777777" w:rsidR="00322AEB" w:rsidRDefault="00D666AE" w:rsidP="00322AEB">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14:anchorId="14EDE7B9" wp14:editId="05DF5B6F">
                  <wp:extent cx="2926080" cy="2195665"/>
                  <wp:effectExtent l="19050" t="0" r="7620" b="0"/>
                  <wp:docPr id="20" name="Picture 5" descr="F:\Astronomy\Projects\Nebulae-Planetary\NGC2392\Imaging Data\20170316UT\2017-03-16-0344_2-NGC2392_550CLR_VX-Hybrid-Stack653-Wavelets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Planetary\NGC2392\Imaging Data\20170316UT\2017-03-16-0344_2-NGC2392_550CLR_VX-Hybrid-Stack653-WaveletsV2.jpg"/>
                          <pic:cNvPicPr>
                            <a:picLocks noChangeAspect="1" noChangeArrowheads="1"/>
                          </pic:cNvPicPr>
                        </pic:nvPicPr>
                        <pic:blipFill>
                          <a:blip r:embed="rId39"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14:paraId="42B89362" w14:textId="4D5CCB80" w:rsidR="00322AEB" w:rsidRPr="004174E0" w:rsidRDefault="004B611E" w:rsidP="00322AEB">
            <w:pPr>
              <w:jc w:val="center"/>
              <w:rPr>
                <w:sz w:val="20"/>
                <w:lang w:bidi="ar-SA"/>
              </w:rPr>
            </w:pPr>
            <w:r>
              <w:rPr>
                <w:noProof/>
              </w:rPr>
              <w:drawing>
                <wp:inline distT="0" distB="0" distL="0" distR="0" wp14:anchorId="3A68AC00" wp14:editId="36253B32">
                  <wp:extent cx="2965450" cy="2225040"/>
                  <wp:effectExtent l="0" t="0" r="6350" b="381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322AEB" w:rsidRPr="00EE3E4F" w14:paraId="261986D7" w14:textId="77777777" w:rsidTr="00322AEB">
        <w:trPr>
          <w:jc w:val="center"/>
        </w:trPr>
        <w:tc>
          <w:tcPr>
            <w:tcW w:w="4680" w:type="dxa"/>
            <w:shd w:val="clear" w:color="auto" w:fill="000000"/>
          </w:tcPr>
          <w:p w14:paraId="5FD865DC" w14:textId="77777777" w:rsidR="00322AEB" w:rsidRPr="00EE3E4F" w:rsidRDefault="00D666AE" w:rsidP="00322AEB">
            <w:pPr>
              <w:jc w:val="center"/>
              <w:rPr>
                <w:sz w:val="20"/>
                <w:lang w:bidi="ar-SA"/>
              </w:rPr>
            </w:pPr>
            <w:r w:rsidRPr="00D666AE">
              <w:rPr>
                <w:sz w:val="20"/>
                <w:lang w:bidi="ar-SA"/>
              </w:rPr>
              <w:t>2017-03-16-0344_2-NGC2392_550CLR_VX-Hybrid-Stack653-WaveletsV2.jpg</w:t>
            </w:r>
          </w:p>
        </w:tc>
        <w:tc>
          <w:tcPr>
            <w:tcW w:w="4680" w:type="dxa"/>
            <w:shd w:val="clear" w:color="auto" w:fill="000000"/>
          </w:tcPr>
          <w:p w14:paraId="0BC8816A" w14:textId="2C2BB2DD" w:rsidR="00322AEB" w:rsidRPr="00EE3E4F" w:rsidRDefault="004B611E" w:rsidP="00322AEB">
            <w:pPr>
              <w:jc w:val="center"/>
              <w:rPr>
                <w:sz w:val="20"/>
                <w:lang w:bidi="ar-SA"/>
              </w:rPr>
            </w:pPr>
            <w:r w:rsidRPr="004B611E">
              <w:rPr>
                <w:sz w:val="20"/>
                <w:lang w:bidi="ar-SA"/>
              </w:rPr>
              <w:t>2017-03-16-0344_2-NGC2392_550CLR_V1-Stack452-Wavelets2x2+3x4+4x2-Avg-Gam2-Stretch20-255-Wavelets.jpg</w:t>
            </w:r>
          </w:p>
        </w:tc>
      </w:tr>
    </w:tbl>
    <w:p w14:paraId="3C56BCF3" w14:textId="77777777" w:rsidR="0096130F" w:rsidRDefault="0096130F" w:rsidP="0096130F"/>
    <w:p w14:paraId="669B7DC2" w14:textId="77777777" w:rsidR="00D4326C" w:rsidRDefault="00D4326C" w:rsidP="0096130F"/>
    <w:p w14:paraId="76346041" w14:textId="77777777" w:rsidR="00D4326C" w:rsidRDefault="00D4326C">
      <w:pPr>
        <w:rPr>
          <w:rFonts w:ascii="Arial" w:hAnsi="Arial" w:cs="Arial"/>
          <w:b/>
          <w:bCs/>
          <w:i/>
          <w:iCs/>
          <w:sz w:val="28"/>
          <w:szCs w:val="28"/>
        </w:rPr>
      </w:pPr>
      <w:r>
        <w:br w:type="page"/>
      </w:r>
    </w:p>
    <w:p w14:paraId="525D8337" w14:textId="77777777" w:rsidR="00D4326C" w:rsidRDefault="00D4326C" w:rsidP="00D4326C">
      <w:pPr>
        <w:pStyle w:val="Heading2"/>
      </w:pPr>
      <w:bookmarkStart w:id="13" w:name="_Toc12884613"/>
      <w:r>
        <w:lastRenderedPageBreak/>
        <w:t>April</w:t>
      </w:r>
      <w:bookmarkEnd w:id="13"/>
    </w:p>
    <w:p w14:paraId="687FBA82" w14:textId="77777777" w:rsidR="00D4326C" w:rsidRPr="00D4326C" w:rsidRDefault="00D4326C" w:rsidP="00D4326C">
      <w:pPr>
        <w:pStyle w:val="Heading3"/>
      </w:pPr>
      <w:bookmarkStart w:id="14" w:name="_Toc12884614"/>
      <w:r>
        <w:t xml:space="preserve">2017-Apr-12 (Apr-13 UT): </w:t>
      </w:r>
      <w:r w:rsidRPr="002B2B28">
        <w:t xml:space="preserve"> </w:t>
      </w:r>
      <w:r>
        <w:t>Jupiter</w:t>
      </w:r>
      <w:r w:rsidR="004A4E1D">
        <w:t>, Io, Europa and Ganymede</w:t>
      </w:r>
      <w:bookmarkEnd w:id="14"/>
    </w:p>
    <w:p w14:paraId="0722EBCA" w14:textId="77777777" w:rsidR="00D4326C" w:rsidRDefault="00D4326C" w:rsidP="00D4326C">
      <w:pPr>
        <w:rPr>
          <w:color w:val="808080" w:themeColor="background1" w:themeShade="80"/>
          <w:sz w:val="20"/>
          <w:lang w:bidi="ar-SA"/>
        </w:rPr>
      </w:pPr>
      <w:r>
        <w:rPr>
          <w:color w:val="808080" w:themeColor="background1" w:themeShade="80"/>
          <w:sz w:val="20"/>
          <w:lang w:bidi="ar-SA"/>
        </w:rPr>
        <w:t>Last Updated 4/20/2017</w:t>
      </w:r>
    </w:p>
    <w:p w14:paraId="61BC60B3" w14:textId="77777777" w:rsidR="00D4326C" w:rsidRDefault="00D4326C" w:rsidP="00D4326C">
      <w:pPr>
        <w:rPr>
          <w:color w:val="808080" w:themeColor="background1" w:themeShade="80"/>
          <w:sz w:val="20"/>
          <w:lang w:bidi="ar-SA"/>
        </w:rPr>
      </w:pPr>
    </w:p>
    <w:p w14:paraId="12D69556" w14:textId="77777777" w:rsidR="00D4326C" w:rsidRPr="009164B7" w:rsidRDefault="0022149D" w:rsidP="00D4326C">
      <w:r>
        <w:t>Very good seeing. Very transparent sky.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326C" w:rsidRPr="004174E0" w14:paraId="4A14D2D9" w14:textId="77777777" w:rsidTr="00FB0839">
        <w:trPr>
          <w:jc w:val="center"/>
        </w:trPr>
        <w:tc>
          <w:tcPr>
            <w:tcW w:w="4680" w:type="dxa"/>
            <w:shd w:val="clear" w:color="auto" w:fill="000000"/>
            <w:vAlign w:val="center"/>
          </w:tcPr>
          <w:p w14:paraId="4D2BC3B5" w14:textId="77777777"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4C35FC7" wp14:editId="363E46CF">
                  <wp:extent cx="2957195" cy="2957195"/>
                  <wp:effectExtent l="19050" t="0" r="0" b="0"/>
                  <wp:docPr id="24" name="Picture 2" descr="F:\Astronomy\Projects\Planets\Jupiter\Imaging Data\20170413UT\2017-04-13-0410_3-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413UT\2017-04-13-0410_3-Hill-Jupiter-RGB-Wavelets.jpg"/>
                          <pic:cNvPicPr>
                            <a:picLocks noChangeAspect="1" noChangeArrowheads="1"/>
                          </pic:cNvPicPr>
                        </pic:nvPicPr>
                        <pic:blipFill>
                          <a:blip r:embed="rId4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22FFCAD3" w14:textId="77777777" w:rsidR="00D4326C" w:rsidRPr="004174E0" w:rsidRDefault="0022149D" w:rsidP="00FB0839">
            <w:pPr>
              <w:jc w:val="center"/>
              <w:rPr>
                <w:sz w:val="20"/>
                <w:lang w:bidi="ar-SA"/>
              </w:rPr>
            </w:pPr>
            <w:r>
              <w:rPr>
                <w:noProof/>
                <w:sz w:val="20"/>
                <w:lang w:bidi="ar-SA"/>
              </w:rPr>
              <w:drawing>
                <wp:inline distT="0" distB="0" distL="0" distR="0" wp14:anchorId="0E2F5429" wp14:editId="48BC5E05">
                  <wp:extent cx="2957195" cy="2957195"/>
                  <wp:effectExtent l="19050" t="0" r="0" b="0"/>
                  <wp:docPr id="30" name="Picture 5" descr="F:\Astronomy\Projects\Planets\Jupiter\Imaging Data\20170413UT\2017-04-13-0414_6-Hill-Jupiter-RED-685-807-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413UT\2017-04-13-0414_6-Hill-Jupiter-RED-685-807-Wavelets.jpg"/>
                          <pic:cNvPicPr>
                            <a:picLocks noChangeAspect="1" noChangeArrowheads="1"/>
                          </pic:cNvPicPr>
                        </pic:nvPicPr>
                        <pic:blipFill>
                          <a:blip r:embed="rId41"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D4326C" w:rsidRPr="00EE3E4F" w14:paraId="40B9FB61" w14:textId="77777777" w:rsidTr="00FB0839">
        <w:trPr>
          <w:jc w:val="center"/>
        </w:trPr>
        <w:tc>
          <w:tcPr>
            <w:tcW w:w="4680" w:type="dxa"/>
            <w:shd w:val="clear" w:color="auto" w:fill="000000"/>
          </w:tcPr>
          <w:p w14:paraId="1BE9B2A4" w14:textId="77777777" w:rsidR="00D4326C" w:rsidRPr="00EE3E4F" w:rsidRDefault="0022149D" w:rsidP="00FB0839">
            <w:pPr>
              <w:jc w:val="center"/>
              <w:rPr>
                <w:sz w:val="20"/>
                <w:lang w:bidi="ar-SA"/>
              </w:rPr>
            </w:pPr>
            <w:r w:rsidRPr="0022149D">
              <w:rPr>
                <w:sz w:val="20"/>
                <w:lang w:bidi="ar-SA"/>
              </w:rPr>
              <w:t>2017-04-13-0410_3-Hill-Jupiter-RGB-Wavelets.jpg</w:t>
            </w:r>
          </w:p>
        </w:tc>
        <w:tc>
          <w:tcPr>
            <w:tcW w:w="4680" w:type="dxa"/>
            <w:shd w:val="clear" w:color="auto" w:fill="000000"/>
          </w:tcPr>
          <w:p w14:paraId="6F76EEF4" w14:textId="77777777" w:rsidR="00D4326C" w:rsidRPr="00EE3E4F" w:rsidRDefault="0022149D" w:rsidP="00FB0839">
            <w:pPr>
              <w:jc w:val="center"/>
              <w:rPr>
                <w:sz w:val="20"/>
                <w:lang w:bidi="ar-SA"/>
              </w:rPr>
            </w:pPr>
            <w:r w:rsidRPr="0022149D">
              <w:rPr>
                <w:sz w:val="20"/>
                <w:lang w:bidi="ar-SA"/>
              </w:rPr>
              <w:t>2017-04-13-0414_6-Hill-Jupiter-RED-685-807-Wavelets.jpg</w:t>
            </w:r>
          </w:p>
        </w:tc>
      </w:tr>
      <w:tr w:rsidR="00D4326C" w:rsidRPr="004174E0" w14:paraId="17210294" w14:textId="77777777" w:rsidTr="00FB0839">
        <w:trPr>
          <w:jc w:val="center"/>
        </w:trPr>
        <w:tc>
          <w:tcPr>
            <w:tcW w:w="4680" w:type="dxa"/>
            <w:shd w:val="clear" w:color="auto" w:fill="000000"/>
            <w:vAlign w:val="center"/>
          </w:tcPr>
          <w:p w14:paraId="39ED9214" w14:textId="77777777"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7D6FB756" wp14:editId="41D9500F">
                  <wp:extent cx="2957195" cy="2957195"/>
                  <wp:effectExtent l="19050" t="0" r="0" b="0"/>
                  <wp:docPr id="25" name="Picture 3" descr="F:\Astronomy\Projects\Planets\Jupiter\Imaging Data\20170413UT\2017-04-13-0415_8-Hill-Jupiter-889-GRN-BLU-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413UT\2017-04-13-0415_8-Hill-Jupiter-889-GRN-BLU-Wavelets.jpg"/>
                          <pic:cNvPicPr>
                            <a:picLocks noChangeAspect="1" noChangeArrowheads="1"/>
                          </pic:cNvPicPr>
                        </pic:nvPicPr>
                        <pic:blipFill>
                          <a:blip r:embed="rId42"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6A09DAEF" w14:textId="77777777" w:rsidR="00D4326C" w:rsidRPr="004174E0" w:rsidRDefault="00D4326C" w:rsidP="00FB0839">
            <w:pPr>
              <w:jc w:val="center"/>
              <w:rPr>
                <w:sz w:val="20"/>
                <w:lang w:bidi="ar-SA"/>
              </w:rPr>
            </w:pPr>
          </w:p>
        </w:tc>
      </w:tr>
      <w:tr w:rsidR="00D4326C" w:rsidRPr="00EE3E4F" w14:paraId="532AE185" w14:textId="77777777" w:rsidTr="00FB0839">
        <w:trPr>
          <w:jc w:val="center"/>
        </w:trPr>
        <w:tc>
          <w:tcPr>
            <w:tcW w:w="4680" w:type="dxa"/>
            <w:shd w:val="clear" w:color="auto" w:fill="000000"/>
          </w:tcPr>
          <w:p w14:paraId="686CB5FD" w14:textId="77777777" w:rsidR="00D4326C" w:rsidRPr="00EE3E4F" w:rsidRDefault="0022149D" w:rsidP="00FB0839">
            <w:pPr>
              <w:jc w:val="center"/>
              <w:rPr>
                <w:sz w:val="20"/>
                <w:lang w:bidi="ar-SA"/>
              </w:rPr>
            </w:pPr>
            <w:r w:rsidRPr="0022149D">
              <w:rPr>
                <w:sz w:val="20"/>
                <w:lang w:bidi="ar-SA"/>
              </w:rPr>
              <w:t>2017-04-13-0415_8-Hill-Jupiter-889-GRN-BLU-Wavelets.jpg</w:t>
            </w:r>
          </w:p>
        </w:tc>
        <w:tc>
          <w:tcPr>
            <w:tcW w:w="4680" w:type="dxa"/>
            <w:shd w:val="clear" w:color="auto" w:fill="000000"/>
          </w:tcPr>
          <w:p w14:paraId="2D8E9D07" w14:textId="77777777" w:rsidR="00D4326C" w:rsidRPr="00EE3E4F" w:rsidRDefault="00D4326C" w:rsidP="00FB0839">
            <w:pPr>
              <w:jc w:val="center"/>
              <w:rPr>
                <w:sz w:val="20"/>
                <w:lang w:bidi="ar-SA"/>
              </w:rPr>
            </w:pPr>
          </w:p>
        </w:tc>
      </w:tr>
    </w:tbl>
    <w:p w14:paraId="2F1A8C33" w14:textId="77777777" w:rsidR="00D4326C" w:rsidRDefault="00D4326C" w:rsidP="0096130F"/>
    <w:p w14:paraId="2881550C" w14:textId="77777777" w:rsidR="0022092A" w:rsidRDefault="0022092A" w:rsidP="0096130F">
      <w:r>
        <w:rPr>
          <w:noProof/>
        </w:rPr>
        <w:lastRenderedPageBreak/>
        <w:drawing>
          <wp:inline distT="0" distB="0" distL="0" distR="0" wp14:anchorId="48E125FE" wp14:editId="007B5340">
            <wp:extent cx="2950210" cy="2950210"/>
            <wp:effectExtent l="0" t="0" r="0" b="0"/>
            <wp:docPr id="539" name="Picture 539" descr="C:\Users\Steven Hill\AppData\Local\Microsoft\Windows\INetCache\Content.Word\2017-04-13-0410_3-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teven Hill\AppData\Local\Microsoft\Windows\INetCache\Content.Word\2017-04-13-0410_3-Hill-Jupiter-RGB-Wavelets-Annotated.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14:paraId="04A88302" w14:textId="77777777" w:rsidR="0022092A" w:rsidRDefault="0022092A" w:rsidP="0096130F">
      <w:r w:rsidRPr="0022092A">
        <w:t>2017-04-13-0410_3-Hill-Jupiter-RGB-Wavelets-Annotated</w:t>
      </w:r>
      <w:r>
        <w:t>.jpg</w:t>
      </w:r>
    </w:p>
    <w:p w14:paraId="4FB68871" w14:textId="77777777" w:rsidR="0022092A" w:rsidRDefault="0022092A"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A4E1D" w:rsidRPr="004174E0" w14:paraId="71F5F075" w14:textId="77777777" w:rsidTr="004A4E1D">
        <w:trPr>
          <w:jc w:val="center"/>
        </w:trPr>
        <w:tc>
          <w:tcPr>
            <w:tcW w:w="3120" w:type="dxa"/>
            <w:shd w:val="clear" w:color="auto" w:fill="000000"/>
            <w:vAlign w:val="center"/>
          </w:tcPr>
          <w:p w14:paraId="289D310B" w14:textId="77777777" w:rsidR="004A4E1D" w:rsidRDefault="004A4E1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63566CA" wp14:editId="19B51121">
                  <wp:extent cx="926275" cy="831273"/>
                  <wp:effectExtent l="19050" t="0" r="7175" b="0"/>
                  <wp:docPr id="486" name="Picture 9" descr="F:\Astronomy\Projects\Planets\Jupiter\Imaging Data\20170413UT\2017-04-13-0448_8-Io+Europa_685-IoStack60-Wavelets1x15+2x5-Io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413UT\2017-04-13-0448_8-Io+Europa_685-IoStack60-Wavelets1x15+2x5-IoCrop-2x.jpg"/>
                          <pic:cNvPicPr>
                            <a:picLocks noChangeAspect="1" noChangeArrowheads="1"/>
                          </pic:cNvPicPr>
                        </pic:nvPicPr>
                        <pic:blipFill>
                          <a:blip r:embed="rId44" cstate="print"/>
                          <a:srcRect l="12300" t="17308" r="16083" b="15385"/>
                          <a:stretch>
                            <a:fillRect/>
                          </a:stretch>
                        </pic:blipFill>
                        <pic:spPr bwMode="auto">
                          <a:xfrm>
                            <a:off x="0" y="0"/>
                            <a:ext cx="926275" cy="831273"/>
                          </a:xfrm>
                          <a:prstGeom prst="rect">
                            <a:avLst/>
                          </a:prstGeom>
                          <a:noFill/>
                          <a:ln w="9525">
                            <a:noFill/>
                            <a:miter lim="800000"/>
                            <a:headEnd/>
                            <a:tailEnd/>
                          </a:ln>
                        </pic:spPr>
                      </pic:pic>
                    </a:graphicData>
                  </a:graphic>
                </wp:inline>
              </w:drawing>
            </w:r>
          </w:p>
        </w:tc>
        <w:tc>
          <w:tcPr>
            <w:tcW w:w="3120" w:type="dxa"/>
            <w:shd w:val="clear" w:color="auto" w:fill="000000"/>
          </w:tcPr>
          <w:p w14:paraId="316F2C3E" w14:textId="77777777" w:rsidR="004A4E1D" w:rsidRPr="004174E0" w:rsidRDefault="004A4E1D" w:rsidP="00FB0839">
            <w:pPr>
              <w:jc w:val="center"/>
              <w:rPr>
                <w:sz w:val="20"/>
                <w:lang w:bidi="ar-SA"/>
              </w:rPr>
            </w:pPr>
            <w:r>
              <w:rPr>
                <w:noProof/>
                <w:sz w:val="20"/>
                <w:lang w:bidi="ar-SA"/>
              </w:rPr>
              <w:drawing>
                <wp:inline distT="0" distB="0" distL="0" distR="0" wp14:anchorId="525ED160" wp14:editId="1A9342C8">
                  <wp:extent cx="1033145" cy="974090"/>
                  <wp:effectExtent l="19050" t="0" r="0" b="0"/>
                  <wp:docPr id="487" name="Picture 10" descr="F:\Astronomy\Projects\Planets\Jupiter\Imaging Data\20170413UT\2017-04-13-0448_8-Io+Europa_685-EuropaStack60-Wavelets1x15+2x5-Europa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413UT\2017-04-13-0448_8-Io+Europa_685-EuropaStack60-Wavelets1x15+2x5-EuropaCrop-2x.jpg"/>
                          <pic:cNvPicPr>
                            <a:picLocks noChangeAspect="1" noChangeArrowheads="1"/>
                          </pic:cNvPicPr>
                        </pic:nvPicPr>
                        <pic:blipFill>
                          <a:blip r:embed="rId45" cstate="print"/>
                          <a:srcRect/>
                          <a:stretch>
                            <a:fillRect/>
                          </a:stretch>
                        </pic:blipFill>
                        <pic:spPr bwMode="auto">
                          <a:xfrm>
                            <a:off x="0" y="0"/>
                            <a:ext cx="1033145" cy="974090"/>
                          </a:xfrm>
                          <a:prstGeom prst="rect">
                            <a:avLst/>
                          </a:prstGeom>
                          <a:noFill/>
                          <a:ln w="9525">
                            <a:noFill/>
                            <a:miter lim="800000"/>
                            <a:headEnd/>
                            <a:tailEnd/>
                          </a:ln>
                        </pic:spPr>
                      </pic:pic>
                    </a:graphicData>
                  </a:graphic>
                </wp:inline>
              </w:drawing>
            </w:r>
          </w:p>
        </w:tc>
        <w:tc>
          <w:tcPr>
            <w:tcW w:w="3120" w:type="dxa"/>
            <w:shd w:val="clear" w:color="auto" w:fill="000000"/>
          </w:tcPr>
          <w:p w14:paraId="110117AD" w14:textId="77777777" w:rsidR="004A4E1D" w:rsidRPr="004174E0" w:rsidRDefault="004A4E1D" w:rsidP="00FB0839">
            <w:pPr>
              <w:jc w:val="center"/>
              <w:rPr>
                <w:sz w:val="20"/>
                <w:lang w:bidi="ar-SA"/>
              </w:rPr>
            </w:pPr>
            <w:r>
              <w:rPr>
                <w:noProof/>
                <w:sz w:val="20"/>
                <w:lang w:bidi="ar-SA"/>
              </w:rPr>
              <w:drawing>
                <wp:inline distT="0" distB="0" distL="0" distR="0" wp14:anchorId="1E75A7DC" wp14:editId="22B5550D">
                  <wp:extent cx="949960" cy="890905"/>
                  <wp:effectExtent l="19050" t="0" r="2540" b="0"/>
                  <wp:docPr id="488" name="Picture 11" descr="F:\Astronomy\Projects\Planets\Jupiter\Imaging Data\20170413UT\2017-04-13-0453_3-Ganymede_685-Stack200-Wavelets1x30+2x15-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Astronomy\Projects\Planets\Jupiter\Imaging Data\20170413UT\2017-04-13-0453_3-Ganymede_685-Stack200-Wavelets1x30+2x15-Crop-2x.jpg"/>
                          <pic:cNvPicPr>
                            <a:picLocks noChangeAspect="1" noChangeArrowheads="1"/>
                          </pic:cNvPicPr>
                        </pic:nvPicPr>
                        <pic:blipFill>
                          <a:blip r:embed="rId46" cstate="print"/>
                          <a:srcRect/>
                          <a:stretch>
                            <a:fillRect/>
                          </a:stretch>
                        </pic:blipFill>
                        <pic:spPr bwMode="auto">
                          <a:xfrm>
                            <a:off x="0" y="0"/>
                            <a:ext cx="949960" cy="890905"/>
                          </a:xfrm>
                          <a:prstGeom prst="rect">
                            <a:avLst/>
                          </a:prstGeom>
                          <a:noFill/>
                          <a:ln w="9525">
                            <a:noFill/>
                            <a:miter lim="800000"/>
                            <a:headEnd/>
                            <a:tailEnd/>
                          </a:ln>
                        </pic:spPr>
                      </pic:pic>
                    </a:graphicData>
                  </a:graphic>
                </wp:inline>
              </w:drawing>
            </w:r>
          </w:p>
        </w:tc>
      </w:tr>
      <w:tr w:rsidR="004A4E1D" w:rsidRPr="00EE3E4F" w14:paraId="2B5166DA" w14:textId="77777777" w:rsidTr="004A4E1D">
        <w:trPr>
          <w:jc w:val="center"/>
        </w:trPr>
        <w:tc>
          <w:tcPr>
            <w:tcW w:w="3120" w:type="dxa"/>
            <w:shd w:val="clear" w:color="auto" w:fill="000000"/>
          </w:tcPr>
          <w:p w14:paraId="0316A395" w14:textId="77777777" w:rsidR="004A4E1D" w:rsidRPr="00EE3E4F" w:rsidRDefault="004A4E1D" w:rsidP="00FB0839">
            <w:pPr>
              <w:jc w:val="center"/>
              <w:rPr>
                <w:sz w:val="20"/>
                <w:lang w:bidi="ar-SA"/>
              </w:rPr>
            </w:pPr>
            <w:r w:rsidRPr="004A4E1D">
              <w:rPr>
                <w:sz w:val="20"/>
                <w:lang w:bidi="ar-SA"/>
              </w:rPr>
              <w:t>2017-04-13-0448_8-Io+Europa_685-IoStack60-Wavelets1x15+2x5-IoCrop-2x.jpg</w:t>
            </w:r>
          </w:p>
        </w:tc>
        <w:tc>
          <w:tcPr>
            <w:tcW w:w="3120" w:type="dxa"/>
            <w:shd w:val="clear" w:color="auto" w:fill="000000"/>
          </w:tcPr>
          <w:p w14:paraId="168E2DF9" w14:textId="77777777" w:rsidR="004A4E1D" w:rsidRPr="00EE3E4F" w:rsidRDefault="004A4E1D" w:rsidP="00FB0839">
            <w:pPr>
              <w:jc w:val="center"/>
              <w:rPr>
                <w:sz w:val="20"/>
                <w:lang w:bidi="ar-SA"/>
              </w:rPr>
            </w:pPr>
            <w:r w:rsidRPr="004A4E1D">
              <w:rPr>
                <w:sz w:val="20"/>
                <w:lang w:bidi="ar-SA"/>
              </w:rPr>
              <w:t>2017-04-13-0448_8-Io+Europa_685-EuropaStack60-Wavelets1x15+2x5-EuropaCrop-2x.jpg</w:t>
            </w:r>
          </w:p>
        </w:tc>
        <w:tc>
          <w:tcPr>
            <w:tcW w:w="3120" w:type="dxa"/>
            <w:shd w:val="clear" w:color="auto" w:fill="000000"/>
          </w:tcPr>
          <w:p w14:paraId="67866EB1" w14:textId="77777777" w:rsidR="004A4E1D" w:rsidRPr="00EE3E4F" w:rsidRDefault="004A4E1D" w:rsidP="00FB0839">
            <w:pPr>
              <w:jc w:val="center"/>
              <w:rPr>
                <w:sz w:val="20"/>
                <w:lang w:bidi="ar-SA"/>
              </w:rPr>
            </w:pPr>
            <w:r w:rsidRPr="004A4E1D">
              <w:rPr>
                <w:sz w:val="20"/>
                <w:lang w:bidi="ar-SA"/>
              </w:rPr>
              <w:t>2017-04-13-0453_3-Ganymede_685-Stack200-Wavelets1x30+2x15-Crop-2x.jpg</w:t>
            </w:r>
          </w:p>
        </w:tc>
      </w:tr>
    </w:tbl>
    <w:p w14:paraId="6CE377E8" w14:textId="77777777" w:rsidR="00893EB5" w:rsidRDefault="00893EB5" w:rsidP="0096130F"/>
    <w:p w14:paraId="6D7C00C1" w14:textId="77777777" w:rsidR="00172C5C" w:rsidRDefault="00C83F5C">
      <w:r w:rsidRPr="00C83F5C">
        <w:t>QuickMoonsRSSAnalysis.xlsx</w:t>
      </w:r>
    </w:p>
    <w:p w14:paraId="4935E785" w14:textId="77777777" w:rsidR="00172C5C" w:rsidRDefault="001E4A88">
      <w:r w:rsidRPr="001E4A88">
        <w:rPr>
          <w:noProof/>
          <w:lang w:bidi="ar-SA"/>
        </w:rPr>
        <w:drawing>
          <wp:inline distT="0" distB="0" distL="0" distR="0" wp14:anchorId="218C9B0E" wp14:editId="2A253EEE">
            <wp:extent cx="5890260" cy="977900"/>
            <wp:effectExtent l="19050" t="0" r="0" b="0"/>
            <wp:docPr id="5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srcRect/>
                    <a:stretch>
                      <a:fillRect/>
                    </a:stretch>
                  </pic:blipFill>
                  <pic:spPr bwMode="auto">
                    <a:xfrm>
                      <a:off x="0" y="0"/>
                      <a:ext cx="5890260" cy="977900"/>
                    </a:xfrm>
                    <a:prstGeom prst="rect">
                      <a:avLst/>
                    </a:prstGeom>
                    <a:noFill/>
                    <a:ln w="9525">
                      <a:noFill/>
                      <a:miter lim="800000"/>
                      <a:headEnd/>
                      <a:tailEnd/>
                    </a:ln>
                  </pic:spPr>
                </pic:pic>
              </a:graphicData>
            </a:graphic>
          </wp:inline>
        </w:drawing>
      </w:r>
    </w:p>
    <w:p w14:paraId="33FFB973" w14:textId="77777777" w:rsidR="00C83F5C" w:rsidRDefault="00C83F5C"/>
    <w:p w14:paraId="747A4C56" w14:textId="77777777" w:rsidR="00957120" w:rsidRDefault="00957120" w:rsidP="00957120">
      <w:r>
        <w:t>Two videos were taken, one of Io and Europa together and the other of Ganymede.  Using the relative positions of Io and Europa the astrometrically determined plate scale was found to be 0.1734 arcsec-pixel</w:t>
      </w:r>
      <w:r w:rsidRPr="00C83F5C">
        <w:rPr>
          <w:vertAlign w:val="superscript"/>
        </w:rPr>
        <w:t>-1</w:t>
      </w:r>
      <w:r>
        <w:t>.</w:t>
      </w:r>
    </w:p>
    <w:p w14:paraId="12CF7E19" w14:textId="77777777" w:rsidR="00957120" w:rsidRDefault="00957120" w:rsidP="00957120"/>
    <w:p w14:paraId="3D254C7D" w14:textId="77777777" w:rsidR="00957120" w:rsidRPr="001D0324" w:rsidRDefault="00957120" w:rsidP="00957120">
      <w:r>
        <w:t>Assuming the observed size of the satellites to represent the actual size added in quadrature with a Gaussian representing system resolution, one can compute that resolution. In the case here, the observed size of Ganymede is smaller than the expected size (if FWHM is a good representation of size!) and so is not considered in the calculations. Using only Io and Europa, we find the system resolution to be 0.694±0.040 arcsec (95% confidence).</w:t>
      </w:r>
      <w:r w:rsidR="003B5815">
        <w:t xml:space="preserve"> </w:t>
      </w:r>
      <w:r w:rsidR="003757C1">
        <w:t xml:space="preserve">This is consistent with the visual appearance of the Jupiter images in the same spectral band. </w:t>
      </w:r>
      <w:r>
        <w:t xml:space="preserve">Note that the estimated resolution determined independent of the plate scale </w:t>
      </w:r>
      <w:r w:rsidR="003B5815">
        <w:t>not very</w:t>
      </w:r>
      <w:r>
        <w:t xml:space="preserve"> consistent at </w:t>
      </w:r>
      <w:r w:rsidR="003B5815">
        <w:t>1.090</w:t>
      </w:r>
      <w:r>
        <w:t xml:space="preserve"> arcsec.</w:t>
      </w:r>
    </w:p>
    <w:p w14:paraId="5AF43538" w14:textId="77777777" w:rsidR="00FC2F0D" w:rsidRDefault="00FC2F0D"/>
    <w:p w14:paraId="65AA8F11" w14:textId="77777777" w:rsidR="00FC2F0D" w:rsidRPr="00BE5CDD" w:rsidRDefault="00FC2F0D" w:rsidP="00FC2F0D">
      <w:r>
        <w:rPr>
          <w:b/>
        </w:rPr>
        <w:t>Data Disposition:</w:t>
      </w:r>
      <w:r>
        <w:t xml:space="preserve"> Raw data are zipped and on the 2TB archive drive. Processed data are under the Projects directory on the Astronomy thumb drive.</w:t>
      </w:r>
    </w:p>
    <w:p w14:paraId="5B3F6454" w14:textId="77777777" w:rsidR="00FC2F0D" w:rsidRDefault="00FC2F0D"/>
    <w:p w14:paraId="29F8CC99" w14:textId="77777777" w:rsidR="00893EB5" w:rsidRDefault="00893EB5">
      <w:pPr>
        <w:rPr>
          <w:rFonts w:cs="Arial"/>
          <w:b/>
          <w:bCs/>
          <w:sz w:val="26"/>
          <w:szCs w:val="26"/>
          <w:lang w:bidi="ar-SA"/>
        </w:rPr>
      </w:pPr>
      <w:r>
        <w:br w:type="page"/>
      </w:r>
    </w:p>
    <w:p w14:paraId="48CDDA81" w14:textId="77777777" w:rsidR="00893EB5" w:rsidRPr="00D4326C" w:rsidRDefault="00893EB5" w:rsidP="00893EB5">
      <w:pPr>
        <w:pStyle w:val="Heading3"/>
      </w:pPr>
      <w:bookmarkStart w:id="15" w:name="_Toc12884615"/>
      <w:r>
        <w:lastRenderedPageBreak/>
        <w:t xml:space="preserve">2017-Apr-13 (Apr-14 UT): </w:t>
      </w:r>
      <w:r w:rsidRPr="002B2B28">
        <w:t xml:space="preserve"> </w:t>
      </w:r>
      <w:r>
        <w:t>Jupiter</w:t>
      </w:r>
      <w:bookmarkEnd w:id="15"/>
    </w:p>
    <w:p w14:paraId="1C44674C" w14:textId="77777777" w:rsidR="00893EB5" w:rsidRDefault="00893EB5" w:rsidP="00893EB5">
      <w:pPr>
        <w:rPr>
          <w:color w:val="808080" w:themeColor="background1" w:themeShade="80"/>
          <w:sz w:val="20"/>
          <w:lang w:bidi="ar-SA"/>
        </w:rPr>
      </w:pPr>
      <w:r>
        <w:rPr>
          <w:color w:val="808080" w:themeColor="background1" w:themeShade="80"/>
          <w:sz w:val="20"/>
          <w:lang w:bidi="ar-SA"/>
        </w:rPr>
        <w:t>Last Updated 4/20/2017</w:t>
      </w:r>
    </w:p>
    <w:p w14:paraId="073B9FB0" w14:textId="77777777" w:rsidR="00893EB5" w:rsidRDefault="00893EB5" w:rsidP="00893EB5">
      <w:pPr>
        <w:rPr>
          <w:color w:val="808080" w:themeColor="background1" w:themeShade="80"/>
          <w:sz w:val="20"/>
          <w:lang w:bidi="ar-SA"/>
        </w:rPr>
      </w:pPr>
    </w:p>
    <w:p w14:paraId="1569C495" w14:textId="77777777" w:rsidR="00893EB5" w:rsidRPr="009164B7" w:rsidRDefault="00893EB5" w:rsidP="00893EB5">
      <w:r>
        <w:t xml:space="preserve">Moderate seeing. </w:t>
      </w:r>
      <w:r w:rsidRPr="00D40F26">
        <w:rPr>
          <w:b/>
        </w:rPr>
        <w:t>High and variable clouds</w:t>
      </w:r>
      <w:r>
        <w:t>.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93EB5" w:rsidRPr="004174E0" w14:paraId="112CAB6A" w14:textId="77777777" w:rsidTr="00FB0839">
        <w:trPr>
          <w:jc w:val="center"/>
        </w:trPr>
        <w:tc>
          <w:tcPr>
            <w:tcW w:w="4680" w:type="dxa"/>
            <w:shd w:val="clear" w:color="auto" w:fill="000000"/>
            <w:vAlign w:val="center"/>
          </w:tcPr>
          <w:p w14:paraId="15A750F6" w14:textId="77777777" w:rsidR="00893EB5" w:rsidRDefault="00AC2156"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71EBF7F1" wp14:editId="0493BD55">
                  <wp:extent cx="2957195" cy="2957195"/>
                  <wp:effectExtent l="19050" t="0" r="0" b="0"/>
                  <wp:docPr id="484" name="Picture 8" descr="F:\Astronomy\Projects\Planets\Jupiter\Imaging Data\20170414UT\2017-04-14-0402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Planets\Jupiter\Imaging Data\20170414UT\2017-04-14-0402_8-Hill-Jupiter-RGB-Wavelets.jpg"/>
                          <pic:cNvPicPr>
                            <a:picLocks noChangeAspect="1" noChangeArrowheads="1"/>
                          </pic:cNvPicPr>
                        </pic:nvPicPr>
                        <pic:blipFill>
                          <a:blip r:embed="rId48"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4ED9B61F" w14:textId="77777777" w:rsidR="00893EB5" w:rsidRPr="004174E0" w:rsidRDefault="00893EB5" w:rsidP="00FB0839">
            <w:pPr>
              <w:jc w:val="center"/>
              <w:rPr>
                <w:sz w:val="20"/>
                <w:lang w:bidi="ar-SA"/>
              </w:rPr>
            </w:pPr>
            <w:r>
              <w:rPr>
                <w:noProof/>
                <w:sz w:val="20"/>
                <w:lang w:bidi="ar-SA"/>
              </w:rPr>
              <w:drawing>
                <wp:inline distT="0" distB="0" distL="0" distR="0" wp14:anchorId="32D32532" wp14:editId="6946B54B">
                  <wp:extent cx="2957195" cy="2957195"/>
                  <wp:effectExtent l="19050" t="0" r="0" b="0"/>
                  <wp:docPr id="482" name="Picture 6" descr="F:\Astronomy\Projects\Planets\Jupiter\Imaging Data\20170414UT\2017-04-14-0406_5-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414UT\2017-04-14-0406_5-Hill-Jupiter-807-685-RED-Wavelets.jpg"/>
                          <pic:cNvPicPr>
                            <a:picLocks noChangeAspect="1" noChangeArrowheads="1"/>
                          </pic:cNvPicPr>
                        </pic:nvPicPr>
                        <pic:blipFill>
                          <a:blip r:embed="rId49"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893EB5" w:rsidRPr="00EE3E4F" w14:paraId="312673D6" w14:textId="77777777" w:rsidTr="00FB0839">
        <w:trPr>
          <w:jc w:val="center"/>
        </w:trPr>
        <w:tc>
          <w:tcPr>
            <w:tcW w:w="4680" w:type="dxa"/>
            <w:shd w:val="clear" w:color="auto" w:fill="000000"/>
          </w:tcPr>
          <w:p w14:paraId="79B8C76A" w14:textId="77777777" w:rsidR="00893EB5" w:rsidRPr="00EE3E4F" w:rsidRDefault="00AC2156" w:rsidP="00FB0839">
            <w:pPr>
              <w:jc w:val="center"/>
              <w:rPr>
                <w:sz w:val="20"/>
                <w:lang w:bidi="ar-SA"/>
              </w:rPr>
            </w:pPr>
            <w:r w:rsidRPr="00AC2156">
              <w:rPr>
                <w:sz w:val="20"/>
                <w:lang w:bidi="ar-SA"/>
              </w:rPr>
              <w:t>2017-04-14-0402_8-Hill-Jupiter-RGB-Wavelets.jpg</w:t>
            </w:r>
          </w:p>
        </w:tc>
        <w:tc>
          <w:tcPr>
            <w:tcW w:w="4680" w:type="dxa"/>
            <w:shd w:val="clear" w:color="auto" w:fill="000000"/>
          </w:tcPr>
          <w:p w14:paraId="40C71968" w14:textId="77777777" w:rsidR="00893EB5" w:rsidRPr="00EE3E4F" w:rsidRDefault="00893EB5" w:rsidP="00FB0839">
            <w:pPr>
              <w:jc w:val="center"/>
              <w:rPr>
                <w:sz w:val="20"/>
                <w:lang w:bidi="ar-SA"/>
              </w:rPr>
            </w:pPr>
            <w:r w:rsidRPr="00893EB5">
              <w:rPr>
                <w:sz w:val="20"/>
                <w:lang w:bidi="ar-SA"/>
              </w:rPr>
              <w:t>2017-04-14-0406_5-Hill-Jupiter-807-685-RED-Wavelets.jpg</w:t>
            </w:r>
          </w:p>
        </w:tc>
      </w:tr>
      <w:tr w:rsidR="00893EB5" w:rsidRPr="004174E0" w14:paraId="43D0DD49" w14:textId="77777777" w:rsidTr="00FB0839">
        <w:trPr>
          <w:jc w:val="center"/>
        </w:trPr>
        <w:tc>
          <w:tcPr>
            <w:tcW w:w="4680" w:type="dxa"/>
            <w:shd w:val="clear" w:color="auto" w:fill="000000"/>
            <w:vAlign w:val="center"/>
          </w:tcPr>
          <w:p w14:paraId="2B36B667" w14:textId="77777777" w:rsidR="00893EB5" w:rsidRDefault="00893EB5"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58A5FF0C" wp14:editId="73365269">
                  <wp:extent cx="2957195" cy="2957195"/>
                  <wp:effectExtent l="19050" t="0" r="0" b="0"/>
                  <wp:docPr id="483" name="Picture 7" descr="F:\Astronomy\Projects\Planets\Jupiter\Imaging Data\20170414UT\2017-04-14-0413_1-Hill-Jupiter-889-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414UT\2017-04-14-0413_1-Hill-Jupiter-889-GRN-NUV-Wavelets.jpg"/>
                          <pic:cNvPicPr>
                            <a:picLocks noChangeAspect="1" noChangeArrowheads="1"/>
                          </pic:cNvPicPr>
                        </pic:nvPicPr>
                        <pic:blipFill>
                          <a:blip r:embed="rId5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6D006934" w14:textId="77777777" w:rsidR="00893EB5" w:rsidRPr="004174E0" w:rsidRDefault="00893EB5" w:rsidP="00FB0839">
            <w:pPr>
              <w:jc w:val="center"/>
              <w:rPr>
                <w:sz w:val="20"/>
                <w:lang w:bidi="ar-SA"/>
              </w:rPr>
            </w:pPr>
          </w:p>
        </w:tc>
      </w:tr>
      <w:tr w:rsidR="00893EB5" w:rsidRPr="00EE3E4F" w14:paraId="2CCA092D" w14:textId="77777777" w:rsidTr="00FB0839">
        <w:trPr>
          <w:jc w:val="center"/>
        </w:trPr>
        <w:tc>
          <w:tcPr>
            <w:tcW w:w="4680" w:type="dxa"/>
            <w:shd w:val="clear" w:color="auto" w:fill="000000"/>
          </w:tcPr>
          <w:p w14:paraId="3EC61ADA" w14:textId="77777777" w:rsidR="00893EB5" w:rsidRPr="00EE3E4F" w:rsidRDefault="00893EB5" w:rsidP="00FB0839">
            <w:pPr>
              <w:jc w:val="center"/>
              <w:rPr>
                <w:sz w:val="20"/>
                <w:lang w:bidi="ar-SA"/>
              </w:rPr>
            </w:pPr>
            <w:r w:rsidRPr="00893EB5">
              <w:rPr>
                <w:sz w:val="20"/>
                <w:lang w:bidi="ar-SA"/>
              </w:rPr>
              <w:t>2017-04-14-0413_1-Hill-Jupiter-889-GRN-NUV-Wavelets.jpg</w:t>
            </w:r>
          </w:p>
        </w:tc>
        <w:tc>
          <w:tcPr>
            <w:tcW w:w="4680" w:type="dxa"/>
            <w:shd w:val="clear" w:color="auto" w:fill="000000"/>
          </w:tcPr>
          <w:p w14:paraId="5100F529" w14:textId="77777777" w:rsidR="00893EB5" w:rsidRPr="00EE3E4F" w:rsidRDefault="00893EB5" w:rsidP="00FB0839">
            <w:pPr>
              <w:jc w:val="center"/>
              <w:rPr>
                <w:sz w:val="20"/>
                <w:lang w:bidi="ar-SA"/>
              </w:rPr>
            </w:pPr>
          </w:p>
        </w:tc>
      </w:tr>
    </w:tbl>
    <w:p w14:paraId="5DCED0AC" w14:textId="77777777" w:rsidR="00893EB5" w:rsidRDefault="00893EB5" w:rsidP="0096130F"/>
    <w:p w14:paraId="622841B4" w14:textId="77777777" w:rsidR="00936984" w:rsidRDefault="00936984" w:rsidP="0096130F">
      <w:r>
        <w:rPr>
          <w:noProof/>
        </w:rPr>
        <w:lastRenderedPageBreak/>
        <w:drawing>
          <wp:inline distT="0" distB="0" distL="0" distR="0" wp14:anchorId="06048B4C" wp14:editId="77608D8A">
            <wp:extent cx="2950210" cy="2950210"/>
            <wp:effectExtent l="0" t="0" r="0" b="0"/>
            <wp:docPr id="530" name="Picture 530" descr="C:\Users\Steven Hill\AppData\Local\Microsoft\Windows\INetCache\Content.Word\2017-04-14-0402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teven Hill\AppData\Local\Microsoft\Windows\INetCache\Content.Word\2017-04-14-0402_8-Hill-Jupiter-RGB-Wavelets-Annota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14:paraId="3D6D93D2" w14:textId="77777777" w:rsidR="00112346" w:rsidRDefault="00112346" w:rsidP="0096130F">
      <w:r w:rsidRPr="00112346">
        <w:t>2017-04-14-0402_8-Hill-Jupiter-RGB-Wavelets-Annotated</w:t>
      </w:r>
      <w:r>
        <w:t>.jpg</w:t>
      </w:r>
    </w:p>
    <w:p w14:paraId="2FCCBBAD" w14:textId="77777777" w:rsidR="00112346" w:rsidRDefault="00112346" w:rsidP="0096130F"/>
    <w:p w14:paraId="5C48B443" w14:textId="77777777" w:rsidR="00936984" w:rsidRDefault="00936984" w:rsidP="0096130F"/>
    <w:p w14:paraId="6C385510" w14:textId="77777777" w:rsidR="00FC2F0D" w:rsidRPr="00BE5CDD" w:rsidRDefault="00FC2F0D" w:rsidP="00FC2F0D">
      <w:r>
        <w:rPr>
          <w:b/>
        </w:rPr>
        <w:t>Data Disposition:</w:t>
      </w:r>
      <w:r>
        <w:t xml:space="preserve"> Raw data are zipped and on the 2TB archive drive. Processed data are under the Projects directory on the Astronomy thumb drive.</w:t>
      </w:r>
    </w:p>
    <w:p w14:paraId="48244823" w14:textId="77777777" w:rsidR="00FC2F0D" w:rsidRDefault="00FC2F0D"/>
    <w:p w14:paraId="32F05456" w14:textId="77777777" w:rsidR="00D40F26" w:rsidRDefault="00D40F26">
      <w:pPr>
        <w:rPr>
          <w:rFonts w:cs="Arial"/>
          <w:b/>
          <w:bCs/>
          <w:sz w:val="26"/>
          <w:szCs w:val="26"/>
          <w:lang w:bidi="ar-SA"/>
        </w:rPr>
      </w:pPr>
      <w:r>
        <w:br w:type="page"/>
      </w:r>
    </w:p>
    <w:p w14:paraId="48E0371E" w14:textId="77777777" w:rsidR="00B302CD" w:rsidRDefault="00B302CD" w:rsidP="00B302CD">
      <w:pPr>
        <w:pStyle w:val="Heading2"/>
      </w:pPr>
      <w:bookmarkStart w:id="16" w:name="_Toc12884616"/>
      <w:r>
        <w:lastRenderedPageBreak/>
        <w:t>May</w:t>
      </w:r>
      <w:bookmarkEnd w:id="16"/>
    </w:p>
    <w:p w14:paraId="5CAF4580" w14:textId="77777777" w:rsidR="00D40F26" w:rsidRPr="00D4326C" w:rsidRDefault="00D40F26" w:rsidP="00D40F26">
      <w:pPr>
        <w:pStyle w:val="Heading3"/>
      </w:pPr>
      <w:bookmarkStart w:id="17" w:name="_Toc12884617"/>
      <w:r>
        <w:t xml:space="preserve">2017-May-04 (May-05 UT): </w:t>
      </w:r>
      <w:r w:rsidRPr="002B2B28">
        <w:t xml:space="preserve"> </w:t>
      </w:r>
      <w:r>
        <w:t>Jupiter</w:t>
      </w:r>
      <w:r w:rsidR="00EA51F2">
        <w:t>, Io, Europa</w:t>
      </w:r>
      <w:r w:rsidR="005C1CC8">
        <w:t xml:space="preserve"> and Moon</w:t>
      </w:r>
      <w:bookmarkEnd w:id="17"/>
    </w:p>
    <w:p w14:paraId="4B0A23E7" w14:textId="77777777" w:rsidR="00D40F26" w:rsidRDefault="00D40F26" w:rsidP="00D40F26">
      <w:pPr>
        <w:rPr>
          <w:color w:val="808080" w:themeColor="background1" w:themeShade="80"/>
          <w:sz w:val="20"/>
          <w:lang w:bidi="ar-SA"/>
        </w:rPr>
      </w:pPr>
      <w:r>
        <w:rPr>
          <w:color w:val="808080" w:themeColor="background1" w:themeShade="80"/>
          <w:sz w:val="20"/>
          <w:lang w:bidi="ar-SA"/>
        </w:rPr>
        <w:t>Last Updated 4/20/2017</w:t>
      </w:r>
    </w:p>
    <w:p w14:paraId="5F103E0A" w14:textId="77777777" w:rsidR="00D40F26" w:rsidRDefault="00D40F26" w:rsidP="00D40F26">
      <w:pPr>
        <w:rPr>
          <w:color w:val="808080" w:themeColor="background1" w:themeShade="80"/>
          <w:sz w:val="20"/>
          <w:lang w:bidi="ar-SA"/>
        </w:rPr>
      </w:pPr>
    </w:p>
    <w:p w14:paraId="0D28FFC5" w14:textId="77777777" w:rsidR="00D40F26" w:rsidRPr="009164B7" w:rsidRDefault="00D40F26" w:rsidP="00D40F26">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0F26" w:rsidRPr="004174E0" w14:paraId="70C6285A" w14:textId="77777777" w:rsidTr="00A71FC8">
        <w:trPr>
          <w:jc w:val="center"/>
        </w:trPr>
        <w:tc>
          <w:tcPr>
            <w:tcW w:w="4680" w:type="dxa"/>
            <w:shd w:val="clear" w:color="auto" w:fill="000000"/>
            <w:vAlign w:val="center"/>
          </w:tcPr>
          <w:p w14:paraId="78E8DEE3" w14:textId="77777777"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4E22EA68" wp14:editId="2C877A9D">
                  <wp:extent cx="2860040" cy="2860040"/>
                  <wp:effectExtent l="19050" t="0" r="0" b="0"/>
                  <wp:docPr id="490" name="Picture 2" descr="F:\Astronomy\Projects\Planets\Jupiter\Imaging Data\20170505UT\2017-05-05-0336_1-Hill-Jupiter-RGB-WhtBal-Stretch-0to192-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505UT\2017-05-05-0336_1-Hill-Jupiter-RGB-WhtBal-Stretch-0to192-Wavelets.png"/>
                          <pic:cNvPicPr>
                            <a:picLocks noChangeAspect="1" noChangeArrowheads="1"/>
                          </pic:cNvPicPr>
                        </pic:nvPicPr>
                        <pic:blipFill>
                          <a:blip r:embed="rId52"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14:paraId="18BB9EC2" w14:textId="77777777" w:rsidR="00D40F26" w:rsidRPr="004174E0" w:rsidRDefault="00D40F26" w:rsidP="00A71FC8">
            <w:pPr>
              <w:jc w:val="center"/>
              <w:rPr>
                <w:sz w:val="20"/>
                <w:lang w:bidi="ar-SA"/>
              </w:rPr>
            </w:pPr>
            <w:r>
              <w:rPr>
                <w:noProof/>
                <w:sz w:val="20"/>
                <w:lang w:bidi="ar-SA"/>
              </w:rPr>
              <w:drawing>
                <wp:inline distT="0" distB="0" distL="0" distR="0" wp14:anchorId="6477A2EA" wp14:editId="5CB1C898">
                  <wp:extent cx="2860040" cy="2860040"/>
                  <wp:effectExtent l="19050" t="0" r="0" b="0"/>
                  <wp:docPr id="491" name="Picture 3" descr="F:\Astronomy\Projects\Planets\Jupiter\Imaging Data\20170505UT\2017-05-05-0341_7-Hill-Jupiter-807-685-RED-WhtBal-Sat200pct-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05UT\2017-05-05-0341_7-Hill-Jupiter-807-685-RED-WhtBal-Sat200pct-Wavelets.png"/>
                          <pic:cNvPicPr>
                            <a:picLocks noChangeAspect="1" noChangeArrowheads="1"/>
                          </pic:cNvPicPr>
                        </pic:nvPicPr>
                        <pic:blipFill>
                          <a:blip r:embed="rId53"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14:paraId="68356D72" w14:textId="77777777" w:rsidTr="00A71FC8">
        <w:trPr>
          <w:jc w:val="center"/>
        </w:trPr>
        <w:tc>
          <w:tcPr>
            <w:tcW w:w="4680" w:type="dxa"/>
            <w:shd w:val="clear" w:color="auto" w:fill="000000"/>
          </w:tcPr>
          <w:p w14:paraId="7D070784" w14:textId="77777777" w:rsidR="00D40F26" w:rsidRPr="00EE3E4F" w:rsidRDefault="00D40F26" w:rsidP="00A71FC8">
            <w:pPr>
              <w:jc w:val="center"/>
              <w:rPr>
                <w:sz w:val="20"/>
                <w:lang w:bidi="ar-SA"/>
              </w:rPr>
            </w:pPr>
            <w:r w:rsidRPr="00D40F26">
              <w:rPr>
                <w:sz w:val="20"/>
                <w:lang w:bidi="ar-SA"/>
              </w:rPr>
              <w:t>2017-05-05-0336_1-Hill-Jupiter-RGB-WhtBal-Stretch-0to192-Wavelets.png</w:t>
            </w:r>
          </w:p>
        </w:tc>
        <w:tc>
          <w:tcPr>
            <w:tcW w:w="4680" w:type="dxa"/>
            <w:shd w:val="clear" w:color="auto" w:fill="000000"/>
          </w:tcPr>
          <w:p w14:paraId="11B858DA" w14:textId="77777777" w:rsidR="00D40F26" w:rsidRPr="00EE3E4F" w:rsidRDefault="00D40F26" w:rsidP="00A71FC8">
            <w:pPr>
              <w:jc w:val="center"/>
              <w:rPr>
                <w:sz w:val="20"/>
                <w:lang w:bidi="ar-SA"/>
              </w:rPr>
            </w:pPr>
            <w:r w:rsidRPr="00D40F26">
              <w:rPr>
                <w:sz w:val="20"/>
                <w:lang w:bidi="ar-SA"/>
              </w:rPr>
              <w:t>2017-05-05-0341_7-Hill-Jupiter-807-685-RED-WhtBal-Sat200pct-Wavelets.png</w:t>
            </w:r>
          </w:p>
        </w:tc>
      </w:tr>
      <w:tr w:rsidR="00D40F26" w:rsidRPr="004174E0" w14:paraId="75518A99" w14:textId="77777777" w:rsidTr="00A71FC8">
        <w:trPr>
          <w:jc w:val="center"/>
        </w:trPr>
        <w:tc>
          <w:tcPr>
            <w:tcW w:w="4680" w:type="dxa"/>
            <w:shd w:val="clear" w:color="auto" w:fill="000000"/>
            <w:vAlign w:val="center"/>
          </w:tcPr>
          <w:p w14:paraId="64B4AED7" w14:textId="77777777"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B69440A" wp14:editId="0063FECA">
                  <wp:extent cx="2860040" cy="2860040"/>
                  <wp:effectExtent l="19050" t="0" r="0" b="0"/>
                  <wp:docPr id="493" name="Picture 5" descr="F:\Astronomy\Projects\Planets\Jupiter\Imaging Data\20170505UT\2017-05-05-0351_2-Hill-Jupiter-889-GRN-NUV-Col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05UT\2017-05-05-0351_2-Hill-Jupiter-889-GRN-NUV-ColBal-Wavelets.png"/>
                          <pic:cNvPicPr>
                            <a:picLocks noChangeAspect="1" noChangeArrowheads="1"/>
                          </pic:cNvPicPr>
                        </pic:nvPicPr>
                        <pic:blipFill>
                          <a:blip r:embed="rId54"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14:paraId="02A454B0" w14:textId="77777777" w:rsidR="00D40F26" w:rsidRPr="004174E0" w:rsidRDefault="00D40F26" w:rsidP="00A71FC8">
            <w:pPr>
              <w:jc w:val="center"/>
              <w:rPr>
                <w:sz w:val="20"/>
                <w:lang w:bidi="ar-SA"/>
              </w:rPr>
            </w:pPr>
            <w:r>
              <w:rPr>
                <w:noProof/>
                <w:sz w:val="20"/>
                <w:lang w:bidi="ar-SA"/>
              </w:rPr>
              <w:drawing>
                <wp:inline distT="0" distB="0" distL="0" distR="0" wp14:anchorId="173245FB" wp14:editId="7EB3634E">
                  <wp:extent cx="2860040" cy="2860040"/>
                  <wp:effectExtent l="19050" t="0" r="0" b="0"/>
                  <wp:docPr id="492" name="Picture 4" descr="F:\Astronomy\Projects\Planets\Jupiter\Imaging Data\20170505UT\2017-05-05-0347_6-Hill-Jupiter-807-GRN-NUV-Wht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05UT\2017-05-05-0347_6-Hill-Jupiter-807-GRN-NUV-WhtBal-Wavelets.png"/>
                          <pic:cNvPicPr>
                            <a:picLocks noChangeAspect="1" noChangeArrowheads="1"/>
                          </pic:cNvPicPr>
                        </pic:nvPicPr>
                        <pic:blipFill>
                          <a:blip r:embed="rId55"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14:paraId="72E6E64B" w14:textId="77777777" w:rsidTr="00A71FC8">
        <w:trPr>
          <w:jc w:val="center"/>
        </w:trPr>
        <w:tc>
          <w:tcPr>
            <w:tcW w:w="4680" w:type="dxa"/>
            <w:shd w:val="clear" w:color="auto" w:fill="000000"/>
          </w:tcPr>
          <w:p w14:paraId="543F054C" w14:textId="77777777" w:rsidR="00D40F26" w:rsidRPr="00EE3E4F" w:rsidRDefault="00D40F26" w:rsidP="00A71FC8">
            <w:pPr>
              <w:jc w:val="center"/>
              <w:rPr>
                <w:sz w:val="20"/>
                <w:lang w:bidi="ar-SA"/>
              </w:rPr>
            </w:pPr>
            <w:r w:rsidRPr="00D40F26">
              <w:rPr>
                <w:sz w:val="20"/>
                <w:lang w:bidi="ar-SA"/>
              </w:rPr>
              <w:t>2017-05-05-0351_2-Hill-Jupiter-889-GRN-NUV-ColBal-Wavelets.png</w:t>
            </w:r>
          </w:p>
        </w:tc>
        <w:tc>
          <w:tcPr>
            <w:tcW w:w="4680" w:type="dxa"/>
            <w:shd w:val="clear" w:color="auto" w:fill="000000"/>
          </w:tcPr>
          <w:p w14:paraId="10BB0CCE" w14:textId="77777777" w:rsidR="00D40F26" w:rsidRPr="00EE3E4F" w:rsidRDefault="00D40F26" w:rsidP="00A71FC8">
            <w:pPr>
              <w:jc w:val="center"/>
              <w:rPr>
                <w:sz w:val="20"/>
                <w:lang w:bidi="ar-SA"/>
              </w:rPr>
            </w:pPr>
            <w:r w:rsidRPr="00D40F26">
              <w:rPr>
                <w:sz w:val="20"/>
                <w:lang w:bidi="ar-SA"/>
              </w:rPr>
              <w:t>2017-05-05-0347_6-Hill-Jupiter-807-GRN-NUV-WhtBal-Wavelets.png</w:t>
            </w:r>
          </w:p>
        </w:tc>
      </w:tr>
    </w:tbl>
    <w:p w14:paraId="1F1DB293" w14:textId="77777777" w:rsidR="00D40F26" w:rsidRDefault="00D40F26" w:rsidP="0096130F"/>
    <w:p w14:paraId="51587776" w14:textId="77777777" w:rsidR="00723365" w:rsidRDefault="00723365" w:rsidP="0096130F"/>
    <w:p w14:paraId="49EBBD56" w14:textId="77777777" w:rsidR="00667958" w:rsidRDefault="00667958" w:rsidP="0096130F">
      <w:r>
        <w:rPr>
          <w:noProof/>
        </w:rPr>
        <w:lastRenderedPageBreak/>
        <w:drawing>
          <wp:inline distT="0" distB="0" distL="0" distR="0" wp14:anchorId="42F5AD97" wp14:editId="66114874">
            <wp:extent cx="2854325" cy="2854325"/>
            <wp:effectExtent l="0" t="0" r="0" b="0"/>
            <wp:docPr id="533" name="Picture 533" descr="C:\Users\Steven Hill\AppData\Local\Microsoft\Windows\INetCache\Content.Word\2017-05-05-0336_1-Hill-Jupiter-RGB-WhtBal-Stretch-0to192-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2017-05-05-0336_1-Hill-Jupiter-RGB-WhtBal-Stretch-0to192-Wavelets-Annotated.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4325" cy="2854325"/>
                    </a:xfrm>
                    <a:prstGeom prst="rect">
                      <a:avLst/>
                    </a:prstGeom>
                    <a:noFill/>
                    <a:ln>
                      <a:noFill/>
                    </a:ln>
                  </pic:spPr>
                </pic:pic>
              </a:graphicData>
            </a:graphic>
          </wp:inline>
        </w:drawing>
      </w:r>
    </w:p>
    <w:p w14:paraId="73CB736A" w14:textId="77777777" w:rsidR="00667958" w:rsidRDefault="00667958" w:rsidP="0096130F"/>
    <w:p w14:paraId="5F17AE47" w14:textId="77777777" w:rsidR="00667958" w:rsidRDefault="0066795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D18C5" w:rsidRPr="004174E0" w14:paraId="16FA8BAA" w14:textId="77777777" w:rsidTr="00CD18C5">
        <w:trPr>
          <w:jc w:val="center"/>
        </w:trPr>
        <w:tc>
          <w:tcPr>
            <w:tcW w:w="3120" w:type="dxa"/>
            <w:shd w:val="clear" w:color="auto" w:fill="000000"/>
            <w:vAlign w:val="center"/>
          </w:tcPr>
          <w:p w14:paraId="2A85D4E7" w14:textId="77777777" w:rsidR="00CD18C5" w:rsidRDefault="00CD18C5"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401578BC" wp14:editId="12C5A209">
                  <wp:extent cx="927735" cy="819150"/>
                  <wp:effectExtent l="19050" t="0" r="5715" b="0"/>
                  <wp:docPr id="511"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14:paraId="6B45661A" w14:textId="77777777" w:rsidR="00CD18C5" w:rsidRPr="004174E0" w:rsidRDefault="00CD18C5" w:rsidP="00A71FC8">
            <w:pPr>
              <w:jc w:val="center"/>
              <w:rPr>
                <w:sz w:val="20"/>
                <w:lang w:bidi="ar-SA"/>
              </w:rPr>
            </w:pPr>
            <w:r>
              <w:rPr>
                <w:noProof/>
                <w:sz w:val="20"/>
                <w:lang w:bidi="ar-SA"/>
              </w:rPr>
              <w:drawing>
                <wp:inline distT="0" distB="0" distL="0" distR="0" wp14:anchorId="42E5EFA9" wp14:editId="0A280FAC">
                  <wp:extent cx="832485" cy="764540"/>
                  <wp:effectExtent l="19050" t="0" r="5715" b="0"/>
                  <wp:docPr id="512"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14:paraId="606AD886" w14:textId="77777777" w:rsidR="00CD18C5" w:rsidRPr="004174E0" w:rsidRDefault="00CD18C5" w:rsidP="00A71FC8">
            <w:pPr>
              <w:jc w:val="center"/>
              <w:rPr>
                <w:sz w:val="20"/>
                <w:lang w:bidi="ar-SA"/>
              </w:rPr>
            </w:pPr>
            <w:r>
              <w:rPr>
                <w:noProof/>
                <w:sz w:val="20"/>
                <w:lang w:bidi="ar-SA"/>
              </w:rPr>
              <w:drawing>
                <wp:inline distT="0" distB="0" distL="0" distR="0" wp14:anchorId="3DEDF4D4" wp14:editId="6CD63D75">
                  <wp:extent cx="805180" cy="682625"/>
                  <wp:effectExtent l="19050" t="0" r="0" b="0"/>
                  <wp:docPr id="515"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14:paraId="7E0167DD" w14:textId="77777777" w:rsidR="00CD18C5" w:rsidRPr="004174E0" w:rsidRDefault="00CD18C5" w:rsidP="00A71FC8">
            <w:pPr>
              <w:jc w:val="center"/>
              <w:rPr>
                <w:sz w:val="20"/>
                <w:lang w:bidi="ar-SA"/>
              </w:rPr>
            </w:pPr>
            <w:r>
              <w:rPr>
                <w:noProof/>
                <w:sz w:val="20"/>
                <w:lang w:bidi="ar-SA"/>
              </w:rPr>
              <w:drawing>
                <wp:inline distT="0" distB="0" distL="0" distR="0" wp14:anchorId="7200A68A" wp14:editId="1E01F1D9">
                  <wp:extent cx="723265" cy="709930"/>
                  <wp:effectExtent l="19050" t="0" r="635" b="0"/>
                  <wp:docPr id="514"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CD18C5" w:rsidRPr="00EE3E4F" w14:paraId="03D09E05" w14:textId="77777777" w:rsidTr="00CD18C5">
        <w:trPr>
          <w:jc w:val="center"/>
        </w:trPr>
        <w:tc>
          <w:tcPr>
            <w:tcW w:w="3120" w:type="dxa"/>
            <w:shd w:val="clear" w:color="auto" w:fill="000000"/>
          </w:tcPr>
          <w:p w14:paraId="24CCAE55" w14:textId="77777777" w:rsidR="00CD18C5" w:rsidRPr="00EE3E4F" w:rsidRDefault="00CD18C5" w:rsidP="00A71FC8">
            <w:pPr>
              <w:jc w:val="center"/>
              <w:rPr>
                <w:sz w:val="20"/>
                <w:lang w:bidi="ar-SA"/>
              </w:rPr>
            </w:pPr>
            <w:r w:rsidRPr="00CD18C5">
              <w:rPr>
                <w:sz w:val="20"/>
                <w:lang w:bidi="ar-SA"/>
              </w:rPr>
              <w:t>2017-05-05-0348_2-Jupiter_685NIR_Full-IoAligned-Stack50-Wavelets1x10+2x5-Cropped-2x.jpg</w:t>
            </w:r>
          </w:p>
        </w:tc>
        <w:tc>
          <w:tcPr>
            <w:tcW w:w="3120" w:type="dxa"/>
            <w:shd w:val="clear" w:color="auto" w:fill="000000"/>
          </w:tcPr>
          <w:p w14:paraId="5B48C7D9" w14:textId="77777777" w:rsidR="00CD18C5" w:rsidRPr="00EE3E4F" w:rsidRDefault="00CD18C5" w:rsidP="00A71FC8">
            <w:pPr>
              <w:jc w:val="center"/>
              <w:rPr>
                <w:sz w:val="20"/>
                <w:lang w:bidi="ar-SA"/>
              </w:rPr>
            </w:pPr>
            <w:r w:rsidRPr="00CD18C5">
              <w:rPr>
                <w:sz w:val="20"/>
                <w:lang w:bidi="ar-SA"/>
              </w:rPr>
              <w:t>2017-05-05-0347_3-Jupiter_685NIR_Full-IoAligned-Stack100-Stretch0to64-Wavelets1x10+2x5-Cropped-2x.jpg</w:t>
            </w:r>
          </w:p>
        </w:tc>
        <w:tc>
          <w:tcPr>
            <w:tcW w:w="3120" w:type="dxa"/>
            <w:shd w:val="clear" w:color="auto" w:fill="000000"/>
          </w:tcPr>
          <w:p w14:paraId="1227A8ED" w14:textId="77777777" w:rsidR="00CD18C5" w:rsidRPr="004A4E1D" w:rsidRDefault="00CD18C5" w:rsidP="00A71FC8">
            <w:pPr>
              <w:jc w:val="center"/>
              <w:rPr>
                <w:sz w:val="20"/>
                <w:lang w:bidi="ar-SA"/>
              </w:rPr>
            </w:pPr>
            <w:r w:rsidRPr="00CD18C5">
              <w:rPr>
                <w:sz w:val="20"/>
                <w:lang w:bidi="ar-SA"/>
              </w:rPr>
              <w:t>2017-05-05-0348_2-Jupiter_685NIR_Full-EuropaAligned-Stack40-Wavelets1x10+2x5-Cropped-2x.jpg</w:t>
            </w:r>
          </w:p>
        </w:tc>
        <w:tc>
          <w:tcPr>
            <w:tcW w:w="3120" w:type="dxa"/>
            <w:shd w:val="clear" w:color="auto" w:fill="000000"/>
          </w:tcPr>
          <w:p w14:paraId="16883E74" w14:textId="77777777" w:rsidR="00CD18C5" w:rsidRPr="00EE3E4F" w:rsidRDefault="00CD18C5" w:rsidP="00A71FC8">
            <w:pPr>
              <w:jc w:val="center"/>
              <w:rPr>
                <w:sz w:val="20"/>
                <w:lang w:bidi="ar-SA"/>
              </w:rPr>
            </w:pPr>
            <w:r w:rsidRPr="00CD18C5">
              <w:rPr>
                <w:sz w:val="20"/>
                <w:lang w:bidi="ar-SA"/>
              </w:rPr>
              <w:t>2017-05-05-0347_3-Jupiter_685NIR_Full-EuropaAligned-Stack100-Stretch0to64-Wavelets1x10+2x5-Cropped-2x.jpg</w:t>
            </w:r>
          </w:p>
        </w:tc>
      </w:tr>
    </w:tbl>
    <w:p w14:paraId="754AC9EE" w14:textId="77777777" w:rsidR="00CD18C5" w:rsidRDefault="00CD18C5" w:rsidP="0096130F"/>
    <w:p w14:paraId="51319E6E" w14:textId="77777777" w:rsidR="00191761" w:rsidRDefault="00191761" w:rsidP="0096130F">
      <w:r w:rsidRPr="00191761">
        <w:t>20170505T0347.3UT</w:t>
      </w:r>
    </w:p>
    <w:p w14:paraId="7797BC3F" w14:textId="77777777" w:rsidR="00CD18C5" w:rsidRDefault="00536DE6" w:rsidP="0096130F">
      <w:r w:rsidRPr="00536DE6">
        <w:rPr>
          <w:noProof/>
          <w:lang w:bidi="ar-SA"/>
        </w:rPr>
        <w:drawing>
          <wp:inline distT="0" distB="0" distL="0" distR="0" wp14:anchorId="4BA7D318" wp14:editId="005A2194">
            <wp:extent cx="5901055" cy="786765"/>
            <wp:effectExtent l="19050" t="0" r="4445" b="0"/>
            <wp:docPr id="5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131DB85F" w14:textId="77777777" w:rsidR="001D0324" w:rsidRDefault="001D0324" w:rsidP="0096130F"/>
    <w:p w14:paraId="7636D52C" w14:textId="77777777" w:rsidR="00191761" w:rsidRDefault="00191761" w:rsidP="0096130F">
      <w:r>
        <w:t>20170505T0348.2</w:t>
      </w:r>
      <w:r w:rsidRPr="00191761">
        <w:t>UT</w:t>
      </w:r>
    </w:p>
    <w:p w14:paraId="309CEFD2" w14:textId="77777777" w:rsidR="001D0324" w:rsidRDefault="00536DE6" w:rsidP="0096130F">
      <w:r w:rsidRPr="00536DE6">
        <w:rPr>
          <w:noProof/>
          <w:lang w:bidi="ar-SA"/>
        </w:rPr>
        <w:drawing>
          <wp:inline distT="0" distB="0" distL="0" distR="0" wp14:anchorId="1CC6E6C9" wp14:editId="15907375">
            <wp:extent cx="5901055" cy="786765"/>
            <wp:effectExtent l="19050" t="0" r="4445" b="0"/>
            <wp:docPr id="5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0FA9286E" w14:textId="77777777" w:rsidR="001D0324" w:rsidRDefault="001D0324" w:rsidP="0096130F"/>
    <w:p w14:paraId="6780AEF8" w14:textId="77777777" w:rsidR="001D0324" w:rsidRDefault="00D95DF2" w:rsidP="0096130F">
      <w:r>
        <w:t>Two videos were taken, one at 0347.3UT and the other at 0348.2UT.  The first one used very short exposures with a linear gamma. The other used much longer exposures. Using the relative positions of Io and Europa t</w:t>
      </w:r>
      <w:r w:rsidR="001D0324">
        <w:t xml:space="preserve">he astrometrically determined plate scale was found to be </w:t>
      </w:r>
      <w:r>
        <w:lastRenderedPageBreak/>
        <w:t>0.1726±0.002</w:t>
      </w:r>
      <w:r w:rsidR="001D0324">
        <w:t xml:space="preserve"> arcsec-pixel</w:t>
      </w:r>
      <w:r w:rsidR="001D0324" w:rsidRPr="00C83F5C">
        <w:rPr>
          <w:vertAlign w:val="superscript"/>
        </w:rPr>
        <w:t>-1</w:t>
      </w:r>
      <w:r>
        <w:t>.</w:t>
      </w:r>
      <w:r w:rsidR="001D0324">
        <w:t xml:space="preserve"> </w:t>
      </w:r>
      <w:r>
        <w:t>This</w:t>
      </w:r>
      <w:r w:rsidR="001D0324">
        <w:t xml:space="preserve"> is very close to the previously determined 0.</w:t>
      </w:r>
      <w:r>
        <w:t>1734</w:t>
      </w:r>
      <w:r w:rsidR="001D0324">
        <w:t xml:space="preserve"> arcsec-pixel</w:t>
      </w:r>
      <w:r w:rsidR="001D0324" w:rsidRPr="00C83F5C">
        <w:rPr>
          <w:vertAlign w:val="superscript"/>
        </w:rPr>
        <w:t>-1</w:t>
      </w:r>
      <w:r w:rsidR="001D0324">
        <w:t xml:space="preserve"> determined </w:t>
      </w:r>
      <w:r w:rsidR="00191761">
        <w:t>from</w:t>
      </w:r>
      <w:r w:rsidR="001D0324">
        <w:t xml:space="preserve"> 20170414UT (abou</w:t>
      </w:r>
      <w:r>
        <w:t>t a 0.46</w:t>
      </w:r>
      <w:r w:rsidR="001D0324">
        <w:t>% difference).</w:t>
      </w:r>
    </w:p>
    <w:p w14:paraId="4EC543F9" w14:textId="77777777" w:rsidR="00191761" w:rsidRDefault="00191761" w:rsidP="0096130F"/>
    <w:p w14:paraId="00CD862C" w14:textId="77777777" w:rsidR="00191761" w:rsidRPr="001D0324" w:rsidRDefault="00191761" w:rsidP="0096130F">
      <w:r>
        <w:t>The difference</w:t>
      </w:r>
      <w:r w:rsidR="00D95DF2">
        <w:t xml:space="preserve"> between the two videos</w:t>
      </w:r>
      <w:r>
        <w:t xml:space="preserve"> is evident in the effective system resolution.  For the short exposures at 0347.3UT the resolution is </w:t>
      </w:r>
      <w:r w:rsidR="00D95DF2">
        <w:t>0.580</w:t>
      </w:r>
      <w:r>
        <w:t>±0.</w:t>
      </w:r>
      <w:r w:rsidR="00D95DF2">
        <w:t>040</w:t>
      </w:r>
      <w:r>
        <w:t xml:space="preserve"> arcsec (95% confidence). For the long exposures at 0348.2UT the resolution is </w:t>
      </w:r>
      <w:r w:rsidR="00D95DF2">
        <w:t>0.815</w:t>
      </w:r>
      <w:r>
        <w:t>±0.</w:t>
      </w:r>
      <w:r w:rsidR="00D95DF2">
        <w:t>019</w:t>
      </w:r>
      <w:r>
        <w:t xml:space="preserve"> arcsec.</w:t>
      </w:r>
      <w:r w:rsidR="00D95DF2">
        <w:t xml:space="preserve"> Note that the estimated resolution determined </w:t>
      </w:r>
      <w:r w:rsidR="00215410">
        <w:t>independent of the plate scale pretty consistent at 0.860 and 0.728 arcsec.</w:t>
      </w:r>
    </w:p>
    <w:p w14:paraId="67A0E9DF" w14:textId="77777777" w:rsidR="001D0324" w:rsidRDefault="001D0324" w:rsidP="0096130F"/>
    <w:p w14:paraId="23391071" w14:textId="77777777" w:rsidR="00FC2F0D" w:rsidRPr="00BE5CDD" w:rsidRDefault="00FC2F0D" w:rsidP="00FC2F0D">
      <w:r>
        <w:rPr>
          <w:b/>
        </w:rPr>
        <w:t>Data Disposition:</w:t>
      </w:r>
      <w:r>
        <w:t xml:space="preserve"> Raw data are zipped and on the 2TB archive drive. Processed data are under the Projects directory on the Astronomy thumb drive.</w:t>
      </w:r>
    </w:p>
    <w:p w14:paraId="5F388ABA" w14:textId="77777777"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14:paraId="2E4F21BB" w14:textId="77777777" w:rsidTr="00A71FC8">
        <w:trPr>
          <w:jc w:val="center"/>
        </w:trPr>
        <w:tc>
          <w:tcPr>
            <w:tcW w:w="4680" w:type="dxa"/>
            <w:shd w:val="clear" w:color="auto" w:fill="000000"/>
            <w:vAlign w:val="center"/>
          </w:tcPr>
          <w:p w14:paraId="172EECF2" w14:textId="77777777"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1AA0779" wp14:editId="52EDA118">
                  <wp:extent cx="2926080" cy="3908970"/>
                  <wp:effectExtent l="19050" t="0" r="7620" b="0"/>
                  <wp:docPr id="495"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14:paraId="7E44BE8D" w14:textId="77777777" w:rsidR="00A948B0" w:rsidRPr="004174E0" w:rsidRDefault="00A948B0" w:rsidP="00A71FC8">
            <w:pPr>
              <w:jc w:val="center"/>
              <w:rPr>
                <w:sz w:val="20"/>
                <w:lang w:bidi="ar-SA"/>
              </w:rPr>
            </w:pPr>
            <w:r>
              <w:rPr>
                <w:noProof/>
                <w:sz w:val="20"/>
                <w:lang w:bidi="ar-SA"/>
              </w:rPr>
              <w:drawing>
                <wp:inline distT="0" distB="0" distL="0" distR="0" wp14:anchorId="014A0464" wp14:editId="0F972EAC">
                  <wp:extent cx="2926080" cy="3908970"/>
                  <wp:effectExtent l="19050" t="0" r="7620" b="0"/>
                  <wp:docPr id="496"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14:paraId="22FBC336" w14:textId="77777777" w:rsidTr="00A71FC8">
        <w:trPr>
          <w:jc w:val="center"/>
        </w:trPr>
        <w:tc>
          <w:tcPr>
            <w:tcW w:w="4680" w:type="dxa"/>
            <w:shd w:val="clear" w:color="auto" w:fill="000000"/>
          </w:tcPr>
          <w:p w14:paraId="2CCDDC2D" w14:textId="77777777" w:rsidR="00A948B0"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14:paraId="70846AA2" w14:textId="77777777" w:rsidR="00A948B0" w:rsidRPr="00EE3E4F" w:rsidRDefault="00A948B0" w:rsidP="00A71FC8">
            <w:pPr>
              <w:jc w:val="center"/>
              <w:rPr>
                <w:sz w:val="20"/>
                <w:lang w:bidi="ar-SA"/>
              </w:rPr>
            </w:pPr>
            <w:r w:rsidRPr="00A948B0">
              <w:rPr>
                <w:sz w:val="20"/>
                <w:lang w:bidi="ar-SA"/>
              </w:rPr>
              <w:t>2017-05-05-0412_7-Moon_685NIR-StraightWallAligned-Stack200-Wavelets1x15+2x10-HalfSize.jpg</w:t>
            </w:r>
          </w:p>
        </w:tc>
      </w:tr>
      <w:tr w:rsidR="005C1CC8" w:rsidRPr="004174E0" w14:paraId="05BB12F4" w14:textId="77777777" w:rsidTr="00A71FC8">
        <w:trPr>
          <w:jc w:val="center"/>
        </w:trPr>
        <w:tc>
          <w:tcPr>
            <w:tcW w:w="4680" w:type="dxa"/>
            <w:shd w:val="clear" w:color="auto" w:fill="000000"/>
            <w:vAlign w:val="center"/>
          </w:tcPr>
          <w:p w14:paraId="2F7CB9EC" w14:textId="77777777" w:rsidR="005C1CC8"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14:anchorId="35E634C2" wp14:editId="5B82C543">
                  <wp:extent cx="2926080" cy="3908970"/>
                  <wp:effectExtent l="19050" t="0" r="7620" b="0"/>
                  <wp:docPr id="489"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14:paraId="5EF55B43" w14:textId="77777777" w:rsidR="005C1CC8" w:rsidRPr="004174E0" w:rsidRDefault="00A948B0" w:rsidP="00A71FC8">
            <w:pPr>
              <w:jc w:val="center"/>
              <w:rPr>
                <w:sz w:val="20"/>
                <w:lang w:bidi="ar-SA"/>
              </w:rPr>
            </w:pPr>
            <w:r>
              <w:rPr>
                <w:noProof/>
                <w:sz w:val="20"/>
                <w:lang w:bidi="ar-SA"/>
              </w:rPr>
              <w:drawing>
                <wp:inline distT="0" distB="0" distL="0" distR="0" wp14:anchorId="42D68823" wp14:editId="3B3176AA">
                  <wp:extent cx="2926080" cy="3908970"/>
                  <wp:effectExtent l="19050" t="0" r="7620" b="0"/>
                  <wp:docPr id="494"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5C1CC8" w:rsidRPr="00EE3E4F" w14:paraId="0E1EC18D" w14:textId="77777777" w:rsidTr="00A71FC8">
        <w:trPr>
          <w:jc w:val="center"/>
        </w:trPr>
        <w:tc>
          <w:tcPr>
            <w:tcW w:w="4680" w:type="dxa"/>
            <w:shd w:val="clear" w:color="auto" w:fill="000000"/>
          </w:tcPr>
          <w:p w14:paraId="74D2C68C" w14:textId="77777777" w:rsidR="005C1CC8"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14:paraId="5517D3A2" w14:textId="77777777" w:rsidR="005C1CC8" w:rsidRPr="00EE3E4F" w:rsidRDefault="00A948B0" w:rsidP="00A71FC8">
            <w:pPr>
              <w:jc w:val="center"/>
              <w:rPr>
                <w:sz w:val="20"/>
                <w:lang w:bidi="ar-SA"/>
              </w:rPr>
            </w:pPr>
            <w:r w:rsidRPr="00A948B0">
              <w:rPr>
                <w:sz w:val="20"/>
                <w:lang w:bidi="ar-SA"/>
              </w:rPr>
              <w:t>2017-05-05-0412_7-Moon_685NIR-StraightWallAligned-Stack200-Wavelets1x15+2x10-HalfSize.jpg</w:t>
            </w:r>
          </w:p>
        </w:tc>
      </w:tr>
    </w:tbl>
    <w:p w14:paraId="4CF3ED94" w14:textId="77777777"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14:paraId="50E890F2" w14:textId="77777777" w:rsidTr="00A71FC8">
        <w:trPr>
          <w:jc w:val="center"/>
        </w:trPr>
        <w:tc>
          <w:tcPr>
            <w:tcW w:w="4680" w:type="dxa"/>
            <w:shd w:val="clear" w:color="auto" w:fill="000000"/>
            <w:vAlign w:val="center"/>
          </w:tcPr>
          <w:p w14:paraId="44EE18D0" w14:textId="77777777"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14:anchorId="73A22A53" wp14:editId="2F3EB8CD">
                  <wp:extent cx="2926080" cy="3908970"/>
                  <wp:effectExtent l="19050" t="0" r="7620" b="0"/>
                  <wp:docPr id="501" name="Picture 4" descr="F:\Astronomy\Projects\Moon\Imaging Data\20170505UT\2017-05-05-0415_3-Moon_685NIR-Clavius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Moon\Imaging Data\20170505UT\2017-05-05-0415_3-Moon_685NIR-ClaviusAligned-Stack200-Wavelets1x15+2x10-Gamma1.3-HalfSize.jpg"/>
                          <pic:cNvPicPr>
                            <a:picLocks noChangeAspect="1" noChangeArrowheads="1"/>
                          </pic:cNvPicPr>
                        </pic:nvPicPr>
                        <pic:blipFill>
                          <a:blip r:embed="rId65"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14:paraId="7D3AB96D" w14:textId="77777777" w:rsidR="00A948B0" w:rsidRPr="004174E0" w:rsidRDefault="00A948B0" w:rsidP="00A71FC8">
            <w:pPr>
              <w:jc w:val="center"/>
              <w:rPr>
                <w:sz w:val="20"/>
                <w:lang w:bidi="ar-SA"/>
              </w:rPr>
            </w:pPr>
            <w:r>
              <w:rPr>
                <w:noProof/>
                <w:sz w:val="20"/>
                <w:lang w:bidi="ar-SA"/>
              </w:rPr>
              <w:drawing>
                <wp:inline distT="0" distB="0" distL="0" distR="0" wp14:anchorId="144453B0" wp14:editId="1C4B37CB">
                  <wp:extent cx="2926080" cy="3908970"/>
                  <wp:effectExtent l="19050" t="0" r="7620" b="0"/>
                  <wp:docPr id="502" name="Picture 5" descr="F:\Astronomy\Projects\Moon\Imaging Data\20170505UT\2017-05-05-0419_7-Moon_685NIR-Plato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Moon\Imaging Data\20170505UT\2017-05-05-0419_7-Moon_685NIR-PlatoAligned-Stack200-Wavelets1x15+2x10-Gamma1.3-HalfSize.jpg"/>
                          <pic:cNvPicPr>
                            <a:picLocks noChangeAspect="1" noChangeArrowheads="1"/>
                          </pic:cNvPicPr>
                        </pic:nvPicPr>
                        <pic:blipFill>
                          <a:blip r:embed="rId66"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14:paraId="16D73420" w14:textId="77777777" w:rsidTr="00A71FC8">
        <w:trPr>
          <w:jc w:val="center"/>
        </w:trPr>
        <w:tc>
          <w:tcPr>
            <w:tcW w:w="4680" w:type="dxa"/>
            <w:shd w:val="clear" w:color="auto" w:fill="000000"/>
          </w:tcPr>
          <w:p w14:paraId="050D619E" w14:textId="77777777" w:rsidR="00A948B0" w:rsidRPr="00EE3E4F" w:rsidRDefault="00A948B0" w:rsidP="00A71FC8">
            <w:pPr>
              <w:jc w:val="center"/>
              <w:rPr>
                <w:sz w:val="20"/>
                <w:lang w:bidi="ar-SA"/>
              </w:rPr>
            </w:pPr>
            <w:r w:rsidRPr="00A948B0">
              <w:rPr>
                <w:sz w:val="20"/>
                <w:lang w:bidi="ar-SA"/>
              </w:rPr>
              <w:t>2017-05-05-0415_3-Moon_685NIR-ClaviusAligned-Stack200-Wavelets1x15+2x10-Gamma1.3-HalfSize.jpg</w:t>
            </w:r>
          </w:p>
        </w:tc>
        <w:tc>
          <w:tcPr>
            <w:tcW w:w="4680" w:type="dxa"/>
            <w:shd w:val="clear" w:color="auto" w:fill="000000"/>
          </w:tcPr>
          <w:p w14:paraId="6D66ABBC" w14:textId="77777777" w:rsidR="00A948B0" w:rsidRPr="00EE3E4F" w:rsidRDefault="00A948B0" w:rsidP="00A71FC8">
            <w:pPr>
              <w:jc w:val="center"/>
              <w:rPr>
                <w:sz w:val="20"/>
                <w:lang w:bidi="ar-SA"/>
              </w:rPr>
            </w:pPr>
            <w:r w:rsidRPr="00A948B0">
              <w:rPr>
                <w:sz w:val="20"/>
                <w:lang w:bidi="ar-SA"/>
              </w:rPr>
              <w:t>2017-05-05-0419_7-Moon_685NIR-PlatoAligned-Stack200-Wavelets1x15+2x10-Gamma1.3-HalfSize.jpg</w:t>
            </w:r>
          </w:p>
        </w:tc>
      </w:tr>
    </w:tbl>
    <w:p w14:paraId="58F76798" w14:textId="77777777" w:rsidR="00A948B0" w:rsidRDefault="00A948B0" w:rsidP="0096130F"/>
    <w:p w14:paraId="264E265C" w14:textId="77777777" w:rsidR="00EB6480" w:rsidRDefault="00EB6480" w:rsidP="0096130F"/>
    <w:p w14:paraId="1F225FBB" w14:textId="77777777" w:rsidR="00EB6480" w:rsidRDefault="00EB6480">
      <w:pPr>
        <w:rPr>
          <w:rFonts w:cs="Arial"/>
          <w:b/>
          <w:bCs/>
          <w:sz w:val="26"/>
          <w:szCs w:val="26"/>
          <w:lang w:bidi="ar-SA"/>
        </w:rPr>
      </w:pPr>
      <w:r>
        <w:br w:type="page"/>
      </w:r>
    </w:p>
    <w:p w14:paraId="04BF4747" w14:textId="77777777" w:rsidR="00EB6480" w:rsidRPr="00D4326C" w:rsidRDefault="00EB6480" w:rsidP="00EB6480">
      <w:pPr>
        <w:pStyle w:val="Heading3"/>
      </w:pPr>
      <w:bookmarkStart w:id="18" w:name="_Toc12884618"/>
      <w:r>
        <w:lastRenderedPageBreak/>
        <w:t xml:space="preserve">2017-May-24 (May-25 UT): </w:t>
      </w:r>
      <w:r w:rsidRPr="002B2B28">
        <w:t xml:space="preserve"> </w:t>
      </w:r>
      <w:r>
        <w:t>Jupiter, Io, Europa and Ganymede</w:t>
      </w:r>
      <w:bookmarkEnd w:id="18"/>
    </w:p>
    <w:p w14:paraId="391E2711" w14:textId="77777777" w:rsidR="00EB6480" w:rsidRDefault="00EB6480" w:rsidP="00EB6480">
      <w:pPr>
        <w:rPr>
          <w:color w:val="808080" w:themeColor="background1" w:themeShade="80"/>
          <w:sz w:val="20"/>
          <w:lang w:bidi="ar-SA"/>
        </w:rPr>
      </w:pPr>
      <w:r>
        <w:rPr>
          <w:color w:val="808080" w:themeColor="background1" w:themeShade="80"/>
          <w:sz w:val="20"/>
          <w:lang w:bidi="ar-SA"/>
        </w:rPr>
        <w:t>Last Updated 5/26/2017</w:t>
      </w:r>
    </w:p>
    <w:p w14:paraId="54CD7A76" w14:textId="77777777" w:rsidR="00EB6480" w:rsidRDefault="00EB6480" w:rsidP="00EB6480">
      <w:pPr>
        <w:rPr>
          <w:color w:val="808080" w:themeColor="background1" w:themeShade="80"/>
          <w:sz w:val="20"/>
          <w:lang w:bidi="ar-SA"/>
        </w:rPr>
      </w:pPr>
    </w:p>
    <w:p w14:paraId="69DFDF0D" w14:textId="77777777" w:rsidR="00EB6480" w:rsidRPr="009164B7" w:rsidRDefault="00EB6480" w:rsidP="00EB6480">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B6480" w:rsidRPr="004174E0" w14:paraId="48E314E5" w14:textId="77777777" w:rsidTr="00A71FC8">
        <w:trPr>
          <w:jc w:val="center"/>
        </w:trPr>
        <w:tc>
          <w:tcPr>
            <w:tcW w:w="4680" w:type="dxa"/>
            <w:shd w:val="clear" w:color="auto" w:fill="000000"/>
            <w:vAlign w:val="center"/>
          </w:tcPr>
          <w:p w14:paraId="4C7CDBED" w14:textId="77777777"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CA82AB6" wp14:editId="2A7B31EE">
                  <wp:extent cx="2743200" cy="2743200"/>
                  <wp:effectExtent l="19050" t="0" r="0" b="0"/>
                  <wp:docPr id="508" name="Picture 3" descr="F:\Astronomy\Projects\Planets\Jupiter\Imaging Data\20170525UT\2017-05-25-0432_1-Hill-Jupiter-RGB-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25UT\2017-05-25-0432_1-Hill-Jupiter-RGB-Wavelets-Stuff.png"/>
                          <pic:cNvPicPr>
                            <a:picLocks noChangeAspect="1" noChangeArrowheads="1"/>
                          </pic:cNvPicPr>
                        </pic:nvPicPr>
                        <pic:blipFill>
                          <a:blip r:embed="rId67"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14:paraId="6D0DE3A5" w14:textId="77777777" w:rsidR="00EB6480" w:rsidRPr="004174E0" w:rsidRDefault="00D50C04" w:rsidP="00A71FC8">
            <w:pPr>
              <w:jc w:val="center"/>
              <w:rPr>
                <w:sz w:val="20"/>
                <w:lang w:bidi="ar-SA"/>
              </w:rPr>
            </w:pPr>
            <w:r>
              <w:rPr>
                <w:noProof/>
                <w:sz w:val="20"/>
                <w:lang w:bidi="ar-SA"/>
              </w:rPr>
              <w:drawing>
                <wp:inline distT="0" distB="0" distL="0" distR="0" wp14:anchorId="53373893" wp14:editId="08823353">
                  <wp:extent cx="2743200" cy="2743200"/>
                  <wp:effectExtent l="19050" t="0" r="0" b="0"/>
                  <wp:docPr id="509" name="Picture 4" descr="F:\Astronomy\Projects\Planets\Jupiter\Imaging Data\20170525UT\2017-05-25-0436_5-Hill-Jupit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25UT\2017-05-25-0436_5-Hill-Jupiter-807-685-RED-Wavelets.png"/>
                          <pic:cNvPicPr>
                            <a:picLocks noChangeAspect="1" noChangeArrowheads="1"/>
                          </pic:cNvPicPr>
                        </pic:nvPicPr>
                        <pic:blipFill>
                          <a:blip r:embed="rId6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14:paraId="7FABD0A8" w14:textId="77777777" w:rsidTr="00A71FC8">
        <w:trPr>
          <w:jc w:val="center"/>
        </w:trPr>
        <w:tc>
          <w:tcPr>
            <w:tcW w:w="4680" w:type="dxa"/>
            <w:shd w:val="clear" w:color="auto" w:fill="000000"/>
          </w:tcPr>
          <w:p w14:paraId="4AA57B05" w14:textId="77777777" w:rsidR="00EB6480" w:rsidRPr="00EE3E4F" w:rsidRDefault="00D50C04" w:rsidP="00A71FC8">
            <w:pPr>
              <w:jc w:val="center"/>
              <w:rPr>
                <w:sz w:val="20"/>
                <w:lang w:bidi="ar-SA"/>
              </w:rPr>
            </w:pPr>
            <w:r w:rsidRPr="00D50C04">
              <w:rPr>
                <w:sz w:val="20"/>
                <w:lang w:bidi="ar-SA"/>
              </w:rPr>
              <w:t>2017-05-25-0432_1-Hill-Jupiter-RGB-Wavelets-Stuff.png</w:t>
            </w:r>
          </w:p>
        </w:tc>
        <w:tc>
          <w:tcPr>
            <w:tcW w:w="4680" w:type="dxa"/>
            <w:shd w:val="clear" w:color="auto" w:fill="000000"/>
          </w:tcPr>
          <w:p w14:paraId="496D42E3" w14:textId="77777777" w:rsidR="00EB6480" w:rsidRPr="00EE3E4F" w:rsidRDefault="00D50C04" w:rsidP="00A71FC8">
            <w:pPr>
              <w:jc w:val="center"/>
              <w:rPr>
                <w:sz w:val="20"/>
                <w:lang w:bidi="ar-SA"/>
              </w:rPr>
            </w:pPr>
            <w:r w:rsidRPr="00D50C04">
              <w:rPr>
                <w:sz w:val="20"/>
                <w:lang w:bidi="ar-SA"/>
              </w:rPr>
              <w:t>2017-05-25-0436_5-Hill-Jupiter-807-685-RED-Wavelets.png</w:t>
            </w:r>
          </w:p>
        </w:tc>
      </w:tr>
      <w:tr w:rsidR="00EB6480" w:rsidRPr="004174E0" w14:paraId="35677084" w14:textId="77777777" w:rsidTr="00A71FC8">
        <w:trPr>
          <w:jc w:val="center"/>
        </w:trPr>
        <w:tc>
          <w:tcPr>
            <w:tcW w:w="4680" w:type="dxa"/>
            <w:shd w:val="clear" w:color="auto" w:fill="000000"/>
            <w:vAlign w:val="center"/>
          </w:tcPr>
          <w:p w14:paraId="7D70C732" w14:textId="77777777"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5F7BB6A" wp14:editId="0BDD9732">
                  <wp:extent cx="2743200" cy="2743200"/>
                  <wp:effectExtent l="19050" t="0" r="0" b="0"/>
                  <wp:docPr id="510" name="Picture 5" descr="F:\Astronomy\Projects\Planets\Jupiter\Imaging Data\20170525UT\2017-05-25-0444_6-Hill-Jupiter-CH4-GRN-NUV-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25UT\2017-05-25-0444_6-Hill-Jupiter-CH4-GRN-NUV-Wavelets-Stuff.png"/>
                          <pic:cNvPicPr>
                            <a:picLocks noChangeAspect="1" noChangeArrowheads="1"/>
                          </pic:cNvPicPr>
                        </pic:nvPicPr>
                        <pic:blipFill>
                          <a:blip r:embed="rId6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14:paraId="6A96C744" w14:textId="77777777" w:rsidR="00EB6480" w:rsidRPr="004174E0" w:rsidRDefault="00D50C04" w:rsidP="00A71FC8">
            <w:pPr>
              <w:jc w:val="center"/>
              <w:rPr>
                <w:sz w:val="20"/>
                <w:lang w:bidi="ar-SA"/>
              </w:rPr>
            </w:pPr>
            <w:r>
              <w:rPr>
                <w:noProof/>
                <w:sz w:val="20"/>
                <w:lang w:bidi="ar-SA"/>
              </w:rPr>
              <w:drawing>
                <wp:inline distT="0" distB="0" distL="0" distR="0" wp14:anchorId="4EFE09CB" wp14:editId="02CA862B">
                  <wp:extent cx="2743200" cy="2743200"/>
                  <wp:effectExtent l="19050" t="0" r="0" b="0"/>
                  <wp:docPr id="513" name="Picture 6" descr="F:\Astronomy\Projects\Planets\Jupiter\Imaging Data\20170525UT\2017-05-25-0442_3-Hill-Jupiter-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525UT\2017-05-25-0442_3-Hill-Jupiter-807-GRN-NUV-Wavelets.png"/>
                          <pic:cNvPicPr>
                            <a:picLocks noChangeAspect="1" noChangeArrowheads="1"/>
                          </pic:cNvPicPr>
                        </pic:nvPicPr>
                        <pic:blipFill>
                          <a:blip r:embed="rId7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14:paraId="44E84850" w14:textId="77777777" w:rsidTr="00A71FC8">
        <w:trPr>
          <w:jc w:val="center"/>
        </w:trPr>
        <w:tc>
          <w:tcPr>
            <w:tcW w:w="4680" w:type="dxa"/>
            <w:shd w:val="clear" w:color="auto" w:fill="000000"/>
          </w:tcPr>
          <w:p w14:paraId="5C54589C" w14:textId="77777777" w:rsidR="00EB6480" w:rsidRPr="00EE3E4F" w:rsidRDefault="00D50C04" w:rsidP="00A71FC8">
            <w:pPr>
              <w:jc w:val="center"/>
              <w:rPr>
                <w:sz w:val="20"/>
                <w:lang w:bidi="ar-SA"/>
              </w:rPr>
            </w:pPr>
            <w:r w:rsidRPr="00D50C04">
              <w:rPr>
                <w:sz w:val="20"/>
                <w:lang w:bidi="ar-SA"/>
              </w:rPr>
              <w:t>2017-05-25-0444_6-Hill-Jupiter-CH4-GRN-NUV-Wavelets-Stuff.png</w:t>
            </w:r>
          </w:p>
        </w:tc>
        <w:tc>
          <w:tcPr>
            <w:tcW w:w="4680" w:type="dxa"/>
            <w:shd w:val="clear" w:color="auto" w:fill="000000"/>
          </w:tcPr>
          <w:p w14:paraId="2AD83EA7" w14:textId="77777777" w:rsidR="00EB6480" w:rsidRPr="00EE3E4F" w:rsidRDefault="00D50C04" w:rsidP="00A71FC8">
            <w:pPr>
              <w:jc w:val="center"/>
              <w:rPr>
                <w:sz w:val="20"/>
                <w:lang w:bidi="ar-SA"/>
              </w:rPr>
            </w:pPr>
            <w:r w:rsidRPr="00D50C04">
              <w:rPr>
                <w:sz w:val="20"/>
                <w:lang w:bidi="ar-SA"/>
              </w:rPr>
              <w:t>2017-05-25-0442_3-Hill-Jupiter-807-GRN-NUV-Wavelets.png</w:t>
            </w:r>
          </w:p>
        </w:tc>
      </w:tr>
    </w:tbl>
    <w:p w14:paraId="1E2AEF05" w14:textId="77777777" w:rsidR="00EB6480" w:rsidRDefault="00EB6480" w:rsidP="00EB6480"/>
    <w:p w14:paraId="70205101" w14:textId="77777777" w:rsidR="004A0DFC" w:rsidRDefault="004A0DFC" w:rsidP="00EB6480"/>
    <w:p w14:paraId="22D08A6D" w14:textId="77777777" w:rsidR="004A0DFC" w:rsidRDefault="00420DFE" w:rsidP="00EB6480">
      <w:r>
        <w:rPr>
          <w:noProof/>
        </w:rPr>
        <w:lastRenderedPageBreak/>
        <w:drawing>
          <wp:inline distT="0" distB="0" distL="0" distR="0" wp14:anchorId="2E89D5CC" wp14:editId="78DBB319">
            <wp:extent cx="2743200" cy="2743200"/>
            <wp:effectExtent l="0" t="0" r="0" b="0"/>
            <wp:docPr id="534" name="Picture 534" descr="C:\Users\Steven Hill\AppData\Local\Microsoft\Windows\INetCache\Content.Word\2017-05-25-0432_1-Hill-Jupiter-RGB-Wavelets-Stuff-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teven Hill\AppData\Local\Microsoft\Windows\INetCache\Content.Word\2017-05-25-0432_1-Hill-Jupiter-RGB-Wavelets-Stuff-Annotated.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355B4334" w14:textId="77777777" w:rsidR="00420DFE" w:rsidRDefault="00420DFE" w:rsidP="00EB6480">
      <w:r w:rsidRPr="00420DFE">
        <w:t>2017-05-25-0432_1-Hill-Jupiter-RGB-Wavelets-Stuff-Annotated</w:t>
      </w:r>
      <w:r>
        <w:t>.jpg</w:t>
      </w:r>
    </w:p>
    <w:p w14:paraId="092DDFEF" w14:textId="77777777" w:rsidR="004A0DFC" w:rsidRDefault="004A0DFC" w:rsidP="00EB648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B6480" w:rsidRPr="004A0DFC" w14:paraId="49B25ED6" w14:textId="77777777" w:rsidTr="00A71FC8">
        <w:trPr>
          <w:jc w:val="center"/>
        </w:trPr>
        <w:tc>
          <w:tcPr>
            <w:tcW w:w="3120" w:type="dxa"/>
            <w:shd w:val="clear" w:color="auto" w:fill="000000"/>
            <w:vAlign w:val="center"/>
          </w:tcPr>
          <w:p w14:paraId="3FF49696" w14:textId="77777777" w:rsidR="00EB6480" w:rsidRPr="004A0DFC" w:rsidRDefault="00EB6480" w:rsidP="00A71FC8">
            <w:pPr>
              <w:jc w:val="center"/>
              <w:rPr>
                <w:noProof/>
                <w:color w:val="FF0000"/>
                <w:sz w:val="20"/>
                <w:lang w:bidi="ar-SA"/>
              </w:rPr>
            </w:pPr>
            <w:r w:rsidRPr="004A0DFC">
              <w:rPr>
                <w:noProof/>
                <w:color w:val="FF0000"/>
                <w:sz w:val="20"/>
                <w:lang w:bidi="ar-SA"/>
              </w:rPr>
              <w:drawing>
                <wp:inline distT="0" distB="0" distL="0" distR="0" wp14:anchorId="1F72BB92" wp14:editId="0F92A2B0">
                  <wp:extent cx="927735" cy="819150"/>
                  <wp:effectExtent l="19050" t="0" r="5715" b="0"/>
                  <wp:docPr id="497"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14:paraId="2541CC44" w14:textId="77777777"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14:anchorId="0777FAD4" wp14:editId="20DE5608">
                  <wp:extent cx="832485" cy="764540"/>
                  <wp:effectExtent l="19050" t="0" r="5715" b="0"/>
                  <wp:docPr id="498"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14:paraId="68460306" w14:textId="77777777"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14:anchorId="0C974188" wp14:editId="21B9C2F8">
                  <wp:extent cx="805180" cy="682625"/>
                  <wp:effectExtent l="19050" t="0" r="0" b="0"/>
                  <wp:docPr id="499"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14:paraId="60EEF177" w14:textId="77777777"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14:anchorId="6E795F49" wp14:editId="41496064">
                  <wp:extent cx="723265" cy="709930"/>
                  <wp:effectExtent l="19050" t="0" r="635" b="0"/>
                  <wp:docPr id="500"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EB6480" w:rsidRPr="004A0DFC" w14:paraId="1B100E43" w14:textId="77777777" w:rsidTr="00A71FC8">
        <w:trPr>
          <w:jc w:val="center"/>
        </w:trPr>
        <w:tc>
          <w:tcPr>
            <w:tcW w:w="3120" w:type="dxa"/>
            <w:shd w:val="clear" w:color="auto" w:fill="000000"/>
          </w:tcPr>
          <w:p w14:paraId="5AED1434" w14:textId="77777777" w:rsidR="00EB6480" w:rsidRPr="004A0DFC" w:rsidRDefault="00EB6480" w:rsidP="00A71FC8">
            <w:pPr>
              <w:jc w:val="center"/>
              <w:rPr>
                <w:color w:val="FF0000"/>
                <w:sz w:val="20"/>
                <w:lang w:bidi="ar-SA"/>
              </w:rPr>
            </w:pPr>
            <w:r w:rsidRPr="004A0DFC">
              <w:rPr>
                <w:color w:val="FF0000"/>
                <w:sz w:val="20"/>
                <w:lang w:bidi="ar-SA"/>
              </w:rPr>
              <w:t>2017-05-05-0348_2-Jupiter_685NIR_Full-IoAligned-Stack50-Wavelets1x10+2x5-Cropped-2x.jpg</w:t>
            </w:r>
          </w:p>
        </w:tc>
        <w:tc>
          <w:tcPr>
            <w:tcW w:w="3120" w:type="dxa"/>
            <w:shd w:val="clear" w:color="auto" w:fill="000000"/>
          </w:tcPr>
          <w:p w14:paraId="542CEE46" w14:textId="77777777" w:rsidR="00EB6480" w:rsidRPr="004A0DFC" w:rsidRDefault="00EB6480" w:rsidP="00A71FC8">
            <w:pPr>
              <w:jc w:val="center"/>
              <w:rPr>
                <w:color w:val="FF0000"/>
                <w:sz w:val="20"/>
                <w:lang w:bidi="ar-SA"/>
              </w:rPr>
            </w:pPr>
            <w:r w:rsidRPr="004A0DFC">
              <w:rPr>
                <w:color w:val="FF0000"/>
                <w:sz w:val="20"/>
                <w:lang w:bidi="ar-SA"/>
              </w:rPr>
              <w:t>2017-05-05-0347_3-Jupiter_685NIR_Full-IoAligned-Stack100-Stretch0to64-Wavelets1x10+2x5-Cropped-2x.jpg</w:t>
            </w:r>
          </w:p>
        </w:tc>
        <w:tc>
          <w:tcPr>
            <w:tcW w:w="3120" w:type="dxa"/>
            <w:shd w:val="clear" w:color="auto" w:fill="000000"/>
          </w:tcPr>
          <w:p w14:paraId="5ABDD609" w14:textId="77777777" w:rsidR="00EB6480" w:rsidRPr="004A0DFC" w:rsidRDefault="00EB6480" w:rsidP="00A71FC8">
            <w:pPr>
              <w:jc w:val="center"/>
              <w:rPr>
                <w:color w:val="FF0000"/>
                <w:sz w:val="20"/>
                <w:lang w:bidi="ar-SA"/>
              </w:rPr>
            </w:pPr>
            <w:r w:rsidRPr="004A0DFC">
              <w:rPr>
                <w:color w:val="FF0000"/>
                <w:sz w:val="20"/>
                <w:lang w:bidi="ar-SA"/>
              </w:rPr>
              <w:t>2017-05-05-0348_2-Jupiter_685NIR_Full-EuropaAligned-Stack40-Wavelets1x10+2x5-Cropped-2x.jpg</w:t>
            </w:r>
          </w:p>
        </w:tc>
        <w:tc>
          <w:tcPr>
            <w:tcW w:w="3120" w:type="dxa"/>
            <w:shd w:val="clear" w:color="auto" w:fill="000000"/>
          </w:tcPr>
          <w:p w14:paraId="3FC8F29C" w14:textId="77777777" w:rsidR="00EB6480" w:rsidRPr="004A0DFC" w:rsidRDefault="00EB6480" w:rsidP="00A71FC8">
            <w:pPr>
              <w:jc w:val="center"/>
              <w:rPr>
                <w:color w:val="FF0000"/>
                <w:sz w:val="20"/>
                <w:lang w:bidi="ar-SA"/>
              </w:rPr>
            </w:pPr>
            <w:r w:rsidRPr="004A0DFC">
              <w:rPr>
                <w:color w:val="FF0000"/>
                <w:sz w:val="20"/>
                <w:lang w:bidi="ar-SA"/>
              </w:rPr>
              <w:t>2017-05-05-0347_3-Jupiter_685NIR_Full-EuropaAligned-Stack100-Stretch0to64-Wavelets1x10+2x5-Cropped-2x.jpg</w:t>
            </w:r>
          </w:p>
        </w:tc>
      </w:tr>
    </w:tbl>
    <w:p w14:paraId="51FFCDAC" w14:textId="77777777" w:rsidR="00EB6480" w:rsidRPr="004A0DFC" w:rsidRDefault="00EB6480" w:rsidP="00EB6480">
      <w:pPr>
        <w:rPr>
          <w:color w:val="FF0000"/>
        </w:rPr>
      </w:pPr>
    </w:p>
    <w:p w14:paraId="5D821533" w14:textId="77777777" w:rsidR="00EB6480" w:rsidRPr="004A0DFC" w:rsidRDefault="00EB6480" w:rsidP="00EB6480">
      <w:pPr>
        <w:rPr>
          <w:color w:val="FF0000"/>
        </w:rPr>
      </w:pPr>
      <w:r w:rsidRPr="004A0DFC">
        <w:rPr>
          <w:color w:val="FF0000"/>
        </w:rPr>
        <w:t>20170505T0347.3UT</w:t>
      </w:r>
    </w:p>
    <w:p w14:paraId="62743DEF" w14:textId="77777777" w:rsidR="00EB6480" w:rsidRPr="004A0DFC" w:rsidRDefault="00EB6480" w:rsidP="00EB6480">
      <w:pPr>
        <w:rPr>
          <w:color w:val="FF0000"/>
        </w:rPr>
      </w:pPr>
      <w:r w:rsidRPr="004A0DFC">
        <w:rPr>
          <w:noProof/>
          <w:color w:val="FF0000"/>
          <w:lang w:bidi="ar-SA"/>
        </w:rPr>
        <w:drawing>
          <wp:inline distT="0" distB="0" distL="0" distR="0" wp14:anchorId="3703B352" wp14:editId="24032636">
            <wp:extent cx="5901055" cy="786765"/>
            <wp:effectExtent l="19050" t="0" r="4445" b="0"/>
            <wp:docPr id="5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2078F60F" w14:textId="77777777" w:rsidR="00EB6480" w:rsidRPr="004A0DFC" w:rsidRDefault="00EB6480" w:rsidP="00EB6480">
      <w:pPr>
        <w:rPr>
          <w:color w:val="FF0000"/>
        </w:rPr>
      </w:pPr>
    </w:p>
    <w:p w14:paraId="5B845711" w14:textId="77777777" w:rsidR="00EB6480" w:rsidRPr="004A0DFC" w:rsidRDefault="00EB6480" w:rsidP="00EB6480">
      <w:pPr>
        <w:rPr>
          <w:color w:val="FF0000"/>
        </w:rPr>
      </w:pPr>
      <w:r w:rsidRPr="004A0DFC">
        <w:rPr>
          <w:color w:val="FF0000"/>
        </w:rPr>
        <w:t>20170505T0348.2UT</w:t>
      </w:r>
    </w:p>
    <w:p w14:paraId="7F0D1B29" w14:textId="77777777" w:rsidR="00EB6480" w:rsidRPr="004A0DFC" w:rsidRDefault="00EB6480" w:rsidP="00EB6480">
      <w:pPr>
        <w:rPr>
          <w:color w:val="FF0000"/>
        </w:rPr>
      </w:pPr>
      <w:r w:rsidRPr="004A0DFC">
        <w:rPr>
          <w:noProof/>
          <w:color w:val="FF0000"/>
          <w:lang w:bidi="ar-SA"/>
        </w:rPr>
        <w:drawing>
          <wp:inline distT="0" distB="0" distL="0" distR="0" wp14:anchorId="27DD9BCB" wp14:editId="7BAE7ABB">
            <wp:extent cx="5901055" cy="786765"/>
            <wp:effectExtent l="19050" t="0" r="4445" b="0"/>
            <wp:docPr id="50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34D7FAFE" w14:textId="77777777" w:rsidR="00EB6480" w:rsidRPr="004A0DFC" w:rsidRDefault="00EB6480" w:rsidP="00EB6480">
      <w:pPr>
        <w:rPr>
          <w:color w:val="FF0000"/>
        </w:rPr>
      </w:pPr>
    </w:p>
    <w:p w14:paraId="5CC4A8EE" w14:textId="77777777" w:rsidR="00EB6480" w:rsidRPr="004A0DFC" w:rsidRDefault="00EB6480" w:rsidP="00EB6480">
      <w:pPr>
        <w:rPr>
          <w:color w:val="FF0000"/>
        </w:rPr>
      </w:pPr>
      <w:r w:rsidRPr="004A0DFC">
        <w:rPr>
          <w:color w:val="FF0000"/>
        </w:rPr>
        <w:t>Two videos were taken, one at 0347.3UT and the other at 0348.2UT.  The first one used very short exposures with a linear gamma. The other used much longer exposures. Using the relative positions of Io and Europa the astrometrically determined plate scale was found to be 0.1726±0.002 arcsec-pixel</w:t>
      </w:r>
      <w:r w:rsidRPr="004A0DFC">
        <w:rPr>
          <w:color w:val="FF0000"/>
          <w:vertAlign w:val="superscript"/>
        </w:rPr>
        <w:t>-1</w:t>
      </w:r>
      <w:r w:rsidRPr="004A0DFC">
        <w:rPr>
          <w:color w:val="FF0000"/>
        </w:rPr>
        <w:t>. This is very close to the previously determined 0.1734 arcsec-pixel</w:t>
      </w:r>
      <w:r w:rsidRPr="004A0DFC">
        <w:rPr>
          <w:color w:val="FF0000"/>
          <w:vertAlign w:val="superscript"/>
        </w:rPr>
        <w:t>-1</w:t>
      </w:r>
      <w:r w:rsidRPr="004A0DFC">
        <w:rPr>
          <w:color w:val="FF0000"/>
        </w:rPr>
        <w:t xml:space="preserve"> determined from 20170414UT (about a 0.46% difference).</w:t>
      </w:r>
    </w:p>
    <w:p w14:paraId="7F919750" w14:textId="77777777" w:rsidR="00EB6480" w:rsidRPr="004A0DFC" w:rsidRDefault="00EB6480" w:rsidP="00EB6480">
      <w:pPr>
        <w:rPr>
          <w:color w:val="FF0000"/>
        </w:rPr>
      </w:pPr>
    </w:p>
    <w:p w14:paraId="0F66C4A3" w14:textId="77777777" w:rsidR="00EB6480" w:rsidRPr="004A0DFC" w:rsidRDefault="00EB6480" w:rsidP="00EB6480">
      <w:pPr>
        <w:rPr>
          <w:color w:val="FF0000"/>
        </w:rPr>
      </w:pPr>
      <w:r w:rsidRPr="004A0DFC">
        <w:rPr>
          <w:color w:val="FF0000"/>
        </w:rPr>
        <w:t>The difference between the two videos is evident in the effective system resolution.  For the short exposures at 0347.3UT the resolution is 0.580±0.040 arcsec (95% confidence). For the long exposures at 0348.2UT the resolution is 0.815±0.019 arcsec. Note that the estimated resolution determined independent of the plate scale pretty consistent at 0.860 and 0.728 arcsec.</w:t>
      </w:r>
    </w:p>
    <w:p w14:paraId="74925C55" w14:textId="77777777" w:rsidR="00EB6480" w:rsidRDefault="00EB6480" w:rsidP="00EB6480"/>
    <w:p w14:paraId="2DED0EC8" w14:textId="77777777" w:rsidR="00EB6480" w:rsidRPr="004A0DFC" w:rsidRDefault="00EB6480" w:rsidP="00EB6480">
      <w:pPr>
        <w:rPr>
          <w:color w:val="FF0000"/>
        </w:rPr>
      </w:pPr>
      <w:r w:rsidRPr="004A0DFC">
        <w:rPr>
          <w:b/>
          <w:color w:val="FF0000"/>
        </w:rPr>
        <w:t>Data Disposition:</w:t>
      </w:r>
      <w:r w:rsidRPr="004A0DFC">
        <w:rPr>
          <w:color w:val="FF0000"/>
        </w:rPr>
        <w:t xml:space="preserve"> Raw data are zipped and on the 2TB archive drive. Processed data are under the Projects directory on the Astronomy thumb drive.</w:t>
      </w:r>
    </w:p>
    <w:p w14:paraId="7A5CE9B1" w14:textId="77777777" w:rsidR="00EB6480" w:rsidRDefault="00EB6480" w:rsidP="00EB6480"/>
    <w:p w14:paraId="597E1FBD" w14:textId="77777777" w:rsidR="009F6E3A" w:rsidRDefault="009F6E3A">
      <w:pPr>
        <w:rPr>
          <w:rFonts w:ascii="Arial" w:hAnsi="Arial" w:cs="Arial"/>
          <w:b/>
          <w:bCs/>
          <w:i/>
          <w:iCs/>
          <w:sz w:val="28"/>
          <w:szCs w:val="28"/>
        </w:rPr>
      </w:pPr>
      <w:r>
        <w:br w:type="page"/>
      </w:r>
    </w:p>
    <w:p w14:paraId="569479FD" w14:textId="77777777" w:rsidR="009F6E3A" w:rsidRDefault="009F6E3A" w:rsidP="009F6E3A">
      <w:pPr>
        <w:pStyle w:val="Heading2"/>
      </w:pPr>
      <w:bookmarkStart w:id="19" w:name="_Toc12884619"/>
      <w:r>
        <w:lastRenderedPageBreak/>
        <w:t>June</w:t>
      </w:r>
      <w:bookmarkEnd w:id="19"/>
    </w:p>
    <w:p w14:paraId="1918C112" w14:textId="77777777" w:rsidR="00064EB7" w:rsidRPr="00D4326C" w:rsidRDefault="00064EB7" w:rsidP="00064EB7">
      <w:pPr>
        <w:pStyle w:val="Heading3"/>
      </w:pPr>
      <w:bookmarkStart w:id="20" w:name="_Toc12884620"/>
      <w:r>
        <w:t xml:space="preserve">2017-Jun-04 (Jun-05 UT): </w:t>
      </w:r>
      <w:r w:rsidRPr="002B2B28">
        <w:t xml:space="preserve"> </w:t>
      </w:r>
      <w:r>
        <w:t>Jupiter, Io and Moon</w:t>
      </w:r>
      <w:bookmarkEnd w:id="20"/>
    </w:p>
    <w:p w14:paraId="65B38111" w14:textId="77777777"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14:paraId="326B457D" w14:textId="77777777" w:rsidR="00064EB7" w:rsidRDefault="00064EB7" w:rsidP="00064EB7">
      <w:pPr>
        <w:rPr>
          <w:color w:val="808080" w:themeColor="background1" w:themeShade="80"/>
          <w:sz w:val="20"/>
          <w:lang w:bidi="ar-SA"/>
        </w:rPr>
      </w:pPr>
    </w:p>
    <w:p w14:paraId="58559DDB" w14:textId="77777777"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14:paraId="0F186425" w14:textId="77777777" w:rsidTr="00A71FC8">
        <w:trPr>
          <w:jc w:val="center"/>
        </w:trPr>
        <w:tc>
          <w:tcPr>
            <w:tcW w:w="4680" w:type="dxa"/>
            <w:shd w:val="clear" w:color="auto" w:fill="000000"/>
            <w:vAlign w:val="center"/>
          </w:tcPr>
          <w:p w14:paraId="6795C567" w14:textId="77777777"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FA75CC7" wp14:editId="029F4073">
                  <wp:extent cx="2661285" cy="2661285"/>
                  <wp:effectExtent l="19050" t="0" r="5715" b="0"/>
                  <wp:docPr id="518" name="Picture 5" descr="F:\Astronomy\Projects\Planets\Jupiter\Imaging Data\20170605UT\2017-06-05-0329_8-Hill-Jupiter-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605UT\2017-06-05-0329_8-Hill-Jupiter-RGB-Wavelets.png"/>
                          <pic:cNvPicPr>
                            <a:picLocks noChangeAspect="1" noChangeArrowheads="1"/>
                          </pic:cNvPicPr>
                        </pic:nvPicPr>
                        <pic:blipFill>
                          <a:blip r:embed="rId72"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14:paraId="77C3015E" w14:textId="77777777" w:rsidR="00064EB7" w:rsidRPr="004174E0" w:rsidRDefault="00064EB7" w:rsidP="00A71FC8">
            <w:pPr>
              <w:jc w:val="center"/>
              <w:rPr>
                <w:sz w:val="20"/>
                <w:lang w:bidi="ar-SA"/>
              </w:rPr>
            </w:pPr>
            <w:r>
              <w:rPr>
                <w:noProof/>
                <w:sz w:val="20"/>
                <w:lang w:bidi="ar-SA"/>
              </w:rPr>
              <w:drawing>
                <wp:inline distT="0" distB="0" distL="0" distR="0" wp14:anchorId="32781C86" wp14:editId="44EB029E">
                  <wp:extent cx="2672080" cy="2672080"/>
                  <wp:effectExtent l="19050" t="0" r="0" b="0"/>
                  <wp:docPr id="521" name="Picture 6" descr="F:\Astronomy\Projects\Planets\Jupiter\Imaging Data\20170605UT\2017-06-05-0333_6-Hill-Jupi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605UT\2017-06-05-0333_6-Hill-Jupier-807-685-RED-Wavelets.png"/>
                          <pic:cNvPicPr>
                            <a:picLocks noChangeAspect="1" noChangeArrowheads="1"/>
                          </pic:cNvPicPr>
                        </pic:nvPicPr>
                        <pic:blipFill>
                          <a:blip r:embed="rId73"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14:paraId="69703332" w14:textId="77777777" w:rsidTr="00A71FC8">
        <w:trPr>
          <w:jc w:val="center"/>
        </w:trPr>
        <w:tc>
          <w:tcPr>
            <w:tcW w:w="4680" w:type="dxa"/>
            <w:shd w:val="clear" w:color="auto" w:fill="000000"/>
          </w:tcPr>
          <w:p w14:paraId="35C68F9F" w14:textId="77777777" w:rsidR="00064EB7" w:rsidRPr="00EE3E4F" w:rsidRDefault="00064EB7" w:rsidP="00A71FC8">
            <w:pPr>
              <w:jc w:val="center"/>
              <w:rPr>
                <w:sz w:val="20"/>
                <w:lang w:bidi="ar-SA"/>
              </w:rPr>
            </w:pPr>
            <w:r w:rsidRPr="00946F21">
              <w:rPr>
                <w:sz w:val="20"/>
                <w:lang w:bidi="ar-SA"/>
              </w:rPr>
              <w:t>2017-06-05-0329_8-Hill-Jupiter-RGB-Wavelets.png</w:t>
            </w:r>
          </w:p>
        </w:tc>
        <w:tc>
          <w:tcPr>
            <w:tcW w:w="4680" w:type="dxa"/>
            <w:shd w:val="clear" w:color="auto" w:fill="000000"/>
          </w:tcPr>
          <w:p w14:paraId="1D8098BC" w14:textId="77777777" w:rsidR="00064EB7" w:rsidRPr="00EE3E4F" w:rsidRDefault="00064EB7" w:rsidP="00A71FC8">
            <w:pPr>
              <w:jc w:val="center"/>
              <w:rPr>
                <w:sz w:val="20"/>
                <w:lang w:bidi="ar-SA"/>
              </w:rPr>
            </w:pPr>
            <w:r w:rsidRPr="00946F21">
              <w:rPr>
                <w:sz w:val="20"/>
                <w:lang w:bidi="ar-SA"/>
              </w:rPr>
              <w:t>2017-06-05-0333_6-Hill-Jupier-807-685-RED-Wavelets.png</w:t>
            </w:r>
          </w:p>
        </w:tc>
      </w:tr>
      <w:tr w:rsidR="00064EB7" w:rsidRPr="004174E0" w14:paraId="0F3D0CAF" w14:textId="77777777" w:rsidTr="00A71FC8">
        <w:trPr>
          <w:jc w:val="center"/>
        </w:trPr>
        <w:tc>
          <w:tcPr>
            <w:tcW w:w="4680" w:type="dxa"/>
            <w:shd w:val="clear" w:color="auto" w:fill="000000"/>
            <w:vAlign w:val="center"/>
          </w:tcPr>
          <w:p w14:paraId="1068E946" w14:textId="77777777"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6D05240" wp14:editId="00F0157B">
                  <wp:extent cx="2661285" cy="2661285"/>
                  <wp:effectExtent l="19050" t="0" r="5715" b="0"/>
                  <wp:docPr id="507" name="Picture 2" descr="F:\Astronomy\Projects\Planets\Jupiter\Imaging Data\20170605UT\2017-06-05-0340_1-Hill-Jupiter-CH4-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605UT\2017-06-05-0340_1-Hill-Jupiter-CH4-GRN-NUV-Wavelets.png"/>
                          <pic:cNvPicPr>
                            <a:picLocks noChangeAspect="1" noChangeArrowheads="1"/>
                          </pic:cNvPicPr>
                        </pic:nvPicPr>
                        <pic:blipFill>
                          <a:blip r:embed="rId74"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14:paraId="23C9C952" w14:textId="77777777" w:rsidR="00064EB7" w:rsidRPr="004174E0" w:rsidRDefault="00064EB7" w:rsidP="00A71FC8">
            <w:pPr>
              <w:jc w:val="center"/>
              <w:rPr>
                <w:sz w:val="20"/>
                <w:lang w:bidi="ar-SA"/>
              </w:rPr>
            </w:pPr>
            <w:r>
              <w:rPr>
                <w:noProof/>
                <w:sz w:val="20"/>
                <w:lang w:bidi="ar-SA"/>
              </w:rPr>
              <w:drawing>
                <wp:inline distT="0" distB="0" distL="0" distR="0" wp14:anchorId="1574B3F4" wp14:editId="392847D2">
                  <wp:extent cx="2672080" cy="2672080"/>
                  <wp:effectExtent l="19050" t="0" r="0" b="0"/>
                  <wp:docPr id="517" name="Picture 4" descr="F:\Astronomy\Projects\Planets\Jupiter\Imaging Data\20170605UT\2017-06-05-0338_4-Hill-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605UT\2017-06-05-0338_4-Hill-807-GRN-NUV-Wavelets.png"/>
                          <pic:cNvPicPr>
                            <a:picLocks noChangeAspect="1" noChangeArrowheads="1"/>
                          </pic:cNvPicPr>
                        </pic:nvPicPr>
                        <pic:blipFill>
                          <a:blip r:embed="rId75"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14:paraId="249EF31D" w14:textId="77777777" w:rsidTr="00A71FC8">
        <w:trPr>
          <w:jc w:val="center"/>
        </w:trPr>
        <w:tc>
          <w:tcPr>
            <w:tcW w:w="4680" w:type="dxa"/>
            <w:shd w:val="clear" w:color="auto" w:fill="000000"/>
          </w:tcPr>
          <w:p w14:paraId="341C4A66" w14:textId="77777777" w:rsidR="00064EB7" w:rsidRPr="00EE3E4F" w:rsidRDefault="00064EB7" w:rsidP="00A71FC8">
            <w:pPr>
              <w:jc w:val="center"/>
              <w:rPr>
                <w:sz w:val="20"/>
                <w:lang w:bidi="ar-SA"/>
              </w:rPr>
            </w:pPr>
            <w:r w:rsidRPr="00946F21">
              <w:rPr>
                <w:sz w:val="20"/>
                <w:lang w:bidi="ar-SA"/>
              </w:rPr>
              <w:t>2017-06-05-0340_1-Hill-Jupiter-CH4-GRN-NUV-Wavelets.png</w:t>
            </w:r>
          </w:p>
        </w:tc>
        <w:tc>
          <w:tcPr>
            <w:tcW w:w="4680" w:type="dxa"/>
            <w:shd w:val="clear" w:color="auto" w:fill="000000"/>
          </w:tcPr>
          <w:p w14:paraId="3C5F0711" w14:textId="77777777" w:rsidR="00064EB7" w:rsidRPr="00EE3E4F" w:rsidRDefault="00064EB7" w:rsidP="00A71FC8">
            <w:pPr>
              <w:jc w:val="center"/>
              <w:rPr>
                <w:sz w:val="20"/>
                <w:lang w:bidi="ar-SA"/>
              </w:rPr>
            </w:pPr>
            <w:r w:rsidRPr="00946F21">
              <w:rPr>
                <w:sz w:val="20"/>
                <w:lang w:bidi="ar-SA"/>
              </w:rPr>
              <w:t>2017-06-05-0338_4-Hill-807-GRN-NUV-Wavelets.png</w:t>
            </w:r>
          </w:p>
        </w:tc>
      </w:tr>
    </w:tbl>
    <w:p w14:paraId="00E17482" w14:textId="77777777" w:rsidR="00064EB7" w:rsidRDefault="00064EB7" w:rsidP="00064EB7"/>
    <w:p w14:paraId="643F51F3" w14:textId="77777777" w:rsidR="00DC00E8" w:rsidRDefault="00DC00E8">
      <w:r>
        <w:rPr>
          <w:noProof/>
        </w:rPr>
        <w:lastRenderedPageBreak/>
        <w:drawing>
          <wp:inline distT="0" distB="0" distL="0" distR="0" wp14:anchorId="595820C3" wp14:editId="24EDB65A">
            <wp:extent cx="2663825" cy="2663825"/>
            <wp:effectExtent l="0" t="0" r="0" b="0"/>
            <wp:docPr id="535" name="Picture 535" descr="C:\Users\Steven Hill\AppData\Local\Microsoft\Windows\INetCache\Content.Word\2017-06-05-032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teven Hill\AppData\Local\Microsoft\Windows\INetCache\Content.Word\2017-06-05-0329_8-Hill-Jupiter-RGB-Wavelets-Annotated.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63825" cy="2663825"/>
                    </a:xfrm>
                    <a:prstGeom prst="rect">
                      <a:avLst/>
                    </a:prstGeom>
                    <a:noFill/>
                    <a:ln>
                      <a:noFill/>
                    </a:ln>
                  </pic:spPr>
                </pic:pic>
              </a:graphicData>
            </a:graphic>
          </wp:inline>
        </w:drawing>
      </w:r>
    </w:p>
    <w:p w14:paraId="6C37D65B" w14:textId="77777777" w:rsidR="00DC00E8" w:rsidRDefault="00E21014">
      <w:r w:rsidRPr="00E21014">
        <w:t>2017-06-05-0329_8-Hill-Jupiter-RGB-Wavelets-Annotated</w:t>
      </w:r>
    </w:p>
    <w:p w14:paraId="352748C3" w14:textId="77777777" w:rsidR="00064EB7" w:rsidRDefault="00064EB7">
      <w:pPr>
        <w:rPr>
          <w:rFonts w:cs="Arial"/>
          <w:b/>
          <w:bCs/>
          <w:sz w:val="26"/>
          <w:szCs w:val="26"/>
          <w:lang w:bidi="ar-SA"/>
        </w:rPr>
      </w:pPr>
      <w:r>
        <w:br w:type="page"/>
      </w:r>
    </w:p>
    <w:p w14:paraId="3F1F234D" w14:textId="77777777" w:rsidR="00064EB7" w:rsidRPr="00D4326C" w:rsidRDefault="00064EB7" w:rsidP="00064EB7">
      <w:pPr>
        <w:pStyle w:val="Heading3"/>
      </w:pPr>
      <w:bookmarkStart w:id="21" w:name="_Toc12884621"/>
      <w:r>
        <w:lastRenderedPageBreak/>
        <w:t xml:space="preserve">2017-Jun-14 (Jun-15 UT): </w:t>
      </w:r>
      <w:r w:rsidRPr="002B2B28">
        <w:t xml:space="preserve"> </w:t>
      </w:r>
      <w:r>
        <w:t xml:space="preserve">Jupiter, </w:t>
      </w:r>
      <w:r w:rsidR="00B95179">
        <w:t>Europa and Ganymede</w:t>
      </w:r>
      <w:bookmarkEnd w:id="21"/>
    </w:p>
    <w:p w14:paraId="289A1F3C" w14:textId="77777777"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14:paraId="3BAD079B" w14:textId="77777777" w:rsidR="00064EB7" w:rsidRDefault="00064EB7" w:rsidP="00064EB7">
      <w:pPr>
        <w:rPr>
          <w:color w:val="808080" w:themeColor="background1" w:themeShade="80"/>
          <w:sz w:val="20"/>
          <w:lang w:bidi="ar-SA"/>
        </w:rPr>
      </w:pPr>
    </w:p>
    <w:p w14:paraId="780991BB" w14:textId="77777777" w:rsidR="00064EB7" w:rsidRPr="007D34F3" w:rsidRDefault="00B95179" w:rsidP="00064EB7">
      <w:pPr>
        <w:rPr>
          <w:color w:val="FF0000"/>
        </w:rPr>
      </w:pPr>
      <w:r>
        <w:t xml:space="preserve">First time with new Dell Inspiron 13.  Worked very well. Upgraded </w:t>
      </w:r>
      <w:proofErr w:type="spellStart"/>
      <w:r>
        <w:t>SharpCap</w:t>
      </w:r>
      <w:proofErr w:type="spellEnd"/>
      <w:r>
        <w:t xml:space="preserve"> 3.X wanted to take LX videos and save as a sequence of PNGs. Not sure how to get past that right now.</w:t>
      </w:r>
      <w:r w:rsidR="00E9582B">
        <w:t xml:space="preserve"> </w:t>
      </w:r>
      <w:r w:rsidR="00E9582B" w:rsidRPr="007D34F3">
        <w:rPr>
          <w:color w:val="FF0000"/>
        </w:rPr>
        <w:t xml:space="preserve">Aha, I can use MaximDL to make AVI files from the individual PNGs.  I tried it and then stacked the AVI successfully in </w:t>
      </w:r>
      <w:proofErr w:type="spellStart"/>
      <w:r w:rsidR="00E9582B" w:rsidRPr="007D34F3">
        <w:rPr>
          <w:color w:val="FF0000"/>
        </w:rPr>
        <w:t>Registax</w:t>
      </w:r>
      <w:proofErr w:type="spellEnd"/>
      <w:r w:rsidR="00E9582B" w:rsidRPr="007D34F3">
        <w:rPr>
          <w:color w:val="FF0000"/>
        </w:rPr>
        <w:t>.</w:t>
      </w:r>
    </w:p>
    <w:p w14:paraId="2228BDA1" w14:textId="77777777" w:rsidR="00B95179" w:rsidRDefault="00B95179" w:rsidP="00064EB7"/>
    <w:p w14:paraId="0FFF855C" w14:textId="77777777" w:rsidR="00B95179" w:rsidRPr="009164B7" w:rsidRDefault="00B95179" w:rsidP="00064EB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14:paraId="44C3BB22" w14:textId="77777777" w:rsidTr="00A71FC8">
        <w:trPr>
          <w:jc w:val="center"/>
        </w:trPr>
        <w:tc>
          <w:tcPr>
            <w:tcW w:w="4680" w:type="dxa"/>
            <w:shd w:val="clear" w:color="auto" w:fill="000000"/>
            <w:vAlign w:val="center"/>
          </w:tcPr>
          <w:p w14:paraId="58ABD2EB" w14:textId="77777777" w:rsidR="00064EB7" w:rsidRDefault="00B95179" w:rsidP="00A71FC8">
            <w:pPr>
              <w:jc w:val="center"/>
              <w:rPr>
                <w:noProof/>
                <w:color w:val="808080" w:themeColor="background1" w:themeShade="80"/>
                <w:sz w:val="20"/>
                <w:lang w:bidi="ar-SA"/>
              </w:rPr>
            </w:pPr>
            <w:r>
              <w:rPr>
                <w:noProof/>
              </w:rPr>
              <w:drawing>
                <wp:inline distT="0" distB="0" distL="0" distR="0" wp14:anchorId="4E79688C" wp14:editId="22AC9223">
                  <wp:extent cx="2589530" cy="2589530"/>
                  <wp:effectExtent l="0" t="0" r="0" b="0"/>
                  <wp:docPr id="526" name="Picture 526" descr="C:\Users\Steven Hill\AppData\Local\Microsoft\Windows\INetCache\Content.Word\2017-06-15-0319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5-0319_8-Hill-Jupiter-RGB-Wavelets.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14:paraId="52C75990" w14:textId="77777777" w:rsidR="00064EB7" w:rsidRPr="004174E0" w:rsidRDefault="00C51E2C" w:rsidP="00A71FC8">
            <w:pPr>
              <w:jc w:val="center"/>
              <w:rPr>
                <w:sz w:val="20"/>
                <w:lang w:bidi="ar-SA"/>
              </w:rPr>
            </w:pPr>
            <w:r>
              <w:rPr>
                <w:noProof/>
              </w:rPr>
              <w:drawing>
                <wp:inline distT="0" distB="0" distL="0" distR="0" wp14:anchorId="516F02EF" wp14:editId="2AD069D6">
                  <wp:extent cx="2589530" cy="2589530"/>
                  <wp:effectExtent l="0" t="0" r="0" b="0"/>
                  <wp:docPr id="527" name="Picture 527" descr="C:\Users\Steven Hill\AppData\Local\Microsoft\Windows\INetCache\Content.Word\2017-06-15-0325_7-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6-15-0325_7-Hill-Jupiter-807-685-RED-Wavelets.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14:paraId="6AB5FDAA" w14:textId="77777777" w:rsidTr="00A71FC8">
        <w:trPr>
          <w:jc w:val="center"/>
        </w:trPr>
        <w:tc>
          <w:tcPr>
            <w:tcW w:w="4680" w:type="dxa"/>
            <w:shd w:val="clear" w:color="auto" w:fill="000000"/>
          </w:tcPr>
          <w:p w14:paraId="23EEEEAE" w14:textId="77777777" w:rsidR="00064EB7" w:rsidRPr="00EE3E4F" w:rsidRDefault="006A2256" w:rsidP="00A71FC8">
            <w:pPr>
              <w:jc w:val="center"/>
              <w:rPr>
                <w:sz w:val="20"/>
                <w:lang w:bidi="ar-SA"/>
              </w:rPr>
            </w:pPr>
            <w:r w:rsidRPr="006A2256">
              <w:rPr>
                <w:sz w:val="20"/>
                <w:lang w:bidi="ar-SA"/>
              </w:rPr>
              <w:t>2017-06-15-0319_8-Hill-Jupiter-RGB-Wavelets</w:t>
            </w:r>
            <w:r>
              <w:rPr>
                <w:sz w:val="20"/>
                <w:lang w:bidi="ar-SA"/>
              </w:rPr>
              <w:t>.jpg</w:t>
            </w:r>
          </w:p>
        </w:tc>
        <w:tc>
          <w:tcPr>
            <w:tcW w:w="4680" w:type="dxa"/>
            <w:shd w:val="clear" w:color="auto" w:fill="000000"/>
          </w:tcPr>
          <w:p w14:paraId="20474F32" w14:textId="77777777" w:rsidR="00064EB7" w:rsidRPr="00EE3E4F" w:rsidRDefault="00C51E2C" w:rsidP="00A71FC8">
            <w:pPr>
              <w:jc w:val="center"/>
              <w:rPr>
                <w:sz w:val="20"/>
                <w:lang w:bidi="ar-SA"/>
              </w:rPr>
            </w:pPr>
            <w:r w:rsidRPr="00C51E2C">
              <w:rPr>
                <w:sz w:val="20"/>
                <w:lang w:bidi="ar-SA"/>
              </w:rPr>
              <w:t>2017-06-15-0325_7-Hill-Jupiter-807-685-RED-Wavelets</w:t>
            </w:r>
            <w:r>
              <w:rPr>
                <w:sz w:val="20"/>
                <w:lang w:bidi="ar-SA"/>
              </w:rPr>
              <w:t>.jpg</w:t>
            </w:r>
          </w:p>
        </w:tc>
      </w:tr>
      <w:tr w:rsidR="00064EB7" w:rsidRPr="004174E0" w14:paraId="77177686" w14:textId="77777777" w:rsidTr="00A71FC8">
        <w:trPr>
          <w:jc w:val="center"/>
        </w:trPr>
        <w:tc>
          <w:tcPr>
            <w:tcW w:w="4680" w:type="dxa"/>
            <w:shd w:val="clear" w:color="auto" w:fill="000000"/>
            <w:vAlign w:val="center"/>
          </w:tcPr>
          <w:p w14:paraId="62D14E0E" w14:textId="77777777" w:rsidR="00064EB7" w:rsidRDefault="006A2256" w:rsidP="00A71FC8">
            <w:pPr>
              <w:jc w:val="center"/>
              <w:rPr>
                <w:noProof/>
                <w:color w:val="808080" w:themeColor="background1" w:themeShade="80"/>
                <w:sz w:val="20"/>
                <w:lang w:bidi="ar-SA"/>
              </w:rPr>
            </w:pPr>
            <w:r>
              <w:rPr>
                <w:noProof/>
              </w:rPr>
              <w:drawing>
                <wp:inline distT="0" distB="0" distL="0" distR="0" wp14:anchorId="1878F682" wp14:editId="7395A2CE">
                  <wp:extent cx="2589530" cy="2589530"/>
                  <wp:effectExtent l="0" t="0" r="0" b="0"/>
                  <wp:docPr id="528" name="Picture 528" descr="C:\Users\Steven Hill\AppData\Local\Microsoft\Windows\INetCache\Content.Word\2017-06-15-0337_9-Hill-Jupiter-CH4-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ven Hill\AppData\Local\Microsoft\Windows\INetCache\Content.Word\2017-06-15-0337_9-Hill-Jupiter-CH4-GRN-NUV-Wavelets.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14:paraId="12AC4D20" w14:textId="77777777" w:rsidR="00064EB7" w:rsidRPr="004174E0" w:rsidRDefault="006A2256" w:rsidP="00A71FC8">
            <w:pPr>
              <w:jc w:val="center"/>
              <w:rPr>
                <w:sz w:val="20"/>
                <w:lang w:bidi="ar-SA"/>
              </w:rPr>
            </w:pPr>
            <w:r>
              <w:rPr>
                <w:noProof/>
              </w:rPr>
              <w:drawing>
                <wp:inline distT="0" distB="0" distL="0" distR="0" wp14:anchorId="4E93A0E9" wp14:editId="1090F007">
                  <wp:extent cx="2589530" cy="2589530"/>
                  <wp:effectExtent l="0" t="0" r="0" b="0"/>
                  <wp:docPr id="529" name="Picture 529" descr="C:\Users\Steven Hill\AppData\Local\Microsoft\Windows\INetCache\Content.Word\2017-06-15-0334_0-Hill-Jupiter-807-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teven Hill\AppData\Local\Microsoft\Windows\INetCache\Content.Word\2017-06-15-0334_0-Hill-Jupiter-807-GRN-NUV-Wavelets.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14:paraId="6FA52FB8" w14:textId="77777777" w:rsidTr="00A71FC8">
        <w:trPr>
          <w:jc w:val="center"/>
        </w:trPr>
        <w:tc>
          <w:tcPr>
            <w:tcW w:w="4680" w:type="dxa"/>
            <w:shd w:val="clear" w:color="auto" w:fill="000000"/>
          </w:tcPr>
          <w:p w14:paraId="5A2AF1D5" w14:textId="77777777" w:rsidR="00064EB7" w:rsidRPr="00EE3E4F" w:rsidRDefault="006A2256" w:rsidP="00A71FC8">
            <w:pPr>
              <w:jc w:val="center"/>
              <w:rPr>
                <w:sz w:val="20"/>
                <w:lang w:bidi="ar-SA"/>
              </w:rPr>
            </w:pPr>
            <w:r w:rsidRPr="006A2256">
              <w:rPr>
                <w:sz w:val="20"/>
                <w:lang w:bidi="ar-SA"/>
              </w:rPr>
              <w:t>2017-06-15-0337_9-Hill-Jupiter-CH4-GRN-NUV-Wavelets</w:t>
            </w:r>
            <w:r>
              <w:rPr>
                <w:sz w:val="20"/>
                <w:lang w:bidi="ar-SA"/>
              </w:rPr>
              <w:t>.jpg</w:t>
            </w:r>
          </w:p>
        </w:tc>
        <w:tc>
          <w:tcPr>
            <w:tcW w:w="4680" w:type="dxa"/>
            <w:shd w:val="clear" w:color="auto" w:fill="000000"/>
          </w:tcPr>
          <w:p w14:paraId="3C8C5BA9" w14:textId="77777777" w:rsidR="00064EB7" w:rsidRPr="00EE3E4F" w:rsidRDefault="00AC287A" w:rsidP="00A71FC8">
            <w:pPr>
              <w:jc w:val="center"/>
              <w:rPr>
                <w:sz w:val="20"/>
                <w:lang w:bidi="ar-SA"/>
              </w:rPr>
            </w:pPr>
            <w:r w:rsidRPr="00AC287A">
              <w:rPr>
                <w:sz w:val="20"/>
                <w:lang w:bidi="ar-SA"/>
              </w:rPr>
              <w:t>2017-06-15-0334_0-Hill-Jupiter-807-GRN-NUV-Wavelets</w:t>
            </w:r>
          </w:p>
        </w:tc>
      </w:tr>
    </w:tbl>
    <w:p w14:paraId="2F249111" w14:textId="77777777" w:rsidR="00064EB7" w:rsidRDefault="00064EB7" w:rsidP="00064EB7"/>
    <w:p w14:paraId="28DE1052" w14:textId="77777777" w:rsidR="004A772B" w:rsidRDefault="004A772B"/>
    <w:p w14:paraId="6A24D6C7" w14:textId="77777777" w:rsidR="004A772B" w:rsidRDefault="004A772B">
      <w:r>
        <w:rPr>
          <w:noProof/>
        </w:rPr>
        <w:lastRenderedPageBreak/>
        <w:drawing>
          <wp:inline distT="0" distB="0" distL="0" distR="0" wp14:anchorId="2354E6CE" wp14:editId="0B273166">
            <wp:extent cx="2592070" cy="2592070"/>
            <wp:effectExtent l="0" t="0" r="0" b="0"/>
            <wp:docPr id="536" name="Picture 536" descr="C:\Users\Steven Hill\AppData\Local\Microsoft\Windows\INetCache\Content.Word\2017-06-15-031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2017-06-15-0319_8-Hill-Jupiter-RGB-Wavelets-Annotated.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14:paraId="22508AF4" w14:textId="77777777" w:rsidR="004A772B" w:rsidRDefault="004A772B">
      <w:r w:rsidRPr="004A772B">
        <w:t>2017-06-15-0319_8-Hill-Jupiter-RGB-Wavelets-Annotated</w:t>
      </w:r>
      <w:r>
        <w:t>.jpg</w:t>
      </w:r>
    </w:p>
    <w:p w14:paraId="06EF7362" w14:textId="77777777" w:rsidR="0022092A" w:rsidRDefault="0022092A"/>
    <w:p w14:paraId="53042D33" w14:textId="77777777" w:rsidR="00A6633B" w:rsidRDefault="005B1AFC">
      <w:r>
        <w:t xml:space="preserve"> </w:t>
      </w:r>
    </w:p>
    <w:tbl>
      <w:tblPr>
        <w:tblW w:w="9100" w:type="dxa"/>
        <w:tblLayout w:type="fixed"/>
        <w:tblCellMar>
          <w:left w:w="0" w:type="dxa"/>
          <w:right w:w="0" w:type="dxa"/>
        </w:tblCellMar>
        <w:tblLook w:val="04A0" w:firstRow="1" w:lastRow="0" w:firstColumn="1" w:lastColumn="0" w:noHBand="0" w:noVBand="1"/>
      </w:tblPr>
      <w:tblGrid>
        <w:gridCol w:w="4500"/>
        <w:gridCol w:w="1152"/>
        <w:gridCol w:w="862"/>
        <w:gridCol w:w="862"/>
        <w:gridCol w:w="814"/>
        <w:gridCol w:w="910"/>
      </w:tblGrid>
      <w:tr w:rsidR="00A6633B" w:rsidRPr="00A6633B" w14:paraId="2721C0FE" w14:textId="77777777" w:rsidTr="00A6633B">
        <w:trPr>
          <w:trHeight w:val="290"/>
        </w:trPr>
        <w:tc>
          <w:tcPr>
            <w:tcW w:w="45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6014A7B" w14:textId="77777777" w:rsidR="00A6633B" w:rsidRPr="00A6633B" w:rsidRDefault="00A6633B">
            <w:pPr>
              <w:rPr>
                <w:rFonts w:ascii="Calibri" w:hAnsi="Calibri" w:cs="Calibri"/>
                <w:b/>
                <w:bCs/>
                <w:color w:val="000000"/>
                <w:sz w:val="22"/>
                <w:szCs w:val="22"/>
                <w:lang w:bidi="ar-SA"/>
              </w:rPr>
            </w:pPr>
            <w:r w:rsidRPr="00A6633B">
              <w:rPr>
                <w:rFonts w:ascii="Calibri" w:hAnsi="Calibri" w:cs="Calibri"/>
                <w:b/>
                <w:bCs/>
                <w:color w:val="000000"/>
                <w:sz w:val="22"/>
                <w:szCs w:val="22"/>
              </w:rPr>
              <w:t>Video File</w:t>
            </w:r>
          </w:p>
        </w:tc>
        <w:tc>
          <w:tcPr>
            <w:tcW w:w="115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A932760"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Exposure</w:t>
            </w:r>
          </w:p>
        </w:tc>
        <w:tc>
          <w:tcPr>
            <w:tcW w:w="86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5A6DC9"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Gain</w:t>
            </w:r>
          </w:p>
        </w:tc>
        <w:tc>
          <w:tcPr>
            <w:tcW w:w="86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A327EAD"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Gamma</w:t>
            </w:r>
          </w:p>
        </w:tc>
        <w:tc>
          <w:tcPr>
            <w:tcW w:w="8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E3297B4"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Binning</w:t>
            </w:r>
          </w:p>
        </w:tc>
        <w:tc>
          <w:tcPr>
            <w:tcW w:w="91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5F29A99"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Capture Area</w:t>
            </w:r>
          </w:p>
        </w:tc>
      </w:tr>
      <w:tr w:rsidR="00A6633B" w14:paraId="171BF080" w14:textId="77777777" w:rsidTr="00A6633B">
        <w:trPr>
          <w:trHeight w:val="290"/>
        </w:trPr>
        <w:tc>
          <w:tcPr>
            <w:tcW w:w="450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588D8" w14:textId="77777777" w:rsidR="00A6633B" w:rsidRDefault="00A6633B">
            <w:pPr>
              <w:rPr>
                <w:rFonts w:ascii="Calibri" w:hAnsi="Calibri" w:cs="Calibri"/>
                <w:color w:val="000000"/>
                <w:sz w:val="22"/>
                <w:szCs w:val="22"/>
              </w:rPr>
            </w:pPr>
            <w:r>
              <w:rPr>
                <w:rFonts w:ascii="Calibri" w:hAnsi="Calibri" w:cs="Calibri"/>
                <w:color w:val="000000"/>
                <w:sz w:val="22"/>
                <w:szCs w:val="22"/>
              </w:rPr>
              <w:t>2017-06-15-0317_1-Jupiter_450BLU.avi</w:t>
            </w:r>
          </w:p>
        </w:tc>
        <w:tc>
          <w:tcPr>
            <w:tcW w:w="115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A8FA5A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077953</w:t>
            </w:r>
          </w:p>
        </w:tc>
        <w:tc>
          <w:tcPr>
            <w:tcW w:w="86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3D1DF31"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6C1C23"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80538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911B364"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76C5DD2A"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25E62AEE" w14:textId="77777777" w:rsidR="00A6633B" w:rsidRDefault="00A6633B">
            <w:pPr>
              <w:rPr>
                <w:rFonts w:ascii="Calibri" w:hAnsi="Calibri" w:cs="Calibri"/>
                <w:color w:val="000000"/>
                <w:sz w:val="22"/>
                <w:szCs w:val="22"/>
              </w:rPr>
            </w:pPr>
            <w:r>
              <w:rPr>
                <w:rFonts w:ascii="Calibri" w:hAnsi="Calibri" w:cs="Calibri"/>
                <w:color w:val="000000"/>
                <w:sz w:val="22"/>
                <w:szCs w:val="22"/>
              </w:rPr>
              <w:t>2017-06-15-0318_8-Jupiter_550GRN.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0A09AA6E"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060413</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FDBF9C1"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509390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6DDCB7AC"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477F394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1DE73D7E"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1FC29C2E" w14:textId="77777777" w:rsidR="00A6633B" w:rsidRDefault="00A6633B">
            <w:pPr>
              <w:rPr>
                <w:rFonts w:ascii="Calibri" w:hAnsi="Calibri" w:cs="Calibri"/>
                <w:color w:val="000000"/>
                <w:sz w:val="22"/>
                <w:szCs w:val="22"/>
              </w:rPr>
            </w:pPr>
            <w:r>
              <w:rPr>
                <w:rFonts w:ascii="Calibri" w:hAnsi="Calibri" w:cs="Calibri"/>
                <w:color w:val="000000"/>
                <w:sz w:val="22"/>
                <w:szCs w:val="22"/>
              </w:rPr>
              <w:t>2017-06-15-0323_5-Jupiter_650RED.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07EE575F"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123333</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D9A960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0E796A93"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62FA447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3620A85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1B96528F"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4B2ED879" w14:textId="77777777" w:rsidR="00A6633B" w:rsidRDefault="00A6633B">
            <w:pPr>
              <w:rPr>
                <w:rFonts w:ascii="Calibri" w:hAnsi="Calibri" w:cs="Calibri"/>
                <w:color w:val="000000"/>
                <w:sz w:val="22"/>
                <w:szCs w:val="22"/>
              </w:rPr>
            </w:pPr>
            <w:r>
              <w:rPr>
                <w:rFonts w:ascii="Calibri" w:hAnsi="Calibri" w:cs="Calibri"/>
                <w:color w:val="000000"/>
                <w:sz w:val="22"/>
                <w:szCs w:val="22"/>
              </w:rPr>
              <w:t>2017-06-15-0325_1-Jupiter_685NIR.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5F3381A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123333</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601F2D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3CE99D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47EFD41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56A88F8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5234BE67"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70E9F3BD" w14:textId="77777777" w:rsidR="00A6633B" w:rsidRDefault="00A6633B">
            <w:pPr>
              <w:rPr>
                <w:rFonts w:ascii="Calibri" w:hAnsi="Calibri" w:cs="Calibri"/>
                <w:color w:val="000000"/>
                <w:sz w:val="22"/>
                <w:szCs w:val="22"/>
              </w:rPr>
            </w:pPr>
            <w:r>
              <w:rPr>
                <w:rFonts w:ascii="Calibri" w:hAnsi="Calibri" w:cs="Calibri"/>
                <w:color w:val="000000"/>
                <w:sz w:val="22"/>
                <w:szCs w:val="22"/>
              </w:rPr>
              <w:t>2017-06-15-0328_4-Jupiter_807NIR.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5A3897E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378566</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8C865"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F9CA31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172A298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478847B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3246C465"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4C795DB8" w14:textId="77777777" w:rsidR="00A6633B" w:rsidRDefault="00A6633B">
            <w:pPr>
              <w:rPr>
                <w:rFonts w:ascii="Calibri" w:hAnsi="Calibri" w:cs="Calibri"/>
                <w:color w:val="000000"/>
                <w:sz w:val="22"/>
                <w:szCs w:val="22"/>
              </w:rPr>
            </w:pPr>
            <w:r>
              <w:rPr>
                <w:rFonts w:ascii="Calibri" w:hAnsi="Calibri" w:cs="Calibri"/>
                <w:color w:val="000000"/>
                <w:sz w:val="22"/>
                <w:szCs w:val="22"/>
              </w:rPr>
              <w:t>2017-06-15-0331_1-Jupiter-889CH4.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670D2FB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4</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7FEB5697"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0265CF07"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16C3EFE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61DE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0DF449DB"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5FE932A0" w14:textId="77777777" w:rsidR="00A6633B" w:rsidRDefault="00A6633B">
            <w:pPr>
              <w:rPr>
                <w:rFonts w:ascii="Calibri" w:hAnsi="Calibri" w:cs="Calibri"/>
                <w:color w:val="000000"/>
                <w:sz w:val="22"/>
                <w:szCs w:val="22"/>
              </w:rPr>
            </w:pPr>
            <w:r>
              <w:rPr>
                <w:rFonts w:ascii="Calibri" w:hAnsi="Calibri" w:cs="Calibri"/>
                <w:color w:val="000000"/>
                <w:sz w:val="22"/>
                <w:szCs w:val="22"/>
              </w:rPr>
              <w:t>2017-06-15-0337_0-Jupiter-889CH4-Dark.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10481F76"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4</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39EBA49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01633F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0ED3341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5781144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4D13E7B3"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6FC20A68" w14:textId="77777777" w:rsidR="00A6633B" w:rsidRDefault="00A6633B">
            <w:pPr>
              <w:rPr>
                <w:rFonts w:ascii="Calibri" w:hAnsi="Calibri" w:cs="Calibri"/>
                <w:color w:val="000000"/>
                <w:sz w:val="22"/>
                <w:szCs w:val="22"/>
              </w:rPr>
            </w:pPr>
            <w:r>
              <w:rPr>
                <w:rFonts w:ascii="Calibri" w:hAnsi="Calibri" w:cs="Calibri"/>
                <w:color w:val="000000"/>
                <w:sz w:val="22"/>
                <w:szCs w:val="22"/>
              </w:rPr>
              <w:t>2017-06-15-0340_1-Jupiter-889CH4-NonLinear.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02162C4D"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2</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7AE247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EB9E6A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1CD2D4C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5F39F25E"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7BD70F5D"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0FAC98EB" w14:textId="77777777" w:rsidR="00A6633B" w:rsidRDefault="00A6633B">
            <w:pPr>
              <w:rPr>
                <w:rFonts w:ascii="Calibri" w:hAnsi="Calibri" w:cs="Calibri"/>
                <w:color w:val="000000"/>
                <w:sz w:val="22"/>
                <w:szCs w:val="22"/>
              </w:rPr>
            </w:pPr>
            <w:r>
              <w:rPr>
                <w:rFonts w:ascii="Calibri" w:hAnsi="Calibri" w:cs="Calibri"/>
                <w:color w:val="000000"/>
                <w:sz w:val="22"/>
                <w:szCs w:val="22"/>
              </w:rPr>
              <w:t>2017-06-15-0345_9-Jupiter-889CH4-NonLinear-Dark.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6B732F8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2</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3CF27AA6"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3D5805D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74E543F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1A6DA81D"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3075DD6C"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047550C9" w14:textId="77777777" w:rsidR="00A6633B" w:rsidRDefault="00A6633B">
            <w:pPr>
              <w:rPr>
                <w:rFonts w:ascii="Calibri" w:hAnsi="Calibri" w:cs="Calibri"/>
                <w:color w:val="000000"/>
                <w:sz w:val="22"/>
                <w:szCs w:val="22"/>
              </w:rPr>
            </w:pPr>
            <w:r>
              <w:rPr>
                <w:rFonts w:ascii="Calibri" w:hAnsi="Calibri" w:cs="Calibri"/>
                <w:color w:val="000000"/>
                <w:sz w:val="22"/>
                <w:szCs w:val="22"/>
              </w:rPr>
              <w:t>2017-06-15-0354_7-Jupiter_380NUV.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23A8D503"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1F008B17"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72E4B144"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4A717B95"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7E9EE2F5"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07CE4C88" w14:textId="77777777" w:rsidTr="00A6633B">
        <w:trPr>
          <w:trHeight w:val="290"/>
        </w:trPr>
        <w:tc>
          <w:tcPr>
            <w:tcW w:w="4500" w:type="dxa"/>
            <w:tcBorders>
              <w:top w:val="nil"/>
              <w:left w:val="nil"/>
              <w:right w:val="nil"/>
            </w:tcBorders>
            <w:shd w:val="clear" w:color="auto" w:fill="auto"/>
            <w:noWrap/>
            <w:tcMar>
              <w:top w:w="15" w:type="dxa"/>
              <w:left w:w="15" w:type="dxa"/>
              <w:bottom w:w="0" w:type="dxa"/>
              <w:right w:w="15" w:type="dxa"/>
            </w:tcMar>
            <w:vAlign w:val="bottom"/>
            <w:hideMark/>
          </w:tcPr>
          <w:p w14:paraId="34BC3AFF" w14:textId="77777777" w:rsidR="00A6633B" w:rsidRDefault="00A6633B">
            <w:pPr>
              <w:rPr>
                <w:rFonts w:ascii="Calibri" w:hAnsi="Calibri" w:cs="Calibri"/>
                <w:color w:val="000000"/>
                <w:sz w:val="22"/>
                <w:szCs w:val="22"/>
              </w:rPr>
            </w:pPr>
            <w:r>
              <w:rPr>
                <w:rFonts w:ascii="Calibri" w:hAnsi="Calibri" w:cs="Calibri"/>
                <w:color w:val="000000"/>
                <w:sz w:val="22"/>
                <w:szCs w:val="22"/>
              </w:rPr>
              <w:t>2017-06-15-0358_3-Jupiter_380NUV_Dark.avi</w:t>
            </w:r>
          </w:p>
        </w:tc>
        <w:tc>
          <w:tcPr>
            <w:tcW w:w="1152" w:type="dxa"/>
            <w:tcBorders>
              <w:top w:val="nil"/>
              <w:left w:val="nil"/>
              <w:right w:val="nil"/>
            </w:tcBorders>
            <w:shd w:val="clear" w:color="auto" w:fill="auto"/>
            <w:noWrap/>
            <w:tcMar>
              <w:top w:w="15" w:type="dxa"/>
              <w:left w:w="15" w:type="dxa"/>
              <w:bottom w:w="0" w:type="dxa"/>
              <w:right w:w="15" w:type="dxa"/>
            </w:tcMar>
            <w:vAlign w:val="bottom"/>
            <w:hideMark/>
          </w:tcPr>
          <w:p w14:paraId="34301C6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862" w:type="dxa"/>
            <w:tcBorders>
              <w:top w:val="nil"/>
              <w:left w:val="nil"/>
              <w:right w:val="nil"/>
            </w:tcBorders>
            <w:shd w:val="clear" w:color="auto" w:fill="auto"/>
            <w:noWrap/>
            <w:tcMar>
              <w:top w:w="15" w:type="dxa"/>
              <w:left w:w="15" w:type="dxa"/>
              <w:bottom w:w="0" w:type="dxa"/>
              <w:right w:w="15" w:type="dxa"/>
            </w:tcMar>
            <w:vAlign w:val="bottom"/>
            <w:hideMark/>
          </w:tcPr>
          <w:p w14:paraId="34BE9E7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right w:val="nil"/>
            </w:tcBorders>
            <w:shd w:val="clear" w:color="auto" w:fill="auto"/>
            <w:noWrap/>
            <w:tcMar>
              <w:top w:w="15" w:type="dxa"/>
              <w:left w:w="15" w:type="dxa"/>
              <w:bottom w:w="0" w:type="dxa"/>
              <w:right w:w="15" w:type="dxa"/>
            </w:tcMar>
            <w:vAlign w:val="bottom"/>
            <w:hideMark/>
          </w:tcPr>
          <w:p w14:paraId="0FD22F86"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right w:val="nil"/>
            </w:tcBorders>
            <w:shd w:val="clear" w:color="auto" w:fill="auto"/>
            <w:noWrap/>
            <w:tcMar>
              <w:top w:w="15" w:type="dxa"/>
              <w:left w:w="15" w:type="dxa"/>
              <w:bottom w:w="0" w:type="dxa"/>
              <w:right w:w="15" w:type="dxa"/>
            </w:tcMar>
            <w:vAlign w:val="bottom"/>
            <w:hideMark/>
          </w:tcPr>
          <w:p w14:paraId="0D75D79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right w:val="nil"/>
            </w:tcBorders>
            <w:shd w:val="clear" w:color="auto" w:fill="auto"/>
            <w:noWrap/>
            <w:tcMar>
              <w:top w:w="15" w:type="dxa"/>
              <w:left w:w="15" w:type="dxa"/>
              <w:bottom w:w="0" w:type="dxa"/>
              <w:right w:w="15" w:type="dxa"/>
            </w:tcMar>
            <w:vAlign w:val="bottom"/>
            <w:hideMark/>
          </w:tcPr>
          <w:p w14:paraId="7CDB656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2D60808B" w14:textId="77777777" w:rsidTr="00A6633B">
        <w:trPr>
          <w:trHeight w:val="290"/>
        </w:trPr>
        <w:tc>
          <w:tcPr>
            <w:tcW w:w="45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5AB9BA" w14:textId="77777777" w:rsidR="00A6633B" w:rsidRDefault="00A6633B">
            <w:pPr>
              <w:rPr>
                <w:rFonts w:ascii="Calibri" w:hAnsi="Calibri" w:cs="Calibri"/>
                <w:color w:val="000000"/>
                <w:sz w:val="22"/>
                <w:szCs w:val="22"/>
              </w:rPr>
            </w:pPr>
            <w:r>
              <w:rPr>
                <w:rFonts w:ascii="Calibri" w:hAnsi="Calibri" w:cs="Calibri"/>
                <w:color w:val="000000"/>
                <w:sz w:val="22"/>
                <w:szCs w:val="22"/>
              </w:rPr>
              <w:t>2017-06-15-0403_4-Jupiter_685NIR_Full.avi</w:t>
            </w:r>
          </w:p>
        </w:tc>
        <w:tc>
          <w:tcPr>
            <w:tcW w:w="115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93D084"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86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B3176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9637F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8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2ECEABF"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F6853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280x960</w:t>
            </w:r>
          </w:p>
        </w:tc>
      </w:tr>
    </w:tbl>
    <w:p w14:paraId="2B2A27AE" w14:textId="6A3022DE" w:rsidR="00064EB7" w:rsidRDefault="00A6633B">
      <w:pPr>
        <w:rPr>
          <w:rFonts w:cs="Arial"/>
          <w:b/>
          <w:bCs/>
          <w:sz w:val="26"/>
          <w:szCs w:val="26"/>
          <w:lang w:bidi="ar-SA"/>
        </w:rPr>
      </w:pPr>
      <w:r>
        <w:t xml:space="preserve"> </w:t>
      </w:r>
      <w:r w:rsidR="00064EB7">
        <w:br w:type="page"/>
      </w:r>
    </w:p>
    <w:p w14:paraId="0B411714" w14:textId="77777777" w:rsidR="00064EB7" w:rsidRPr="00D4326C" w:rsidRDefault="00064EB7" w:rsidP="00064EB7">
      <w:pPr>
        <w:pStyle w:val="Heading3"/>
      </w:pPr>
      <w:bookmarkStart w:id="22" w:name="_Toc12884622"/>
      <w:r>
        <w:lastRenderedPageBreak/>
        <w:t xml:space="preserve">2017-Jun-15 (Jun-16 UT): </w:t>
      </w:r>
      <w:r w:rsidRPr="002B2B28">
        <w:t xml:space="preserve"> </w:t>
      </w:r>
      <w:r>
        <w:t>Jupiter, Saturn</w:t>
      </w:r>
      <w:bookmarkEnd w:id="22"/>
    </w:p>
    <w:p w14:paraId="5B1F1E13" w14:textId="77777777"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14:paraId="53D1A780" w14:textId="77777777" w:rsidR="00064EB7" w:rsidRDefault="00064EB7" w:rsidP="00064EB7">
      <w:pPr>
        <w:rPr>
          <w:color w:val="808080" w:themeColor="background1" w:themeShade="80"/>
          <w:sz w:val="20"/>
          <w:lang w:bidi="ar-SA"/>
        </w:rPr>
      </w:pPr>
    </w:p>
    <w:p w14:paraId="2D13C938" w14:textId="77777777"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14:paraId="436C2F95" w14:textId="77777777" w:rsidTr="00A71FC8">
        <w:trPr>
          <w:jc w:val="center"/>
        </w:trPr>
        <w:tc>
          <w:tcPr>
            <w:tcW w:w="4680" w:type="dxa"/>
            <w:shd w:val="clear" w:color="auto" w:fill="000000"/>
            <w:vAlign w:val="center"/>
          </w:tcPr>
          <w:p w14:paraId="6B1B3C83" w14:textId="77777777" w:rsidR="00064EB7" w:rsidRDefault="0022092A" w:rsidP="00A71FC8">
            <w:pPr>
              <w:jc w:val="center"/>
              <w:rPr>
                <w:noProof/>
                <w:color w:val="808080" w:themeColor="background1" w:themeShade="80"/>
                <w:sz w:val="20"/>
                <w:lang w:bidi="ar-SA"/>
              </w:rPr>
            </w:pPr>
            <w:r>
              <w:rPr>
                <w:noProof/>
              </w:rPr>
              <w:drawing>
                <wp:inline distT="0" distB="0" distL="0" distR="0" wp14:anchorId="799ED13F" wp14:editId="5CCE4AC2">
                  <wp:extent cx="2592070" cy="2592070"/>
                  <wp:effectExtent l="0" t="0" r="0" b="0"/>
                  <wp:docPr id="537" name="Picture 537" descr="C:\Users\Steven Hill\AppData\Local\Microsoft\Windows\INetCache\Content.Word\2017-06-16-0423_9-Hill-Jupiter-Composit-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teven Hill\AppData\Local\Microsoft\Windows\INetCache\Content.Word\2017-06-16-0423_9-Hill-Jupiter-Composit-Wavelets.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14:paraId="0EED5F42" w14:textId="77777777" w:rsidR="00064EB7" w:rsidRPr="004174E0" w:rsidRDefault="00EC250C" w:rsidP="00A71FC8">
            <w:pPr>
              <w:jc w:val="center"/>
              <w:rPr>
                <w:sz w:val="20"/>
                <w:lang w:bidi="ar-SA"/>
              </w:rPr>
            </w:pPr>
            <w:r>
              <w:rPr>
                <w:noProof/>
              </w:rPr>
              <w:drawing>
                <wp:inline distT="0" distB="0" distL="0" distR="0" wp14:anchorId="7116CB77" wp14:editId="12889004">
                  <wp:extent cx="2592070" cy="2592070"/>
                  <wp:effectExtent l="0" t="0" r="0" b="0"/>
                  <wp:docPr id="541" name="Picture 541" descr="C:\Users\Steven Hill\AppData\Local\Microsoft\Windows\INetCache\Content.Word\2017-06-16-0428_9-Hill-Jupiter-807-685-RED-Composite-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2017-06-16-0428_9-Hill-Jupiter-807-685-RED-Composite-Wavelets.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14:paraId="7BA0B90B" w14:textId="77777777" w:rsidTr="00A71FC8">
        <w:trPr>
          <w:jc w:val="center"/>
        </w:trPr>
        <w:tc>
          <w:tcPr>
            <w:tcW w:w="4680" w:type="dxa"/>
            <w:shd w:val="clear" w:color="auto" w:fill="000000"/>
          </w:tcPr>
          <w:p w14:paraId="286A4158" w14:textId="77777777" w:rsidR="00064EB7" w:rsidRPr="00EE3E4F" w:rsidRDefault="0022092A" w:rsidP="00A71FC8">
            <w:pPr>
              <w:jc w:val="center"/>
              <w:rPr>
                <w:sz w:val="20"/>
                <w:lang w:bidi="ar-SA"/>
              </w:rPr>
            </w:pPr>
            <w:r w:rsidRPr="0022092A">
              <w:rPr>
                <w:sz w:val="20"/>
                <w:lang w:bidi="ar-SA"/>
              </w:rPr>
              <w:t>2017-06-16-0423_9-Hill-Jupiter-Composit-Wavelets</w:t>
            </w:r>
            <w:r>
              <w:rPr>
                <w:sz w:val="20"/>
                <w:lang w:bidi="ar-SA"/>
              </w:rPr>
              <w:t>.jpg</w:t>
            </w:r>
          </w:p>
        </w:tc>
        <w:tc>
          <w:tcPr>
            <w:tcW w:w="4680" w:type="dxa"/>
            <w:shd w:val="clear" w:color="auto" w:fill="000000"/>
          </w:tcPr>
          <w:p w14:paraId="0F599B1F" w14:textId="77777777" w:rsidR="00064EB7" w:rsidRPr="00EE3E4F" w:rsidRDefault="00EC250C" w:rsidP="00A71FC8">
            <w:pPr>
              <w:jc w:val="center"/>
              <w:rPr>
                <w:sz w:val="20"/>
                <w:lang w:bidi="ar-SA"/>
              </w:rPr>
            </w:pPr>
            <w:r w:rsidRPr="00EC250C">
              <w:rPr>
                <w:sz w:val="20"/>
                <w:lang w:bidi="ar-SA"/>
              </w:rPr>
              <w:t>2017-06-16-0428_9-Hill-Jupiter-807-685-RED-Composite-Wavelets</w:t>
            </w:r>
            <w:r>
              <w:rPr>
                <w:sz w:val="20"/>
                <w:lang w:bidi="ar-SA"/>
              </w:rPr>
              <w:t>.jpg</w:t>
            </w:r>
          </w:p>
        </w:tc>
      </w:tr>
      <w:tr w:rsidR="00064EB7" w:rsidRPr="004174E0" w14:paraId="5A026900" w14:textId="77777777" w:rsidTr="00A71FC8">
        <w:trPr>
          <w:jc w:val="center"/>
        </w:trPr>
        <w:tc>
          <w:tcPr>
            <w:tcW w:w="4680" w:type="dxa"/>
            <w:shd w:val="clear" w:color="auto" w:fill="000000"/>
            <w:vAlign w:val="center"/>
          </w:tcPr>
          <w:p w14:paraId="5FE7D175" w14:textId="77777777" w:rsidR="00064EB7" w:rsidRDefault="00325B19" w:rsidP="00A71FC8">
            <w:pPr>
              <w:jc w:val="center"/>
              <w:rPr>
                <w:noProof/>
                <w:color w:val="808080" w:themeColor="background1" w:themeShade="80"/>
                <w:sz w:val="20"/>
                <w:lang w:bidi="ar-SA"/>
              </w:rPr>
            </w:pPr>
            <w:r>
              <w:rPr>
                <w:noProof/>
              </w:rPr>
              <w:drawing>
                <wp:inline distT="0" distB="0" distL="0" distR="0" wp14:anchorId="1C099FA1" wp14:editId="383DA37A">
                  <wp:extent cx="2592070" cy="2592070"/>
                  <wp:effectExtent l="0" t="0" r="0" b="0"/>
                  <wp:docPr id="543" name="Picture 543" descr="C:\Users\Steven Hill\AppData\Local\Microsoft\Windows\INetCache\Content.Word\2017-06-16-0437_1-Hill-Jupiter-889-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teven Hill\AppData\Local\Microsoft\Windows\INetCache\Content.Word\2017-06-16-0437_1-Hill-Jupiter-889-GRN-NUV-Composite-Wavelets.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14:paraId="5B5B5616" w14:textId="77777777" w:rsidR="00064EB7" w:rsidRPr="004174E0" w:rsidRDefault="000B665F" w:rsidP="00A71FC8">
            <w:pPr>
              <w:jc w:val="center"/>
              <w:rPr>
                <w:sz w:val="20"/>
                <w:lang w:bidi="ar-SA"/>
              </w:rPr>
            </w:pPr>
            <w:r>
              <w:rPr>
                <w:noProof/>
              </w:rPr>
              <w:drawing>
                <wp:inline distT="0" distB="0" distL="0" distR="0" wp14:anchorId="2FB55DCE" wp14:editId="5BDC838C">
                  <wp:extent cx="2592070" cy="2592070"/>
                  <wp:effectExtent l="0" t="0" r="0" b="0"/>
                  <wp:docPr id="544" name="Picture 544" descr="C:\Users\Steven Hill\AppData\Local\Microsoft\Windows\INetCache\Content.Word\2017-06-16-0434_4-Hill-Jupiter-807-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teven Hill\AppData\Local\Microsoft\Windows\INetCache\Content.Word\2017-06-16-0434_4-Hill-Jupiter-807-GRN-NUV-Composite-Wavelets.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14:paraId="1E5834C1" w14:textId="77777777" w:rsidTr="00A71FC8">
        <w:trPr>
          <w:jc w:val="center"/>
        </w:trPr>
        <w:tc>
          <w:tcPr>
            <w:tcW w:w="4680" w:type="dxa"/>
            <w:shd w:val="clear" w:color="auto" w:fill="000000"/>
          </w:tcPr>
          <w:p w14:paraId="29830B21" w14:textId="77777777" w:rsidR="00064EB7" w:rsidRPr="00EE3E4F" w:rsidRDefault="00325B19" w:rsidP="00A71FC8">
            <w:pPr>
              <w:jc w:val="center"/>
              <w:rPr>
                <w:sz w:val="20"/>
                <w:lang w:bidi="ar-SA"/>
              </w:rPr>
            </w:pPr>
            <w:r w:rsidRPr="00325B19">
              <w:rPr>
                <w:sz w:val="20"/>
                <w:lang w:bidi="ar-SA"/>
              </w:rPr>
              <w:t>2017-06-16-0437_1-Hill-Jupiter-889-GRN-NUV-Composite-Wavelets</w:t>
            </w:r>
            <w:r>
              <w:rPr>
                <w:sz w:val="20"/>
                <w:lang w:bidi="ar-SA"/>
              </w:rPr>
              <w:t>.jpg</w:t>
            </w:r>
          </w:p>
        </w:tc>
        <w:tc>
          <w:tcPr>
            <w:tcW w:w="4680" w:type="dxa"/>
            <w:shd w:val="clear" w:color="auto" w:fill="000000"/>
          </w:tcPr>
          <w:p w14:paraId="234EBA92" w14:textId="77777777" w:rsidR="00064EB7" w:rsidRPr="00EE3E4F" w:rsidRDefault="00052D6C" w:rsidP="00A71FC8">
            <w:pPr>
              <w:jc w:val="center"/>
              <w:rPr>
                <w:sz w:val="20"/>
                <w:lang w:bidi="ar-SA"/>
              </w:rPr>
            </w:pPr>
            <w:r w:rsidRPr="00052D6C">
              <w:rPr>
                <w:sz w:val="20"/>
                <w:lang w:bidi="ar-SA"/>
              </w:rPr>
              <w:t>2017-06-16-0434_4-Hill-Jupiter-807-GRN-NUV-Composite-Wavelets</w:t>
            </w:r>
          </w:p>
        </w:tc>
      </w:tr>
      <w:tr w:rsidR="00E61843" w:rsidRPr="00EE3E4F" w14:paraId="2D6CA2B5" w14:textId="77777777" w:rsidTr="00A71FC8">
        <w:trPr>
          <w:jc w:val="center"/>
        </w:trPr>
        <w:tc>
          <w:tcPr>
            <w:tcW w:w="4680" w:type="dxa"/>
            <w:shd w:val="clear" w:color="auto" w:fill="000000"/>
          </w:tcPr>
          <w:p w14:paraId="38EC8F0E" w14:textId="77777777" w:rsidR="00E61843" w:rsidRPr="00325B19" w:rsidRDefault="00E61843" w:rsidP="00A71FC8">
            <w:pPr>
              <w:jc w:val="center"/>
              <w:rPr>
                <w:sz w:val="20"/>
                <w:lang w:bidi="ar-SA"/>
              </w:rPr>
            </w:pPr>
          </w:p>
        </w:tc>
        <w:tc>
          <w:tcPr>
            <w:tcW w:w="4680" w:type="dxa"/>
            <w:shd w:val="clear" w:color="auto" w:fill="000000"/>
          </w:tcPr>
          <w:p w14:paraId="6638D5BD" w14:textId="77777777" w:rsidR="00E61843" w:rsidRPr="00052D6C" w:rsidRDefault="00E61843" w:rsidP="00A71FC8">
            <w:pPr>
              <w:jc w:val="center"/>
              <w:rPr>
                <w:sz w:val="20"/>
                <w:lang w:bidi="ar-SA"/>
              </w:rPr>
            </w:pPr>
          </w:p>
        </w:tc>
      </w:tr>
    </w:tbl>
    <w:p w14:paraId="3BAAB493" w14:textId="77777777" w:rsidR="00064EB7" w:rsidRDefault="00064EB7" w:rsidP="00E61843"/>
    <w:p w14:paraId="1EDE356F" w14:textId="77777777" w:rsidR="00E61843" w:rsidRPr="0040382E" w:rsidRDefault="00953076" w:rsidP="00E61843">
      <w:pPr>
        <w:rPr>
          <w:color w:val="FF0000"/>
        </w:rPr>
      </w:pPr>
      <w:r w:rsidRPr="0040382E">
        <w:rPr>
          <w:color w:val="FF0000"/>
        </w:rPr>
        <w:t>NOTE: I NEED TO RECONCILE THE TIME TAGGING IN 889CH4 FILENAMES WITH THE MID-EXPOSURE TIMES.</w:t>
      </w:r>
      <w:r w:rsidR="0040382E" w:rsidRPr="0040382E">
        <w:rPr>
          <w:color w:val="FF0000"/>
        </w:rPr>
        <w:t xml:space="preserve"> AND, THEN I NEED TO REDO FALSE COLOR RGB IMAGES USING 889CH4.</w:t>
      </w:r>
    </w:p>
    <w:p w14:paraId="4DB4A87C" w14:textId="77777777" w:rsidR="00946F21" w:rsidRDefault="0022092A" w:rsidP="00E61843">
      <w:r>
        <w:rPr>
          <w:noProof/>
        </w:rPr>
        <w:lastRenderedPageBreak/>
        <w:drawing>
          <wp:inline distT="0" distB="0" distL="0" distR="0" wp14:anchorId="35AF784A" wp14:editId="27A66DF9">
            <wp:extent cx="2592070" cy="2592070"/>
            <wp:effectExtent l="0" t="0" r="0" b="0"/>
            <wp:docPr id="538" name="Picture 538" descr="C:\Users\Steven Hill\AppData\Local\Microsoft\Windows\INetCache\Content.Word\2017-06-16-0423_9-Hill-Jupiter-Composit-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teven Hill\AppData\Local\Microsoft\Windows\INetCache\Content.Word\2017-06-16-0423_9-Hill-Jupiter-Composit-Wavelets-Annotated.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14:paraId="26B069A0" w14:textId="77777777" w:rsidR="00E61843" w:rsidRDefault="00E61843" w:rsidP="00E61843"/>
    <w:p w14:paraId="58D0EB07" w14:textId="77777777" w:rsidR="00E61843" w:rsidRDefault="00E61843" w:rsidP="00E61843"/>
    <w:p w14:paraId="61D54575" w14:textId="77777777" w:rsidR="0022092A" w:rsidRDefault="0022092A" w:rsidP="00E61843">
      <w:pPr>
        <w:rPr>
          <w:lang w:bidi="ar-SA"/>
        </w:rPr>
      </w:pPr>
      <w:r w:rsidRPr="0022092A">
        <w:rPr>
          <w:lang w:bidi="ar-SA"/>
        </w:rPr>
        <w:t>2017-06-16-0423_9-Hill-Jupiter-Composit-Wavelets-Annotated</w:t>
      </w:r>
      <w:r>
        <w:rPr>
          <w:lang w:bidi="ar-SA"/>
        </w:rPr>
        <w:t>.jpg</w:t>
      </w:r>
    </w:p>
    <w:p w14:paraId="4DD67225" w14:textId="77777777" w:rsidR="0022092A" w:rsidRPr="0022092A" w:rsidRDefault="0022092A" w:rsidP="00E61843">
      <w:pPr>
        <w:rPr>
          <w:lang w:bidi="ar-SA"/>
        </w:rPr>
      </w:pPr>
    </w:p>
    <w:p w14:paraId="36E5CAB6" w14:textId="77777777" w:rsidR="0022092A" w:rsidRDefault="0022092A" w:rsidP="00E61843">
      <w:pPr>
        <w:rPr>
          <w:lang w:bidi="ar-SA"/>
        </w:rPr>
      </w:pPr>
    </w:p>
    <w:p w14:paraId="289E76B8" w14:textId="77777777" w:rsidR="0022092A" w:rsidRDefault="00A711C6" w:rsidP="00E61843">
      <w:pPr>
        <w:rPr>
          <w:lang w:bidi="ar-SA"/>
        </w:rPr>
      </w:pPr>
      <w:r>
        <w:rPr>
          <w:noProof/>
        </w:rPr>
        <w:drawing>
          <wp:inline distT="0" distB="0" distL="0" distR="0" wp14:anchorId="36D5C10D" wp14:editId="415BD029">
            <wp:extent cx="2715895" cy="2715895"/>
            <wp:effectExtent l="0" t="0" r="0" b="0"/>
            <wp:docPr id="1" name="Picture 1" descr="C:\Users\Steven Hill\AppData\Local\Microsoft\Windows\INetCache\Content.Word\2017-06-16-0519_6-Hill-Saturn-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6-0519_6-Hill-Saturn-RGB-Wavelets.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15895" cy="2715895"/>
                    </a:xfrm>
                    <a:prstGeom prst="rect">
                      <a:avLst/>
                    </a:prstGeom>
                    <a:noFill/>
                    <a:ln>
                      <a:noFill/>
                    </a:ln>
                  </pic:spPr>
                </pic:pic>
              </a:graphicData>
            </a:graphic>
          </wp:inline>
        </w:drawing>
      </w:r>
    </w:p>
    <w:p w14:paraId="623D3913" w14:textId="77777777" w:rsidR="00A711C6" w:rsidRDefault="00A711C6" w:rsidP="00E61843">
      <w:pPr>
        <w:rPr>
          <w:lang w:bidi="ar-SA"/>
        </w:rPr>
      </w:pPr>
      <w:r w:rsidRPr="00A711C6">
        <w:rPr>
          <w:lang w:bidi="ar-SA"/>
        </w:rPr>
        <w:t>2017-06-16-0519_6-Hill-Saturn-RGB-Wavelets</w:t>
      </w:r>
      <w:r>
        <w:rPr>
          <w:lang w:bidi="ar-SA"/>
        </w:rPr>
        <w:t>.jpg</w:t>
      </w:r>
    </w:p>
    <w:p w14:paraId="61C36BA3" w14:textId="77777777" w:rsidR="00A711C6" w:rsidRDefault="00A711C6" w:rsidP="00E61843">
      <w:pPr>
        <w:rPr>
          <w:lang w:bidi="ar-SA"/>
        </w:rPr>
      </w:pPr>
    </w:p>
    <w:p w14:paraId="21052EF9" w14:textId="77777777" w:rsidR="00790D3C" w:rsidRPr="00BE5CDD" w:rsidRDefault="00790D3C" w:rsidP="00790D3C">
      <w:r>
        <w:rPr>
          <w:b/>
        </w:rPr>
        <w:t>Data Disposition:</w:t>
      </w:r>
      <w:r>
        <w:t xml:space="preserve"> Raw data are zipped and </w:t>
      </w:r>
      <w:r w:rsidR="001C05CA">
        <w:t>on</w:t>
      </w:r>
      <w:r>
        <w:t xml:space="preserve"> the 2TB archive drive. Processed data are under the Projects directory on the Astronomy thumb drive.</w:t>
      </w:r>
    </w:p>
    <w:p w14:paraId="5EE7C95E" w14:textId="77777777" w:rsidR="00A711C6" w:rsidRDefault="00A711C6" w:rsidP="00E61843">
      <w:pPr>
        <w:rPr>
          <w:lang w:bidi="ar-SA"/>
        </w:rPr>
      </w:pPr>
    </w:p>
    <w:p w14:paraId="7D24FCDA" w14:textId="77777777" w:rsidR="00A93F51" w:rsidRDefault="00A93F51" w:rsidP="00E61843">
      <w:pPr>
        <w:rPr>
          <w:lang w:bidi="ar-SA"/>
        </w:rPr>
      </w:pPr>
    </w:p>
    <w:p w14:paraId="0F053202" w14:textId="77777777" w:rsidR="00A93F51" w:rsidRDefault="00A93F51">
      <w:pPr>
        <w:rPr>
          <w:rFonts w:ascii="Arial" w:hAnsi="Arial" w:cs="Arial"/>
          <w:b/>
          <w:bCs/>
          <w:i/>
          <w:iCs/>
          <w:sz w:val="28"/>
          <w:szCs w:val="28"/>
        </w:rPr>
      </w:pPr>
      <w:r>
        <w:br w:type="page"/>
      </w:r>
    </w:p>
    <w:p w14:paraId="555C1F1D" w14:textId="77777777" w:rsidR="00A93F51" w:rsidRDefault="00A93F51" w:rsidP="00A93F51">
      <w:pPr>
        <w:pStyle w:val="Heading2"/>
      </w:pPr>
      <w:bookmarkStart w:id="23" w:name="_Toc12884623"/>
      <w:r>
        <w:lastRenderedPageBreak/>
        <w:t>July</w:t>
      </w:r>
      <w:bookmarkEnd w:id="23"/>
    </w:p>
    <w:p w14:paraId="4A2271B4" w14:textId="77777777" w:rsidR="00A93F51" w:rsidRDefault="00A93F51" w:rsidP="00A93F51">
      <w:pPr>
        <w:pStyle w:val="Heading3"/>
      </w:pPr>
      <w:bookmarkStart w:id="24" w:name="_Toc12884624"/>
      <w:r>
        <w:t>Summer 2017 Planning</w:t>
      </w:r>
      <w:bookmarkEnd w:id="24"/>
    </w:p>
    <w:p w14:paraId="2670DBE3" w14:textId="77777777" w:rsidR="00A93F51" w:rsidRDefault="00A93F51" w:rsidP="00A93F51">
      <w:pPr>
        <w:rPr>
          <w:color w:val="808080" w:themeColor="background1" w:themeShade="80"/>
          <w:sz w:val="20"/>
          <w:lang w:bidi="ar-SA"/>
        </w:rPr>
      </w:pPr>
      <w:r>
        <w:rPr>
          <w:color w:val="808080" w:themeColor="background1" w:themeShade="80"/>
          <w:sz w:val="20"/>
          <w:lang w:bidi="ar-SA"/>
        </w:rPr>
        <w:t>Last Updated 1/23/2017</w:t>
      </w:r>
    </w:p>
    <w:p w14:paraId="52B0509B" w14:textId="77777777" w:rsidR="00A93F51" w:rsidRDefault="00A93F51" w:rsidP="00A93F51">
      <w:pPr>
        <w:rPr>
          <w:color w:val="808080" w:themeColor="background1" w:themeShade="80"/>
          <w:sz w:val="20"/>
          <w:lang w:bidi="ar-SA"/>
        </w:rPr>
      </w:pPr>
    </w:p>
    <w:p w14:paraId="51112C8A" w14:textId="77777777" w:rsidR="00A93F51" w:rsidRDefault="00A93F51" w:rsidP="00A93F51"/>
    <w:p w14:paraId="1AE688FF" w14:textId="77777777" w:rsidR="00A93F51" w:rsidRDefault="00A93F51" w:rsidP="0071317D">
      <w:pPr>
        <w:pStyle w:val="ListParagraph"/>
        <w:numPr>
          <w:ilvl w:val="0"/>
          <w:numId w:val="1"/>
        </w:numPr>
      </w:pPr>
      <w:r>
        <w:t>Observations</w:t>
      </w:r>
    </w:p>
    <w:p w14:paraId="19225077" w14:textId="77777777" w:rsidR="00A93F51" w:rsidRDefault="00A93F51" w:rsidP="0071317D">
      <w:pPr>
        <w:pStyle w:val="ListParagraph"/>
        <w:numPr>
          <w:ilvl w:val="1"/>
          <w:numId w:val="1"/>
        </w:numPr>
      </w:pPr>
      <w:r>
        <w:t>Imaging</w:t>
      </w:r>
    </w:p>
    <w:p w14:paraId="5475B70D" w14:textId="77777777" w:rsidR="00276798" w:rsidRDefault="00276798" w:rsidP="0071317D">
      <w:pPr>
        <w:pStyle w:val="ListParagraph"/>
        <w:numPr>
          <w:ilvl w:val="2"/>
          <w:numId w:val="11"/>
        </w:numPr>
      </w:pPr>
      <w:r>
        <w:t>Eclipse</w:t>
      </w:r>
    </w:p>
    <w:p w14:paraId="42FC550D" w14:textId="77777777" w:rsidR="00A93F51" w:rsidRDefault="00A93F51" w:rsidP="0071317D">
      <w:pPr>
        <w:pStyle w:val="ListParagraph"/>
        <w:numPr>
          <w:ilvl w:val="2"/>
          <w:numId w:val="14"/>
        </w:numPr>
      </w:pPr>
      <w:r>
        <w:t>M101</w:t>
      </w:r>
    </w:p>
    <w:p w14:paraId="655799B4" w14:textId="77777777" w:rsidR="00A93F51" w:rsidRDefault="00A93F51" w:rsidP="0071317D">
      <w:pPr>
        <w:pStyle w:val="ListParagraph"/>
        <w:numPr>
          <w:ilvl w:val="2"/>
          <w:numId w:val="15"/>
        </w:numPr>
      </w:pPr>
      <w:r>
        <w:t>NGC5907</w:t>
      </w:r>
    </w:p>
    <w:p w14:paraId="6CB08141" w14:textId="77777777" w:rsidR="00A93F51" w:rsidRDefault="00A93F51" w:rsidP="0071317D">
      <w:pPr>
        <w:pStyle w:val="ListParagraph"/>
        <w:numPr>
          <w:ilvl w:val="2"/>
          <w:numId w:val="15"/>
        </w:numPr>
      </w:pPr>
      <w:r>
        <w:t>NGC5985 – Draco Triple</w:t>
      </w:r>
    </w:p>
    <w:p w14:paraId="4A5B85E9" w14:textId="77777777" w:rsidR="00A93F51" w:rsidRDefault="00A93F51" w:rsidP="0071317D">
      <w:pPr>
        <w:pStyle w:val="ListParagraph"/>
        <w:numPr>
          <w:ilvl w:val="2"/>
          <w:numId w:val="15"/>
        </w:numPr>
      </w:pPr>
      <w:r>
        <w:t>NGC5905 – Draco Double</w:t>
      </w:r>
    </w:p>
    <w:p w14:paraId="342D19AE" w14:textId="77777777" w:rsidR="00095A69" w:rsidRDefault="00095A69" w:rsidP="007A4F20">
      <w:pPr>
        <w:pStyle w:val="ListParagraph"/>
        <w:numPr>
          <w:ilvl w:val="2"/>
          <w:numId w:val="23"/>
        </w:numPr>
      </w:pPr>
      <w:r>
        <w:t>M8 - Lagoon</w:t>
      </w:r>
    </w:p>
    <w:p w14:paraId="413F007A" w14:textId="77777777" w:rsidR="00095A69" w:rsidRDefault="00095A69" w:rsidP="007A4F20">
      <w:pPr>
        <w:pStyle w:val="ListParagraph"/>
        <w:numPr>
          <w:ilvl w:val="2"/>
          <w:numId w:val="23"/>
        </w:numPr>
      </w:pPr>
      <w:r>
        <w:t>M21 - Trifid</w:t>
      </w:r>
    </w:p>
    <w:p w14:paraId="2902211D" w14:textId="77777777" w:rsidR="00095A69" w:rsidRDefault="00095A69" w:rsidP="007A4F20">
      <w:pPr>
        <w:pStyle w:val="ListParagraph"/>
        <w:numPr>
          <w:ilvl w:val="2"/>
          <w:numId w:val="23"/>
        </w:numPr>
      </w:pPr>
      <w:r>
        <w:t>M17 - Swan</w:t>
      </w:r>
    </w:p>
    <w:p w14:paraId="51BD1260" w14:textId="77777777" w:rsidR="00095A69" w:rsidRDefault="00095A69" w:rsidP="007A4F20">
      <w:pPr>
        <w:pStyle w:val="ListParagraph"/>
        <w:numPr>
          <w:ilvl w:val="2"/>
          <w:numId w:val="23"/>
        </w:numPr>
      </w:pPr>
      <w:r>
        <w:t>M16 - Eagle</w:t>
      </w:r>
    </w:p>
    <w:p w14:paraId="5D76D998" w14:textId="77777777" w:rsidR="00A93F51" w:rsidRDefault="00A93F51" w:rsidP="0071317D">
      <w:pPr>
        <w:pStyle w:val="ListParagraph"/>
        <w:numPr>
          <w:ilvl w:val="1"/>
          <w:numId w:val="1"/>
        </w:numPr>
      </w:pPr>
      <w:r>
        <w:t>Video</w:t>
      </w:r>
    </w:p>
    <w:p w14:paraId="33868B90" w14:textId="77777777" w:rsidR="00276798" w:rsidRDefault="00276798" w:rsidP="0071317D">
      <w:pPr>
        <w:pStyle w:val="ListParagraph"/>
        <w:numPr>
          <w:ilvl w:val="2"/>
          <w:numId w:val="12"/>
        </w:numPr>
      </w:pPr>
      <w:r>
        <w:t>Eclipse</w:t>
      </w:r>
    </w:p>
    <w:p w14:paraId="4BA4EA01" w14:textId="77777777" w:rsidR="00A93F51" w:rsidRDefault="00A93F51" w:rsidP="0071317D">
      <w:pPr>
        <w:pStyle w:val="ListParagraph"/>
        <w:numPr>
          <w:ilvl w:val="2"/>
          <w:numId w:val="13"/>
        </w:numPr>
      </w:pPr>
      <w:r>
        <w:t>Saturn</w:t>
      </w:r>
    </w:p>
    <w:p w14:paraId="10B20846" w14:textId="77777777" w:rsidR="00A93F51" w:rsidRDefault="00A93F51" w:rsidP="007A4F20">
      <w:pPr>
        <w:pStyle w:val="ListParagraph"/>
        <w:numPr>
          <w:ilvl w:val="2"/>
          <w:numId w:val="30"/>
        </w:numPr>
      </w:pPr>
      <w:r>
        <w:t>Cat’s Eye</w:t>
      </w:r>
    </w:p>
    <w:p w14:paraId="18F42C17" w14:textId="77777777" w:rsidR="00A93F51" w:rsidRDefault="00EA6F44" w:rsidP="007A4F20">
      <w:pPr>
        <w:pStyle w:val="ListParagraph"/>
        <w:numPr>
          <w:ilvl w:val="2"/>
          <w:numId w:val="24"/>
        </w:numPr>
      </w:pPr>
      <w:r>
        <w:t>17</w:t>
      </w:r>
      <w:r w:rsidR="00A93F51">
        <w:t xml:space="preserve"> Dra</w:t>
      </w:r>
    </w:p>
    <w:p w14:paraId="6A4C2CD8" w14:textId="77777777" w:rsidR="00EA6F44" w:rsidRDefault="00EA6F44" w:rsidP="007A4F20">
      <w:pPr>
        <w:pStyle w:val="ListParagraph"/>
        <w:numPr>
          <w:ilvl w:val="2"/>
          <w:numId w:val="31"/>
        </w:numPr>
      </w:pPr>
      <w:r>
        <w:t>Mu Dra</w:t>
      </w:r>
    </w:p>
    <w:p w14:paraId="0761470B" w14:textId="77777777" w:rsidR="00A93F51" w:rsidRDefault="00A93F51" w:rsidP="007A4F20">
      <w:pPr>
        <w:pStyle w:val="ListParagraph"/>
        <w:numPr>
          <w:ilvl w:val="2"/>
          <w:numId w:val="32"/>
        </w:numPr>
      </w:pPr>
      <w:r>
        <w:t xml:space="preserve">61 </w:t>
      </w:r>
      <w:proofErr w:type="spellStart"/>
      <w:r>
        <w:t>Cyg</w:t>
      </w:r>
      <w:proofErr w:type="spellEnd"/>
    </w:p>
    <w:p w14:paraId="39EF2C0A" w14:textId="77777777" w:rsidR="00A93F51" w:rsidRDefault="00A93F51" w:rsidP="007A4F20">
      <w:pPr>
        <w:pStyle w:val="ListParagraph"/>
        <w:numPr>
          <w:ilvl w:val="2"/>
          <w:numId w:val="25"/>
        </w:numPr>
      </w:pPr>
      <w:proofErr w:type="spellStart"/>
      <w:r>
        <w:t>Zet</w:t>
      </w:r>
      <w:proofErr w:type="spellEnd"/>
      <w:r>
        <w:t xml:space="preserve"> Her – STF2085</w:t>
      </w:r>
    </w:p>
    <w:p w14:paraId="27795A92" w14:textId="77777777" w:rsidR="00A93F51" w:rsidRDefault="00F858C4" w:rsidP="007A4F20">
      <w:pPr>
        <w:pStyle w:val="ListParagraph"/>
        <w:numPr>
          <w:ilvl w:val="2"/>
          <w:numId w:val="33"/>
        </w:numPr>
      </w:pPr>
      <w:r>
        <w:t>99 Her</w:t>
      </w:r>
    </w:p>
    <w:p w14:paraId="75944BD5" w14:textId="77777777" w:rsidR="00F858C4" w:rsidRDefault="00F858C4" w:rsidP="007A4F20">
      <w:pPr>
        <w:pStyle w:val="ListParagraph"/>
        <w:numPr>
          <w:ilvl w:val="2"/>
          <w:numId w:val="26"/>
        </w:numPr>
      </w:pPr>
      <w:r>
        <w:t xml:space="preserve">Eps </w:t>
      </w:r>
      <w:proofErr w:type="spellStart"/>
      <w:r>
        <w:t>Lyr</w:t>
      </w:r>
      <w:proofErr w:type="spellEnd"/>
    </w:p>
    <w:p w14:paraId="552E1E71" w14:textId="77777777" w:rsidR="00F858C4" w:rsidRDefault="00F858C4" w:rsidP="007A4F20">
      <w:pPr>
        <w:pStyle w:val="ListParagraph"/>
        <w:numPr>
          <w:ilvl w:val="2"/>
          <w:numId w:val="27"/>
        </w:numPr>
      </w:pPr>
      <w:r>
        <w:t>BU 648</w:t>
      </w:r>
    </w:p>
    <w:p w14:paraId="6552BCD3" w14:textId="77777777" w:rsidR="00F858C4" w:rsidRDefault="00F858C4" w:rsidP="007A4F20">
      <w:pPr>
        <w:pStyle w:val="ListParagraph"/>
        <w:numPr>
          <w:ilvl w:val="2"/>
          <w:numId w:val="34"/>
        </w:numPr>
      </w:pPr>
      <w:r>
        <w:t xml:space="preserve">Lam </w:t>
      </w:r>
      <w:proofErr w:type="spellStart"/>
      <w:r>
        <w:t>Oph</w:t>
      </w:r>
      <w:proofErr w:type="spellEnd"/>
    </w:p>
    <w:p w14:paraId="3222DA72" w14:textId="77777777" w:rsidR="00EA6F44" w:rsidRDefault="00EA6F44" w:rsidP="007A4F20">
      <w:pPr>
        <w:pStyle w:val="ListParagraph"/>
        <w:numPr>
          <w:ilvl w:val="2"/>
          <w:numId w:val="28"/>
        </w:numPr>
      </w:pPr>
      <w:r>
        <w:t xml:space="preserve">Tau </w:t>
      </w:r>
      <w:proofErr w:type="spellStart"/>
      <w:r>
        <w:t>Oph</w:t>
      </w:r>
      <w:proofErr w:type="spellEnd"/>
    </w:p>
    <w:p w14:paraId="7E23218D" w14:textId="77777777" w:rsidR="00F858C4" w:rsidRDefault="00F858C4" w:rsidP="007A4F20">
      <w:pPr>
        <w:pStyle w:val="ListParagraph"/>
        <w:numPr>
          <w:ilvl w:val="2"/>
          <w:numId w:val="29"/>
        </w:numPr>
      </w:pPr>
      <w:r>
        <w:t xml:space="preserve">70 </w:t>
      </w:r>
      <w:proofErr w:type="spellStart"/>
      <w:r>
        <w:t>Oph</w:t>
      </w:r>
      <w:proofErr w:type="spellEnd"/>
    </w:p>
    <w:p w14:paraId="24CB0BC5" w14:textId="77777777" w:rsidR="00F858C4" w:rsidRDefault="00F858C4" w:rsidP="007A4F20">
      <w:pPr>
        <w:pStyle w:val="ListParagraph"/>
        <w:numPr>
          <w:ilvl w:val="2"/>
          <w:numId w:val="35"/>
        </w:numPr>
      </w:pPr>
      <w:r>
        <w:t>STF 2173</w:t>
      </w:r>
    </w:p>
    <w:p w14:paraId="1C8F4DA0" w14:textId="77777777" w:rsidR="00F858C4" w:rsidRDefault="00F858C4" w:rsidP="007A4F20">
      <w:pPr>
        <w:pStyle w:val="ListParagraph"/>
        <w:numPr>
          <w:ilvl w:val="2"/>
          <w:numId w:val="35"/>
        </w:numPr>
      </w:pPr>
      <w:r>
        <w:t xml:space="preserve">Del </w:t>
      </w:r>
      <w:proofErr w:type="spellStart"/>
      <w:r>
        <w:t>Serp</w:t>
      </w:r>
      <w:proofErr w:type="spellEnd"/>
    </w:p>
    <w:p w14:paraId="40A1AA6C" w14:textId="77777777" w:rsidR="00A93F51" w:rsidRDefault="00A93F51" w:rsidP="0071317D">
      <w:pPr>
        <w:pStyle w:val="ListParagraph"/>
        <w:numPr>
          <w:ilvl w:val="1"/>
          <w:numId w:val="1"/>
        </w:numPr>
      </w:pPr>
      <w:r>
        <w:t>Spectra</w:t>
      </w:r>
    </w:p>
    <w:p w14:paraId="1513CD06" w14:textId="77777777" w:rsidR="00A93F51" w:rsidRDefault="00A93F51" w:rsidP="007A4F20">
      <w:pPr>
        <w:pStyle w:val="ListParagraph"/>
        <w:numPr>
          <w:ilvl w:val="2"/>
          <w:numId w:val="36"/>
        </w:numPr>
      </w:pPr>
      <w:r>
        <w:t>Saturn</w:t>
      </w:r>
    </w:p>
    <w:p w14:paraId="33AD2636" w14:textId="77777777" w:rsidR="00870E7E" w:rsidRDefault="002A5B06" w:rsidP="007A4F20">
      <w:pPr>
        <w:pStyle w:val="ListParagraph"/>
        <w:numPr>
          <w:ilvl w:val="2"/>
          <w:numId w:val="37"/>
        </w:numPr>
      </w:pPr>
      <w:r>
        <w:t>Titan (Sep 1UT good eastern elongation, Sep 06-10UT good western elongation)</w:t>
      </w:r>
    </w:p>
    <w:p w14:paraId="149FC6F4" w14:textId="77777777" w:rsidR="00A93F51" w:rsidRDefault="00A93F51" w:rsidP="007A4F20">
      <w:pPr>
        <w:pStyle w:val="ListParagraph"/>
        <w:numPr>
          <w:ilvl w:val="2"/>
          <w:numId w:val="38"/>
        </w:numPr>
      </w:pPr>
      <w:r>
        <w:t>Cat’s Eye</w:t>
      </w:r>
    </w:p>
    <w:p w14:paraId="50A0303E" w14:textId="77777777" w:rsidR="00F858C4" w:rsidRDefault="00F858C4" w:rsidP="007A4F20">
      <w:pPr>
        <w:pStyle w:val="ListParagraph"/>
        <w:numPr>
          <w:ilvl w:val="2"/>
          <w:numId w:val="39"/>
        </w:numPr>
      </w:pPr>
      <w:r>
        <w:t xml:space="preserve">Bet </w:t>
      </w:r>
      <w:proofErr w:type="spellStart"/>
      <w:r>
        <w:t>Lyr</w:t>
      </w:r>
      <w:proofErr w:type="spellEnd"/>
      <w:r>
        <w:t xml:space="preserve"> 135mm x 200lpm</w:t>
      </w:r>
    </w:p>
    <w:p w14:paraId="2C679DCE" w14:textId="77777777" w:rsidR="00A93F51" w:rsidRDefault="00A93F51" w:rsidP="0071317D">
      <w:pPr>
        <w:pStyle w:val="ListParagraph"/>
        <w:numPr>
          <w:ilvl w:val="0"/>
          <w:numId w:val="1"/>
        </w:numPr>
      </w:pPr>
      <w:r>
        <w:t>Analysis</w:t>
      </w:r>
    </w:p>
    <w:p w14:paraId="1E1DB52A" w14:textId="77777777" w:rsidR="00803A9F" w:rsidRDefault="00803A9F" w:rsidP="007A4F20">
      <w:pPr>
        <w:pStyle w:val="ListParagraph"/>
        <w:numPr>
          <w:ilvl w:val="1"/>
          <w:numId w:val="40"/>
        </w:numPr>
      </w:pPr>
      <w:r>
        <w:t xml:space="preserve">M31 Multispectral Analysis </w:t>
      </w:r>
      <w:r>
        <w:rPr>
          <w:i/>
        </w:rPr>
        <w:t>ala</w:t>
      </w:r>
      <w:r>
        <w:t xml:space="preserve"> M33, M81, M101 etc.</w:t>
      </w:r>
    </w:p>
    <w:p w14:paraId="74BBD11D" w14:textId="77777777" w:rsidR="00A93F51" w:rsidRDefault="00A93F51" w:rsidP="007A4F20">
      <w:pPr>
        <w:pStyle w:val="ListParagraph"/>
        <w:numPr>
          <w:ilvl w:val="1"/>
          <w:numId w:val="41"/>
        </w:numPr>
      </w:pPr>
      <w:r>
        <w:t>Solar Eclipse Preparation</w:t>
      </w:r>
    </w:p>
    <w:p w14:paraId="645242F7" w14:textId="77777777" w:rsidR="00BC2F63" w:rsidRDefault="00BC2F63" w:rsidP="007A4F20">
      <w:pPr>
        <w:pStyle w:val="ListParagraph"/>
        <w:numPr>
          <w:ilvl w:val="1"/>
          <w:numId w:val="42"/>
        </w:numPr>
      </w:pPr>
      <w:r>
        <w:t>Questions for OPT:</w:t>
      </w:r>
    </w:p>
    <w:p w14:paraId="42DFDA44" w14:textId="77777777" w:rsidR="00BC2F63" w:rsidRDefault="00BC2F63" w:rsidP="007A4F20">
      <w:pPr>
        <w:pStyle w:val="ListParagraph"/>
        <w:numPr>
          <w:ilvl w:val="2"/>
          <w:numId w:val="43"/>
        </w:numPr>
      </w:pPr>
      <w:r>
        <w:t>Motorized Focuser</w:t>
      </w:r>
    </w:p>
    <w:p w14:paraId="20C5490F" w14:textId="77777777" w:rsidR="00BC2F63" w:rsidRDefault="00BC2F63" w:rsidP="007A4F20">
      <w:pPr>
        <w:pStyle w:val="ListParagraph"/>
        <w:numPr>
          <w:ilvl w:val="2"/>
          <w:numId w:val="43"/>
        </w:numPr>
      </w:pPr>
      <w:r>
        <w:t>Custom Filters</w:t>
      </w:r>
    </w:p>
    <w:p w14:paraId="4B907C92" w14:textId="77777777" w:rsidR="00020037" w:rsidRDefault="00BC2F63" w:rsidP="007A4F20">
      <w:pPr>
        <w:pStyle w:val="ListParagraph"/>
        <w:numPr>
          <w:ilvl w:val="2"/>
          <w:numId w:val="43"/>
        </w:numPr>
      </w:pPr>
      <w:r>
        <w:t>NII filter</w:t>
      </w:r>
    </w:p>
    <w:p w14:paraId="0107C8C1" w14:textId="77777777" w:rsidR="00F25DF8" w:rsidRDefault="00F25DF8" w:rsidP="00F25DF8">
      <w:pPr>
        <w:pStyle w:val="Heading2"/>
      </w:pPr>
      <w:bookmarkStart w:id="25" w:name="_Toc12884625"/>
      <w:r>
        <w:lastRenderedPageBreak/>
        <w:t>August</w:t>
      </w:r>
      <w:bookmarkEnd w:id="25"/>
    </w:p>
    <w:p w14:paraId="22AD542E" w14:textId="77777777" w:rsidR="00F25DF8" w:rsidRPr="00D4326C" w:rsidRDefault="00F25DF8" w:rsidP="00F25DF8">
      <w:pPr>
        <w:pStyle w:val="Heading3"/>
      </w:pPr>
      <w:bookmarkStart w:id="26" w:name="_Toc12884626"/>
      <w:r>
        <w:t xml:space="preserve">2017-Aug-01 (Aug-02 UT): </w:t>
      </w:r>
      <w:r w:rsidRPr="002B2B28">
        <w:t xml:space="preserve"> </w:t>
      </w:r>
      <w:r>
        <w:t>Moon and Saturn</w:t>
      </w:r>
      <w:bookmarkEnd w:id="26"/>
    </w:p>
    <w:p w14:paraId="6E8327CD" w14:textId="77777777" w:rsidR="00F25DF8" w:rsidRDefault="00F25DF8" w:rsidP="00F25DF8">
      <w:pPr>
        <w:rPr>
          <w:color w:val="808080" w:themeColor="background1" w:themeShade="80"/>
          <w:sz w:val="20"/>
          <w:lang w:bidi="ar-SA"/>
        </w:rPr>
      </w:pPr>
      <w:r>
        <w:rPr>
          <w:color w:val="808080" w:themeColor="background1" w:themeShade="80"/>
          <w:sz w:val="20"/>
          <w:lang w:bidi="ar-SA"/>
        </w:rPr>
        <w:t>Last Updated 8/6/2017</w:t>
      </w:r>
    </w:p>
    <w:p w14:paraId="389AC691" w14:textId="77777777" w:rsidR="00F25DF8" w:rsidRDefault="00F25DF8" w:rsidP="00F25DF8">
      <w:pPr>
        <w:rPr>
          <w:color w:val="808080" w:themeColor="background1" w:themeShade="80"/>
          <w:sz w:val="20"/>
          <w:lang w:bidi="ar-SA"/>
        </w:rPr>
      </w:pPr>
    </w:p>
    <w:p w14:paraId="24C077E1" w14:textId="77777777" w:rsidR="00F25DF8" w:rsidRPr="009164B7" w:rsidRDefault="00A54FAE" w:rsidP="00F25DF8">
      <w:r>
        <w:t>Very steady seeing (4</w:t>
      </w:r>
      <w:r w:rsidR="00F25DF8">
        <w:t xml:space="preserve">/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68BE" w:rsidRPr="004174E0" w14:paraId="625E6B62" w14:textId="77777777" w:rsidTr="00C000FC">
        <w:trPr>
          <w:jc w:val="center"/>
        </w:trPr>
        <w:tc>
          <w:tcPr>
            <w:tcW w:w="4680" w:type="dxa"/>
            <w:shd w:val="clear" w:color="auto" w:fill="000000"/>
            <w:vAlign w:val="center"/>
          </w:tcPr>
          <w:p w14:paraId="06C3A5FE" w14:textId="77777777" w:rsidR="002268BE" w:rsidRDefault="002268BE" w:rsidP="00C000FC">
            <w:pPr>
              <w:jc w:val="center"/>
              <w:rPr>
                <w:noProof/>
                <w:color w:val="808080" w:themeColor="background1" w:themeShade="80"/>
                <w:sz w:val="20"/>
                <w:lang w:bidi="ar-SA"/>
              </w:rPr>
            </w:pPr>
            <w:r>
              <w:rPr>
                <w:noProof/>
              </w:rPr>
              <w:drawing>
                <wp:inline distT="0" distB="0" distL="0" distR="0" wp14:anchorId="7A4D96D3" wp14:editId="0DA00601">
                  <wp:extent cx="2658745" cy="2658745"/>
                  <wp:effectExtent l="0" t="0" r="0" b="0"/>
                  <wp:docPr id="551" name="Picture 551"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14:paraId="1AC3BE0B" w14:textId="77777777" w:rsidR="002268BE" w:rsidRPr="004174E0" w:rsidRDefault="002268BE" w:rsidP="00C000FC">
            <w:pPr>
              <w:jc w:val="center"/>
              <w:rPr>
                <w:sz w:val="20"/>
                <w:lang w:bidi="ar-SA"/>
              </w:rPr>
            </w:pPr>
          </w:p>
        </w:tc>
      </w:tr>
      <w:tr w:rsidR="002268BE" w:rsidRPr="00EE3E4F" w14:paraId="65BC7134" w14:textId="77777777" w:rsidTr="00C000FC">
        <w:trPr>
          <w:jc w:val="center"/>
        </w:trPr>
        <w:tc>
          <w:tcPr>
            <w:tcW w:w="4680" w:type="dxa"/>
            <w:shd w:val="clear" w:color="auto" w:fill="000000"/>
          </w:tcPr>
          <w:p w14:paraId="5B4A8211" w14:textId="77777777" w:rsidR="002268BE" w:rsidRPr="00EE3E4F" w:rsidRDefault="002268BE" w:rsidP="00C000FC">
            <w:pPr>
              <w:jc w:val="center"/>
              <w:rPr>
                <w:sz w:val="20"/>
                <w:lang w:bidi="ar-SA"/>
              </w:rPr>
            </w:pPr>
            <w:r w:rsidRPr="00A54FAE">
              <w:rPr>
                <w:sz w:val="20"/>
                <w:lang w:bidi="ar-SA"/>
              </w:rPr>
              <w:t>2017-08-02-0401_5-Hill-Saturn-RGB-Wavelets-WhtBal-Stuff.png</w:t>
            </w:r>
          </w:p>
        </w:tc>
        <w:tc>
          <w:tcPr>
            <w:tcW w:w="4680" w:type="dxa"/>
            <w:shd w:val="clear" w:color="auto" w:fill="000000"/>
          </w:tcPr>
          <w:p w14:paraId="546C9C7E" w14:textId="77777777" w:rsidR="002268BE" w:rsidRPr="00EE3E4F" w:rsidRDefault="00AE3716" w:rsidP="00C000FC">
            <w:pPr>
              <w:jc w:val="center"/>
              <w:rPr>
                <w:sz w:val="20"/>
                <w:lang w:bidi="ar-SA"/>
              </w:rPr>
            </w:pPr>
            <w:r>
              <w:rPr>
                <w:sz w:val="20"/>
                <w:lang w:bidi="ar-SA"/>
              </w:rPr>
              <w:t>TBD</w:t>
            </w:r>
          </w:p>
        </w:tc>
      </w:tr>
    </w:tbl>
    <w:p w14:paraId="094FB328" w14:textId="77777777" w:rsidR="00A93F51" w:rsidRDefault="00A93F51" w:rsidP="00E61843">
      <w:pPr>
        <w:rPr>
          <w:lang w:bidi="ar-SA"/>
        </w:rPr>
      </w:pPr>
    </w:p>
    <w:tbl>
      <w:tblPr>
        <w:tblStyle w:val="TableGrid"/>
        <w:tblW w:w="0" w:type="auto"/>
        <w:tblLook w:val="04A0" w:firstRow="1" w:lastRow="0" w:firstColumn="1" w:lastColumn="0" w:noHBand="0" w:noVBand="1"/>
      </w:tblPr>
      <w:tblGrid>
        <w:gridCol w:w="1538"/>
        <w:gridCol w:w="1602"/>
        <w:gridCol w:w="1503"/>
        <w:gridCol w:w="1690"/>
        <w:gridCol w:w="1651"/>
        <w:gridCol w:w="1366"/>
      </w:tblGrid>
      <w:tr w:rsidR="00C06E8C" w14:paraId="1B489C7D"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5198C226" w14:textId="77777777" w:rsidR="00C06E8C" w:rsidRDefault="00C06E8C" w:rsidP="006A1C4B">
            <w:r>
              <w:t>Filter</w:t>
            </w:r>
          </w:p>
        </w:tc>
        <w:tc>
          <w:tcPr>
            <w:tcW w:w="1639" w:type="dxa"/>
            <w:tcBorders>
              <w:top w:val="single" w:sz="4" w:space="0" w:color="auto"/>
              <w:left w:val="single" w:sz="4" w:space="0" w:color="auto"/>
              <w:bottom w:val="single" w:sz="4" w:space="0" w:color="auto"/>
              <w:right w:val="single" w:sz="4" w:space="0" w:color="auto"/>
            </w:tcBorders>
            <w:hideMark/>
          </w:tcPr>
          <w:p w14:paraId="6C5D039E" w14:textId="77777777" w:rsidR="00C06E8C" w:rsidRDefault="00C06E8C" w:rsidP="006A1C4B">
            <w:r>
              <w:t>Gamma</w:t>
            </w:r>
          </w:p>
        </w:tc>
        <w:tc>
          <w:tcPr>
            <w:tcW w:w="1552" w:type="dxa"/>
            <w:tcBorders>
              <w:top w:val="single" w:sz="4" w:space="0" w:color="auto"/>
              <w:left w:val="single" w:sz="4" w:space="0" w:color="auto"/>
              <w:bottom w:val="single" w:sz="4" w:space="0" w:color="auto"/>
              <w:right w:val="single" w:sz="4" w:space="0" w:color="auto"/>
            </w:tcBorders>
            <w:hideMark/>
          </w:tcPr>
          <w:p w14:paraId="4760C01B" w14:textId="77777777" w:rsidR="00C06E8C" w:rsidRDefault="00C06E8C" w:rsidP="006A1C4B">
            <w:r>
              <w:t>Gain</w:t>
            </w:r>
          </w:p>
        </w:tc>
        <w:tc>
          <w:tcPr>
            <w:tcW w:w="1717" w:type="dxa"/>
            <w:tcBorders>
              <w:top w:val="single" w:sz="4" w:space="0" w:color="auto"/>
              <w:left w:val="single" w:sz="4" w:space="0" w:color="auto"/>
              <w:bottom w:val="single" w:sz="4" w:space="0" w:color="auto"/>
              <w:right w:val="single" w:sz="4" w:space="0" w:color="auto"/>
            </w:tcBorders>
            <w:hideMark/>
          </w:tcPr>
          <w:p w14:paraId="65B6A173" w14:textId="77777777" w:rsidR="00C06E8C" w:rsidRDefault="00C06E8C" w:rsidP="006A1C4B">
            <w:r>
              <w:t>Brightness</w:t>
            </w:r>
          </w:p>
        </w:tc>
        <w:tc>
          <w:tcPr>
            <w:tcW w:w="1683" w:type="dxa"/>
            <w:tcBorders>
              <w:top w:val="single" w:sz="4" w:space="0" w:color="auto"/>
              <w:left w:val="single" w:sz="4" w:space="0" w:color="auto"/>
              <w:bottom w:val="single" w:sz="4" w:space="0" w:color="auto"/>
              <w:right w:val="single" w:sz="4" w:space="0" w:color="auto"/>
            </w:tcBorders>
            <w:hideMark/>
          </w:tcPr>
          <w:p w14:paraId="2A5CAA38" w14:textId="77777777" w:rsidR="00C06E8C" w:rsidRDefault="00C06E8C" w:rsidP="006A1C4B">
            <w:r>
              <w:t>Exposure</w:t>
            </w:r>
          </w:p>
        </w:tc>
        <w:tc>
          <w:tcPr>
            <w:tcW w:w="1417" w:type="dxa"/>
            <w:tcBorders>
              <w:top w:val="single" w:sz="4" w:space="0" w:color="auto"/>
              <w:left w:val="single" w:sz="4" w:space="0" w:color="auto"/>
              <w:bottom w:val="single" w:sz="4" w:space="0" w:color="auto"/>
              <w:right w:val="single" w:sz="4" w:space="0" w:color="auto"/>
            </w:tcBorders>
            <w:hideMark/>
          </w:tcPr>
          <w:p w14:paraId="3FFB0055" w14:textId="77777777" w:rsidR="00C06E8C" w:rsidRDefault="00C06E8C" w:rsidP="006A1C4B">
            <w:r>
              <w:t>LT</w:t>
            </w:r>
          </w:p>
        </w:tc>
      </w:tr>
      <w:tr w:rsidR="00C06E8C" w14:paraId="651E5594" w14:textId="77777777" w:rsidTr="006A1C4B">
        <w:tc>
          <w:tcPr>
            <w:tcW w:w="1568" w:type="dxa"/>
            <w:tcBorders>
              <w:top w:val="single" w:sz="4" w:space="0" w:color="auto"/>
              <w:left w:val="single" w:sz="4" w:space="0" w:color="auto"/>
              <w:bottom w:val="single" w:sz="4" w:space="0" w:color="auto"/>
              <w:right w:val="single" w:sz="4" w:space="0" w:color="auto"/>
            </w:tcBorders>
          </w:tcPr>
          <w:p w14:paraId="4BA8388F" w14:textId="77777777" w:rsidR="00C06E8C" w:rsidRDefault="00C06E8C" w:rsidP="006A1C4B">
            <w:r>
              <w:t>NUV</w:t>
            </w:r>
          </w:p>
        </w:tc>
        <w:tc>
          <w:tcPr>
            <w:tcW w:w="1639" w:type="dxa"/>
            <w:tcBorders>
              <w:top w:val="single" w:sz="4" w:space="0" w:color="auto"/>
              <w:left w:val="single" w:sz="4" w:space="0" w:color="auto"/>
              <w:bottom w:val="single" w:sz="4" w:space="0" w:color="auto"/>
              <w:right w:val="single" w:sz="4" w:space="0" w:color="auto"/>
            </w:tcBorders>
          </w:tcPr>
          <w:p w14:paraId="0F8E94ED" w14:textId="77777777" w:rsidR="00C06E8C" w:rsidRDefault="00C06E8C" w:rsidP="006A1C4B">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tcPr>
          <w:p w14:paraId="6BF40CCE" w14:textId="77777777" w:rsidR="00C06E8C" w:rsidRDefault="00C06E8C" w:rsidP="006A1C4B">
            <w:r>
              <w:t>100</w:t>
            </w:r>
          </w:p>
        </w:tc>
        <w:tc>
          <w:tcPr>
            <w:tcW w:w="1717" w:type="dxa"/>
            <w:tcBorders>
              <w:top w:val="single" w:sz="4" w:space="0" w:color="auto"/>
              <w:left w:val="single" w:sz="4" w:space="0" w:color="auto"/>
              <w:bottom w:val="single" w:sz="4" w:space="0" w:color="auto"/>
              <w:right w:val="single" w:sz="4" w:space="0" w:color="auto"/>
            </w:tcBorders>
          </w:tcPr>
          <w:p w14:paraId="0C9C2A55"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tcPr>
          <w:p w14:paraId="5E10BD25" w14:textId="77777777" w:rsidR="00C06E8C" w:rsidRDefault="00C06E8C" w:rsidP="006A1C4B">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43350C1C" w14:textId="77777777" w:rsidR="00C06E8C" w:rsidRDefault="00C06E8C" w:rsidP="006A1C4B"/>
        </w:tc>
      </w:tr>
      <w:tr w:rsidR="00C06E8C" w14:paraId="62F77791"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57C5EC93" w14:textId="77777777" w:rsidR="00C06E8C" w:rsidRDefault="00C06E8C" w:rsidP="00C06E8C">
            <w:r>
              <w:t>BLU</w:t>
            </w:r>
          </w:p>
        </w:tc>
        <w:tc>
          <w:tcPr>
            <w:tcW w:w="1639" w:type="dxa"/>
            <w:tcBorders>
              <w:top w:val="single" w:sz="4" w:space="0" w:color="auto"/>
              <w:left w:val="single" w:sz="4" w:space="0" w:color="auto"/>
              <w:bottom w:val="single" w:sz="4" w:space="0" w:color="auto"/>
              <w:right w:val="single" w:sz="4" w:space="0" w:color="auto"/>
            </w:tcBorders>
            <w:hideMark/>
          </w:tcPr>
          <w:p w14:paraId="5F11AD20"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442B89C7"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55517960"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31AA28CC" w14:textId="77777777"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67EBFA8A" w14:textId="77777777" w:rsidR="00C06E8C" w:rsidRDefault="00C06E8C" w:rsidP="00C06E8C"/>
        </w:tc>
      </w:tr>
      <w:tr w:rsidR="00C06E8C" w14:paraId="583B0A3D"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4AB2E40B" w14:textId="77777777" w:rsidR="00C06E8C" w:rsidRDefault="00C06E8C" w:rsidP="00C06E8C">
            <w:r>
              <w:t>GRN</w:t>
            </w:r>
          </w:p>
        </w:tc>
        <w:tc>
          <w:tcPr>
            <w:tcW w:w="1639" w:type="dxa"/>
            <w:tcBorders>
              <w:top w:val="single" w:sz="4" w:space="0" w:color="auto"/>
              <w:left w:val="single" w:sz="4" w:space="0" w:color="auto"/>
              <w:bottom w:val="single" w:sz="4" w:space="0" w:color="auto"/>
              <w:right w:val="single" w:sz="4" w:space="0" w:color="auto"/>
            </w:tcBorders>
            <w:hideMark/>
          </w:tcPr>
          <w:p w14:paraId="4BE36930"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6E47458E"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3F4440BD"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387458B8" w14:textId="77777777" w:rsidR="00C06E8C" w:rsidRDefault="00C06E8C" w:rsidP="00C06E8C">
            <w:r>
              <w:t xml:space="preserve">85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627C5E50" w14:textId="77777777" w:rsidR="00C06E8C" w:rsidRDefault="00C06E8C" w:rsidP="00C06E8C"/>
        </w:tc>
      </w:tr>
      <w:tr w:rsidR="00C06E8C" w14:paraId="74D94909"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6C04A491" w14:textId="77777777" w:rsidR="00C06E8C" w:rsidRDefault="00C06E8C" w:rsidP="00C06E8C">
            <w:r>
              <w:t>RED</w:t>
            </w:r>
          </w:p>
        </w:tc>
        <w:tc>
          <w:tcPr>
            <w:tcW w:w="1639" w:type="dxa"/>
            <w:tcBorders>
              <w:top w:val="single" w:sz="4" w:space="0" w:color="auto"/>
              <w:left w:val="single" w:sz="4" w:space="0" w:color="auto"/>
              <w:bottom w:val="single" w:sz="4" w:space="0" w:color="auto"/>
              <w:right w:val="single" w:sz="4" w:space="0" w:color="auto"/>
            </w:tcBorders>
            <w:hideMark/>
          </w:tcPr>
          <w:p w14:paraId="092A49C9"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365D6848"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387657D7"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2F14AA19" w14:textId="77777777"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46CE5680" w14:textId="77777777" w:rsidR="00C06E8C" w:rsidRDefault="00C06E8C" w:rsidP="00C06E8C"/>
        </w:tc>
      </w:tr>
      <w:tr w:rsidR="00C06E8C" w14:paraId="35F8A297"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4ED3C49F" w14:textId="77777777" w:rsidR="00C06E8C" w:rsidRDefault="00C06E8C" w:rsidP="00C06E8C">
            <w:r>
              <w:t>&gt;685</w:t>
            </w:r>
          </w:p>
        </w:tc>
        <w:tc>
          <w:tcPr>
            <w:tcW w:w="1639" w:type="dxa"/>
            <w:tcBorders>
              <w:top w:val="single" w:sz="4" w:space="0" w:color="auto"/>
              <w:left w:val="single" w:sz="4" w:space="0" w:color="auto"/>
              <w:bottom w:val="single" w:sz="4" w:space="0" w:color="auto"/>
              <w:right w:val="single" w:sz="4" w:space="0" w:color="auto"/>
            </w:tcBorders>
            <w:hideMark/>
          </w:tcPr>
          <w:p w14:paraId="2D2AE666"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61D59A57"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5A8ED9CA"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35460096" w14:textId="77777777" w:rsidR="00C06E8C" w:rsidRDefault="00327936" w:rsidP="00C06E8C">
            <w:r>
              <w:t>87</w:t>
            </w:r>
            <w:r w:rsidR="00C06E8C">
              <w:t xml:space="preserve"> </w:t>
            </w:r>
            <w:proofErr w:type="spellStart"/>
            <w:r w:rsidR="00C06E8C">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59914B0A" w14:textId="77777777" w:rsidR="00C06E8C" w:rsidRDefault="00C06E8C" w:rsidP="00C06E8C"/>
        </w:tc>
      </w:tr>
      <w:tr w:rsidR="00C06E8C" w14:paraId="312636F4" w14:textId="77777777" w:rsidTr="006A1C4B">
        <w:tc>
          <w:tcPr>
            <w:tcW w:w="1568" w:type="dxa"/>
            <w:tcBorders>
              <w:top w:val="single" w:sz="4" w:space="0" w:color="auto"/>
              <w:left w:val="single" w:sz="4" w:space="0" w:color="auto"/>
              <w:bottom w:val="single" w:sz="4" w:space="0" w:color="auto"/>
              <w:right w:val="single" w:sz="4" w:space="0" w:color="auto"/>
            </w:tcBorders>
          </w:tcPr>
          <w:p w14:paraId="1E823A2C" w14:textId="77777777" w:rsidR="00C06E8C" w:rsidRDefault="00327936" w:rsidP="00C06E8C">
            <w:r>
              <w:t>&gt;807</w:t>
            </w:r>
          </w:p>
        </w:tc>
        <w:tc>
          <w:tcPr>
            <w:tcW w:w="1639" w:type="dxa"/>
            <w:tcBorders>
              <w:top w:val="single" w:sz="4" w:space="0" w:color="auto"/>
              <w:left w:val="single" w:sz="4" w:space="0" w:color="auto"/>
              <w:bottom w:val="single" w:sz="4" w:space="0" w:color="auto"/>
              <w:right w:val="single" w:sz="4" w:space="0" w:color="auto"/>
            </w:tcBorders>
          </w:tcPr>
          <w:p w14:paraId="04FE701F" w14:textId="77777777" w:rsidR="00C06E8C" w:rsidRDefault="00327936" w:rsidP="00C06E8C">
            <w:r>
              <w:t>50</w:t>
            </w:r>
          </w:p>
        </w:tc>
        <w:tc>
          <w:tcPr>
            <w:tcW w:w="1552" w:type="dxa"/>
            <w:tcBorders>
              <w:top w:val="single" w:sz="4" w:space="0" w:color="auto"/>
              <w:left w:val="single" w:sz="4" w:space="0" w:color="auto"/>
              <w:bottom w:val="single" w:sz="4" w:space="0" w:color="auto"/>
              <w:right w:val="single" w:sz="4" w:space="0" w:color="auto"/>
            </w:tcBorders>
          </w:tcPr>
          <w:p w14:paraId="30200957" w14:textId="77777777" w:rsidR="00C06E8C" w:rsidRDefault="00327936" w:rsidP="00C06E8C">
            <w:r>
              <w:t>75</w:t>
            </w:r>
          </w:p>
        </w:tc>
        <w:tc>
          <w:tcPr>
            <w:tcW w:w="1717" w:type="dxa"/>
            <w:tcBorders>
              <w:top w:val="single" w:sz="4" w:space="0" w:color="auto"/>
              <w:left w:val="single" w:sz="4" w:space="0" w:color="auto"/>
              <w:bottom w:val="single" w:sz="4" w:space="0" w:color="auto"/>
              <w:right w:val="single" w:sz="4" w:space="0" w:color="auto"/>
            </w:tcBorders>
          </w:tcPr>
          <w:p w14:paraId="58130B4C" w14:textId="77777777"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14:paraId="6DA54164" w14:textId="77777777" w:rsidR="00C06E8C" w:rsidRDefault="00327936" w:rsidP="00C06E8C">
            <w:r>
              <w:t xml:space="preserve">374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77CA90E9" w14:textId="77777777" w:rsidR="00C06E8C" w:rsidRDefault="00C06E8C" w:rsidP="00C06E8C"/>
        </w:tc>
      </w:tr>
      <w:tr w:rsidR="00C06E8C" w14:paraId="17A4783C" w14:textId="77777777" w:rsidTr="006A1C4B">
        <w:tc>
          <w:tcPr>
            <w:tcW w:w="1568" w:type="dxa"/>
            <w:tcBorders>
              <w:top w:val="single" w:sz="4" w:space="0" w:color="auto"/>
              <w:left w:val="single" w:sz="4" w:space="0" w:color="auto"/>
              <w:bottom w:val="single" w:sz="4" w:space="0" w:color="auto"/>
              <w:right w:val="single" w:sz="4" w:space="0" w:color="auto"/>
            </w:tcBorders>
          </w:tcPr>
          <w:p w14:paraId="2216EF4E" w14:textId="77777777" w:rsidR="00C06E8C" w:rsidRDefault="00C06E8C" w:rsidP="00C06E8C">
            <w:r>
              <w:t>889CH4</w:t>
            </w:r>
          </w:p>
        </w:tc>
        <w:tc>
          <w:tcPr>
            <w:tcW w:w="1639" w:type="dxa"/>
            <w:tcBorders>
              <w:top w:val="single" w:sz="4" w:space="0" w:color="auto"/>
              <w:left w:val="single" w:sz="4" w:space="0" w:color="auto"/>
              <w:bottom w:val="single" w:sz="4" w:space="0" w:color="auto"/>
              <w:right w:val="single" w:sz="4" w:space="0" w:color="auto"/>
            </w:tcBorders>
          </w:tcPr>
          <w:p w14:paraId="64E753CF"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tcPr>
          <w:p w14:paraId="19870930" w14:textId="77777777" w:rsidR="00C06E8C" w:rsidRDefault="00C06E8C" w:rsidP="00C06E8C">
            <w:r>
              <w:t>100</w:t>
            </w:r>
          </w:p>
        </w:tc>
        <w:tc>
          <w:tcPr>
            <w:tcW w:w="1717" w:type="dxa"/>
            <w:tcBorders>
              <w:top w:val="single" w:sz="4" w:space="0" w:color="auto"/>
              <w:left w:val="single" w:sz="4" w:space="0" w:color="auto"/>
              <w:bottom w:val="single" w:sz="4" w:space="0" w:color="auto"/>
              <w:right w:val="single" w:sz="4" w:space="0" w:color="auto"/>
            </w:tcBorders>
          </w:tcPr>
          <w:p w14:paraId="6C7839DF" w14:textId="77777777"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14:paraId="5B510C22" w14:textId="77777777" w:rsidR="00C06E8C" w:rsidRDefault="00C06E8C" w:rsidP="00C06E8C">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4F4B5263" w14:textId="77777777" w:rsidR="00C06E8C" w:rsidRDefault="00C06E8C" w:rsidP="00C06E8C"/>
        </w:tc>
      </w:tr>
    </w:tbl>
    <w:p w14:paraId="1BA5483A" w14:textId="77777777" w:rsidR="00C002A2" w:rsidRDefault="00C002A2">
      <w:pPr>
        <w:rPr>
          <w:lang w:bidi="ar-SA"/>
        </w:rPr>
      </w:pPr>
    </w:p>
    <w:p w14:paraId="2ED095EA" w14:textId="77777777" w:rsidR="00C06E8C" w:rsidRDefault="00C06E8C">
      <w:pPr>
        <w:rPr>
          <w:lang w:bidi="ar-SA"/>
        </w:rPr>
      </w:pPr>
    </w:p>
    <w:p w14:paraId="1313F85E" w14:textId="77777777" w:rsidR="001B2E1D" w:rsidRDefault="001B2E1D" w:rsidP="001B2E1D">
      <w:r>
        <w:t>For Saturn, I need to:</w:t>
      </w:r>
    </w:p>
    <w:p w14:paraId="002BF722" w14:textId="77777777" w:rsidR="001B2E1D" w:rsidRDefault="001B2E1D" w:rsidP="007A4F20">
      <w:pPr>
        <w:pStyle w:val="ListParagraph"/>
        <w:numPr>
          <w:ilvl w:val="0"/>
          <w:numId w:val="17"/>
        </w:numPr>
      </w:pPr>
      <w:r>
        <w:t>Produce various combinations of RGB images</w:t>
      </w:r>
    </w:p>
    <w:p w14:paraId="31B483AE" w14:textId="77777777" w:rsidR="001B2E1D" w:rsidRDefault="001B2E1D" w:rsidP="007A4F20">
      <w:pPr>
        <w:pStyle w:val="ListParagraph"/>
        <w:numPr>
          <w:ilvl w:val="0"/>
          <w:numId w:val="17"/>
        </w:numPr>
      </w:pPr>
      <w:r>
        <w:t>Document videos and camera settings</w:t>
      </w:r>
    </w:p>
    <w:p w14:paraId="752C8A1E" w14:textId="77777777" w:rsidR="001B2E1D" w:rsidRDefault="001B2E1D" w:rsidP="007A4F20">
      <w:pPr>
        <w:pStyle w:val="ListParagraph"/>
        <w:numPr>
          <w:ilvl w:val="0"/>
          <w:numId w:val="17"/>
        </w:numPr>
      </w:pPr>
      <w:r>
        <w:t>Identify which images have which moons visible</w:t>
      </w:r>
    </w:p>
    <w:p w14:paraId="48BB9C4E" w14:textId="77777777" w:rsidR="001B2E1D" w:rsidRDefault="001B2E1D" w:rsidP="007A4F20">
      <w:pPr>
        <w:pStyle w:val="ListParagraph"/>
        <w:numPr>
          <w:ilvl w:val="0"/>
          <w:numId w:val="17"/>
        </w:numPr>
      </w:pPr>
      <w:r>
        <w:t>Determine effects of gains settings for photometry of moons</w:t>
      </w:r>
    </w:p>
    <w:p w14:paraId="60683C78" w14:textId="77777777" w:rsidR="001B2E1D" w:rsidRDefault="001B2E1D" w:rsidP="007A4F20">
      <w:pPr>
        <w:pStyle w:val="ListParagraph"/>
        <w:numPr>
          <w:ilvl w:val="0"/>
          <w:numId w:val="17"/>
        </w:numPr>
      </w:pPr>
      <w:r>
        <w:t>Do a polar map for the hexagon (maybe)</w:t>
      </w:r>
    </w:p>
    <w:p w14:paraId="19E4A329" w14:textId="77777777" w:rsidR="001B2E1D" w:rsidRDefault="001B2E1D" w:rsidP="007A4F20">
      <w:pPr>
        <w:pStyle w:val="ListParagraph"/>
        <w:numPr>
          <w:ilvl w:val="0"/>
          <w:numId w:val="17"/>
        </w:numPr>
      </w:pPr>
      <w:r>
        <w:t>Do a polar map for the rings</w:t>
      </w:r>
    </w:p>
    <w:p w14:paraId="73540E05" w14:textId="77777777" w:rsidR="001B2E1D" w:rsidRDefault="001B2E1D" w:rsidP="007A4F20">
      <w:pPr>
        <w:pStyle w:val="ListParagraph"/>
        <w:numPr>
          <w:ilvl w:val="0"/>
          <w:numId w:val="17"/>
        </w:numPr>
      </w:pPr>
      <w:r>
        <w:t>Do an equatorial map for the bands.</w:t>
      </w:r>
    </w:p>
    <w:p w14:paraId="7AAAC382" w14:textId="77777777" w:rsidR="001B2E1D" w:rsidRDefault="001B2E1D" w:rsidP="007A4F20">
      <w:pPr>
        <w:pStyle w:val="ListParagraph"/>
        <w:numPr>
          <w:ilvl w:val="0"/>
          <w:numId w:val="17"/>
        </w:numPr>
      </w:pPr>
      <w:r>
        <w:t>Archive data</w:t>
      </w:r>
    </w:p>
    <w:p w14:paraId="041B4F70" w14:textId="77777777" w:rsidR="001B2E1D" w:rsidRDefault="001B2E1D">
      <w:pPr>
        <w:rPr>
          <w:lang w:bidi="ar-SA"/>
        </w:rPr>
      </w:pPr>
    </w:p>
    <w:p w14:paraId="26C31CE2" w14:textId="77777777" w:rsidR="001B2E1D" w:rsidRDefault="001B2E1D" w:rsidP="001B2E1D">
      <w:r>
        <w:t>For the Moon, I need to:</w:t>
      </w:r>
    </w:p>
    <w:p w14:paraId="2637CF7D" w14:textId="77777777" w:rsidR="001B2E1D" w:rsidRDefault="001B2E1D" w:rsidP="007A4F20">
      <w:pPr>
        <w:pStyle w:val="ListParagraph"/>
        <w:numPr>
          <w:ilvl w:val="0"/>
          <w:numId w:val="17"/>
        </w:numPr>
      </w:pPr>
      <w:r>
        <w:t>Document videos and camera settings</w:t>
      </w:r>
    </w:p>
    <w:p w14:paraId="461FA987" w14:textId="77777777" w:rsidR="001B2E1D" w:rsidRDefault="001B2E1D" w:rsidP="007A4F20">
      <w:pPr>
        <w:pStyle w:val="ListParagraph"/>
        <w:numPr>
          <w:ilvl w:val="0"/>
          <w:numId w:val="17"/>
        </w:numPr>
      </w:pPr>
      <w:r>
        <w:lastRenderedPageBreak/>
        <w:t xml:space="preserve">Attempt multi-focus alignment as opposed to single focus </w:t>
      </w:r>
      <w:proofErr w:type="spellStart"/>
      <w:r>
        <w:t>alignement</w:t>
      </w:r>
      <w:proofErr w:type="spellEnd"/>
    </w:p>
    <w:p w14:paraId="47B785F2" w14:textId="77777777" w:rsidR="001B2E1D" w:rsidRDefault="001B2E1D" w:rsidP="007A4F20">
      <w:pPr>
        <w:pStyle w:val="ListParagraph"/>
        <w:numPr>
          <w:ilvl w:val="0"/>
          <w:numId w:val="17"/>
        </w:numPr>
      </w:pPr>
      <w:r>
        <w:t>Do some LTVT aerial projection maps</w:t>
      </w:r>
    </w:p>
    <w:p w14:paraId="669A6FF3" w14:textId="77777777" w:rsidR="001B2E1D" w:rsidRDefault="001B2E1D" w:rsidP="007A4F20">
      <w:pPr>
        <w:pStyle w:val="ListParagraph"/>
        <w:numPr>
          <w:ilvl w:val="0"/>
          <w:numId w:val="17"/>
        </w:numPr>
      </w:pPr>
      <w:r>
        <w:t>Do some LTVT elevation measures</w:t>
      </w:r>
    </w:p>
    <w:p w14:paraId="4DC5B1B7" w14:textId="77777777" w:rsidR="001B2E1D" w:rsidRDefault="001B2E1D" w:rsidP="007A4F20">
      <w:pPr>
        <w:pStyle w:val="ListParagraph"/>
        <w:numPr>
          <w:ilvl w:val="0"/>
          <w:numId w:val="17"/>
        </w:numPr>
      </w:pPr>
      <w:r>
        <w:t>Archive data</w:t>
      </w:r>
    </w:p>
    <w:p w14:paraId="343F9DA9" w14:textId="77777777" w:rsidR="00C002A2" w:rsidRDefault="00C002A2">
      <w:pPr>
        <w:rPr>
          <w:lang w:bidi="ar-SA"/>
        </w:rPr>
      </w:pPr>
      <w:r>
        <w:rPr>
          <w:lang w:bidi="ar-SA"/>
        </w:rPr>
        <w:br w:type="page"/>
      </w:r>
    </w:p>
    <w:p w14:paraId="0790309E" w14:textId="77777777" w:rsidR="00C002A2" w:rsidRDefault="00C002A2">
      <w:pPr>
        <w:rPr>
          <w:lang w:bidi="ar-SA"/>
        </w:rPr>
      </w:pPr>
      <w:r>
        <w:rPr>
          <w:lang w:bidi="ar-SA"/>
        </w:rPr>
        <w:lastRenderedPageBreak/>
        <w:t>Moon Targets:</w:t>
      </w:r>
    </w:p>
    <w:p w14:paraId="41A5D72B" w14:textId="77777777" w:rsidR="00C002A2" w:rsidRDefault="00C002A2" w:rsidP="0071317D">
      <w:pPr>
        <w:pStyle w:val="ListParagraph"/>
        <w:numPr>
          <w:ilvl w:val="0"/>
          <w:numId w:val="2"/>
        </w:numPr>
        <w:rPr>
          <w:lang w:bidi="ar-SA"/>
        </w:rPr>
      </w:pPr>
      <w:r>
        <w:rPr>
          <w:lang w:bidi="ar-SA"/>
        </w:rPr>
        <w:t>Copernicus</w:t>
      </w:r>
    </w:p>
    <w:p w14:paraId="123C6830" w14:textId="77777777" w:rsidR="00C002A2" w:rsidRDefault="00C002A2" w:rsidP="0071317D">
      <w:pPr>
        <w:pStyle w:val="ListParagraph"/>
        <w:numPr>
          <w:ilvl w:val="0"/>
          <w:numId w:val="2"/>
        </w:numPr>
        <w:rPr>
          <w:lang w:bidi="ar-SA"/>
        </w:rPr>
      </w:pPr>
      <w:r>
        <w:rPr>
          <w:lang w:bidi="ar-SA"/>
        </w:rPr>
        <w:t xml:space="preserve">Plato and </w:t>
      </w:r>
      <w:proofErr w:type="spellStart"/>
      <w:r>
        <w:rPr>
          <w:lang w:bidi="ar-SA"/>
        </w:rPr>
        <w:t>Imbrium</w:t>
      </w:r>
      <w:proofErr w:type="spellEnd"/>
      <w:r>
        <w:rPr>
          <w:lang w:bidi="ar-SA"/>
        </w:rPr>
        <w:t xml:space="preserve"> (2x)</w:t>
      </w:r>
    </w:p>
    <w:p w14:paraId="3275AB91" w14:textId="77777777" w:rsidR="00C002A2" w:rsidRDefault="00C002A2" w:rsidP="0071317D">
      <w:pPr>
        <w:pStyle w:val="ListParagraph"/>
        <w:numPr>
          <w:ilvl w:val="0"/>
          <w:numId w:val="2"/>
        </w:numPr>
        <w:rPr>
          <w:lang w:bidi="ar-SA"/>
        </w:rPr>
      </w:pPr>
      <w:r>
        <w:rPr>
          <w:lang w:bidi="ar-SA"/>
        </w:rPr>
        <w:t>Alpine Valley and Cassini</w:t>
      </w:r>
    </w:p>
    <w:p w14:paraId="6743A101" w14:textId="77777777" w:rsidR="00C002A2" w:rsidRDefault="00C002A2" w:rsidP="0071317D">
      <w:pPr>
        <w:pStyle w:val="ListParagraph"/>
        <w:numPr>
          <w:ilvl w:val="0"/>
          <w:numId w:val="2"/>
        </w:numPr>
        <w:rPr>
          <w:lang w:bidi="ar-SA"/>
        </w:rPr>
      </w:pPr>
      <w:r>
        <w:rPr>
          <w:lang w:bidi="ar-SA"/>
        </w:rPr>
        <w:t>Posidonius and dark flow of Serenitatis</w:t>
      </w:r>
    </w:p>
    <w:p w14:paraId="2884A092" w14:textId="77777777" w:rsidR="00C002A2" w:rsidRDefault="00C002A2" w:rsidP="0071317D">
      <w:pPr>
        <w:pStyle w:val="ListParagraph"/>
        <w:numPr>
          <w:ilvl w:val="0"/>
          <w:numId w:val="2"/>
        </w:numPr>
        <w:rPr>
          <w:lang w:bidi="ar-SA"/>
        </w:rPr>
      </w:pPr>
      <w:r>
        <w:rPr>
          <w:lang w:bidi="ar-SA"/>
        </w:rPr>
        <w:t>Rima Hyginus</w:t>
      </w:r>
    </w:p>
    <w:p w14:paraId="0310C886" w14:textId="77777777" w:rsidR="00C002A2" w:rsidRDefault="00C002A2" w:rsidP="0071317D">
      <w:pPr>
        <w:pStyle w:val="ListParagraph"/>
        <w:numPr>
          <w:ilvl w:val="0"/>
          <w:numId w:val="2"/>
        </w:numPr>
        <w:rPr>
          <w:lang w:bidi="ar-SA"/>
        </w:rPr>
      </w:pPr>
      <w:proofErr w:type="spellStart"/>
      <w:r>
        <w:rPr>
          <w:lang w:bidi="ar-SA"/>
        </w:rPr>
        <w:t>Pitatus</w:t>
      </w:r>
      <w:proofErr w:type="spellEnd"/>
      <w:r>
        <w:rPr>
          <w:lang w:bidi="ar-SA"/>
        </w:rPr>
        <w:t xml:space="preserve"> and </w:t>
      </w:r>
      <w:proofErr w:type="spellStart"/>
      <w:r>
        <w:rPr>
          <w:lang w:bidi="ar-SA"/>
        </w:rPr>
        <w:t>Hesiodus</w:t>
      </w:r>
      <w:proofErr w:type="spellEnd"/>
    </w:p>
    <w:p w14:paraId="35E97B19" w14:textId="77777777" w:rsidR="00670F67" w:rsidRDefault="00670F67">
      <w:pPr>
        <w:rPr>
          <w:lang w:bidi="ar-SA"/>
        </w:rPr>
      </w:pPr>
    </w:p>
    <w:p w14:paraId="59242D53" w14:textId="77777777" w:rsidR="00670F67" w:rsidRDefault="00670F67">
      <w:pPr>
        <w:rPr>
          <w:lang w:bidi="ar-SA"/>
        </w:rPr>
      </w:pPr>
      <w:r>
        <w:rPr>
          <w:lang w:bidi="ar-SA"/>
        </w:rPr>
        <w:t>Note that moon images were stacked with a single alignment area each focused on the feature of greatest interest, e.g., Plato.</w:t>
      </w:r>
    </w:p>
    <w:p w14:paraId="5BEB9F52" w14:textId="77777777" w:rsidR="00A018C2" w:rsidRDefault="00A018C2">
      <w:pPr>
        <w:rPr>
          <w:lang w:bidi="ar-SA"/>
        </w:rPr>
      </w:pPr>
      <w:r>
        <w:rPr>
          <w:lang w:bidi="ar-SA"/>
        </w:rPr>
        <w:br w:type="page"/>
      </w:r>
    </w:p>
    <w:p w14:paraId="794BE247" w14:textId="77777777" w:rsidR="00A018C2" w:rsidRDefault="00A018C2" w:rsidP="00E6184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018C2" w:rsidRPr="004174E0" w14:paraId="643F590F" w14:textId="77777777" w:rsidTr="00C000FC">
        <w:trPr>
          <w:jc w:val="center"/>
        </w:trPr>
        <w:tc>
          <w:tcPr>
            <w:tcW w:w="4680" w:type="dxa"/>
            <w:shd w:val="clear" w:color="auto" w:fill="000000"/>
            <w:vAlign w:val="center"/>
          </w:tcPr>
          <w:p w14:paraId="6F34C7A9" w14:textId="77777777" w:rsidR="00A018C2" w:rsidRDefault="00A018C2" w:rsidP="00C000FC">
            <w:pPr>
              <w:jc w:val="center"/>
              <w:rPr>
                <w:noProof/>
                <w:color w:val="808080" w:themeColor="background1" w:themeShade="80"/>
                <w:sz w:val="20"/>
                <w:lang w:bidi="ar-SA"/>
              </w:rPr>
            </w:pPr>
            <w:r>
              <w:rPr>
                <w:noProof/>
              </w:rPr>
              <w:drawing>
                <wp:inline distT="0" distB="0" distL="0" distR="0" wp14:anchorId="4F1316D3" wp14:editId="2A5F7AEA">
                  <wp:extent cx="2743200" cy="3657600"/>
                  <wp:effectExtent l="0" t="0" r="0" b="0"/>
                  <wp:docPr id="525" name="Picture 525" descr="C:\Users\Steven Hill\AppData\Local\Microsoft\Windows\INetCache\Content.Word\2017-08-02-0220_5-Moon_685NIR-Stack350-Wavelets1x30+2x15-Gam5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02-0220_5-Moon_685NIR-Stack350-Wavelets1x30+2x15-Gam50pct-HalfSize.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14:paraId="56DC80A0" w14:textId="77777777" w:rsidR="00A018C2" w:rsidRPr="004174E0" w:rsidRDefault="00A018C2" w:rsidP="00C000FC">
            <w:pPr>
              <w:jc w:val="center"/>
              <w:rPr>
                <w:sz w:val="20"/>
                <w:lang w:bidi="ar-SA"/>
              </w:rPr>
            </w:pPr>
            <w:r>
              <w:rPr>
                <w:noProof/>
              </w:rPr>
              <w:drawing>
                <wp:inline distT="0" distB="0" distL="0" distR="0" wp14:anchorId="2BFB29D1" wp14:editId="5D80035A">
                  <wp:extent cx="2743200" cy="3657600"/>
                  <wp:effectExtent l="0" t="0" r="0" b="0"/>
                  <wp:docPr id="531" name="Picture 531" descr="C:\Users\Steven Hill\AppData\Local\Microsoft\Windows\INetCache\Content.Word\2017-08-02-0222_5-Moon_685NIR-Mosaic-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02-0222_5-Moon_685NIR-Mosaic-HalfSize.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018C2" w:rsidRPr="00EE3E4F" w14:paraId="6DDD2549" w14:textId="77777777" w:rsidTr="00C000FC">
        <w:trPr>
          <w:jc w:val="center"/>
        </w:trPr>
        <w:tc>
          <w:tcPr>
            <w:tcW w:w="4680" w:type="dxa"/>
            <w:shd w:val="clear" w:color="auto" w:fill="000000"/>
          </w:tcPr>
          <w:p w14:paraId="6D48739B" w14:textId="77777777" w:rsidR="00A018C2" w:rsidRPr="00EE3E4F" w:rsidRDefault="00A018C2" w:rsidP="00C000FC">
            <w:pPr>
              <w:jc w:val="center"/>
              <w:rPr>
                <w:sz w:val="20"/>
                <w:lang w:bidi="ar-SA"/>
              </w:rPr>
            </w:pPr>
            <w:r w:rsidRPr="00EC4BAA">
              <w:rPr>
                <w:sz w:val="20"/>
                <w:lang w:bidi="ar-SA"/>
              </w:rPr>
              <w:t>2017-08-02-0220_5-Moon_685NIR-Stack350-Wavelets1x30+2x15-Gam50pct-HalfSize.jpg</w:t>
            </w:r>
          </w:p>
        </w:tc>
        <w:tc>
          <w:tcPr>
            <w:tcW w:w="4680" w:type="dxa"/>
            <w:shd w:val="clear" w:color="auto" w:fill="000000"/>
          </w:tcPr>
          <w:p w14:paraId="0F87F560" w14:textId="77777777" w:rsidR="00A018C2" w:rsidRPr="00EE3E4F" w:rsidRDefault="00A018C2" w:rsidP="00C000FC">
            <w:pPr>
              <w:jc w:val="center"/>
              <w:rPr>
                <w:sz w:val="20"/>
                <w:lang w:bidi="ar-SA"/>
              </w:rPr>
            </w:pPr>
            <w:r w:rsidRPr="00EC4BAA">
              <w:rPr>
                <w:sz w:val="20"/>
                <w:lang w:bidi="ar-SA"/>
              </w:rPr>
              <w:t>2017-08-02-0222_5-Moon_685NIR-Mosaic-HalfSize.jpg</w:t>
            </w:r>
          </w:p>
        </w:tc>
      </w:tr>
      <w:tr w:rsidR="00A54FAE" w:rsidRPr="004174E0" w14:paraId="125D4613" w14:textId="77777777" w:rsidTr="00A54FAE">
        <w:trPr>
          <w:jc w:val="center"/>
        </w:trPr>
        <w:tc>
          <w:tcPr>
            <w:tcW w:w="4680" w:type="dxa"/>
            <w:shd w:val="clear" w:color="auto" w:fill="000000"/>
            <w:vAlign w:val="center"/>
          </w:tcPr>
          <w:p w14:paraId="57EC5150" w14:textId="77777777" w:rsidR="00A54FAE" w:rsidRDefault="00A018C2" w:rsidP="00A54FAE">
            <w:pPr>
              <w:jc w:val="center"/>
              <w:rPr>
                <w:noProof/>
                <w:color w:val="808080" w:themeColor="background1" w:themeShade="80"/>
                <w:sz w:val="20"/>
                <w:lang w:bidi="ar-SA"/>
              </w:rPr>
            </w:pPr>
            <w:r>
              <w:rPr>
                <w:noProof/>
              </w:rPr>
              <w:drawing>
                <wp:inline distT="0" distB="0" distL="0" distR="0" wp14:anchorId="130D7807" wp14:editId="06C26057">
                  <wp:extent cx="2743200" cy="3657600"/>
                  <wp:effectExtent l="0" t="0" r="0" b="0"/>
                  <wp:docPr id="532" name="Picture 532" descr="C:\Users\Steven Hill\AppData\Local\Microsoft\Windows\INetCache\Content.Word\2017-08-02-0224_7-Moon_685NIR-Stack500-Wavelets1x30+2x10-Gam8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08-02-0224_7-Moon_685NIR-Stack500-Wavelets1x30+2x10-Gam80pct-HalfSize.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14:paraId="1FF84434" w14:textId="77777777" w:rsidR="00A54FAE" w:rsidRPr="004174E0" w:rsidRDefault="00A018C2" w:rsidP="00A54FAE">
            <w:pPr>
              <w:jc w:val="center"/>
              <w:rPr>
                <w:sz w:val="20"/>
                <w:lang w:bidi="ar-SA"/>
              </w:rPr>
            </w:pPr>
            <w:r>
              <w:rPr>
                <w:noProof/>
              </w:rPr>
              <w:drawing>
                <wp:inline distT="0" distB="0" distL="0" distR="0" wp14:anchorId="69F69B21" wp14:editId="34AA43AA">
                  <wp:extent cx="2743200" cy="3657600"/>
                  <wp:effectExtent l="0" t="0" r="0" b="0"/>
                  <wp:docPr id="540" name="Picture 540" descr="C:\Users\Steven Hill\AppData\Local\Microsoft\Windows\INetCache\Content.Word\2017-08-02-0226_5-Moon_685NIR-Stack500-Wavelets1x20+1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08-02-0226_5-Moon_685NIR-Stack500-Wavelets1x20+1x20-Gam60pct-HalfSize.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54FAE" w:rsidRPr="00EE3E4F" w14:paraId="50390CC3" w14:textId="77777777" w:rsidTr="00A54FAE">
        <w:trPr>
          <w:jc w:val="center"/>
        </w:trPr>
        <w:tc>
          <w:tcPr>
            <w:tcW w:w="4680" w:type="dxa"/>
            <w:shd w:val="clear" w:color="auto" w:fill="000000"/>
          </w:tcPr>
          <w:p w14:paraId="1F560FCF" w14:textId="77777777" w:rsidR="00A54FAE" w:rsidRPr="00EE3E4F" w:rsidRDefault="00A018C2" w:rsidP="00A54FAE">
            <w:pPr>
              <w:jc w:val="center"/>
              <w:rPr>
                <w:sz w:val="20"/>
                <w:lang w:bidi="ar-SA"/>
              </w:rPr>
            </w:pPr>
            <w:r w:rsidRPr="00A018C2">
              <w:rPr>
                <w:sz w:val="20"/>
                <w:lang w:bidi="ar-SA"/>
              </w:rPr>
              <w:t>2017-08-02-0224_7-Moon_685NIR-Stack500-Wavelets1x30+2x10-Gam80pct-HalfSize.jpg</w:t>
            </w:r>
          </w:p>
        </w:tc>
        <w:tc>
          <w:tcPr>
            <w:tcW w:w="4680" w:type="dxa"/>
            <w:shd w:val="clear" w:color="auto" w:fill="000000"/>
          </w:tcPr>
          <w:p w14:paraId="43A947EC" w14:textId="77777777" w:rsidR="00A54FAE" w:rsidRPr="00EE3E4F" w:rsidRDefault="00A018C2" w:rsidP="00A54FAE">
            <w:pPr>
              <w:jc w:val="center"/>
              <w:rPr>
                <w:sz w:val="20"/>
                <w:lang w:bidi="ar-SA"/>
              </w:rPr>
            </w:pPr>
            <w:r w:rsidRPr="00A018C2">
              <w:rPr>
                <w:sz w:val="20"/>
                <w:lang w:bidi="ar-SA"/>
              </w:rPr>
              <w:t>2017-08-02-0226_5-Moon_685NIR-Stack500-Wavelets1x20+1x20-Gam60pct-HalfSize.jpg</w:t>
            </w:r>
          </w:p>
        </w:tc>
      </w:tr>
      <w:tr w:rsidR="00A018C2" w:rsidRPr="004174E0" w14:paraId="3500BC0C" w14:textId="77777777"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7AB817D" w14:textId="77777777" w:rsidR="00A018C2" w:rsidRPr="00A018C2" w:rsidRDefault="00C002A2" w:rsidP="00C000FC">
            <w:pPr>
              <w:jc w:val="center"/>
              <w:rPr>
                <w:sz w:val="20"/>
                <w:lang w:bidi="ar-SA"/>
              </w:rPr>
            </w:pPr>
            <w:r>
              <w:rPr>
                <w:noProof/>
              </w:rPr>
              <w:lastRenderedPageBreak/>
              <w:drawing>
                <wp:inline distT="0" distB="0" distL="0" distR="0" wp14:anchorId="02F2A235" wp14:editId="31458FBD">
                  <wp:extent cx="2743200" cy="3657600"/>
                  <wp:effectExtent l="0" t="0" r="0" b="0"/>
                  <wp:docPr id="549" name="Picture 549" descr="C:\Users\Steven Hill\AppData\Local\Microsoft\Windows\INetCache\Content.Word\2017-08-02-0228_4-Moon_685NIR-Stack50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08-02-0228_4-Moon_685NIR-Stack500-Wavelets1x20+2x20-Gam60pct-HalfSize.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9935A6C" w14:textId="77777777" w:rsidR="00A018C2" w:rsidRPr="004174E0" w:rsidRDefault="00C002A2" w:rsidP="00C000FC">
            <w:pPr>
              <w:jc w:val="center"/>
              <w:rPr>
                <w:sz w:val="20"/>
                <w:lang w:bidi="ar-SA"/>
              </w:rPr>
            </w:pPr>
            <w:r>
              <w:rPr>
                <w:noProof/>
              </w:rPr>
              <w:drawing>
                <wp:inline distT="0" distB="0" distL="0" distR="0" wp14:anchorId="54A82040" wp14:editId="50EA18E1">
                  <wp:extent cx="2743200" cy="3657600"/>
                  <wp:effectExtent l="0" t="0" r="0" b="0"/>
                  <wp:docPr id="550" name="Picture 550" descr="C:\Users\Steven Hill\AppData\Local\Microsoft\Windows\INetCache\Content.Word\2017-08-02-0233_4-Moon_685NIR-Stack35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2017-08-02-0233_4-Moon_685NIR-Stack350-Wavelets1x20+2x20-Gam60pct-HalfSize.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C002A2" w:rsidRPr="00EE3E4F" w14:paraId="30E0CDC2" w14:textId="77777777"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3AF7E4" w14:textId="77777777" w:rsidR="00C002A2" w:rsidRPr="00EE3E4F" w:rsidRDefault="00C002A2" w:rsidP="00C002A2">
            <w:pPr>
              <w:jc w:val="center"/>
              <w:rPr>
                <w:sz w:val="20"/>
                <w:lang w:bidi="ar-SA"/>
              </w:rPr>
            </w:pPr>
            <w:r w:rsidRPr="002268BE">
              <w:rPr>
                <w:sz w:val="20"/>
                <w:lang w:bidi="ar-SA"/>
              </w:rPr>
              <w:t>2017-08-02-0228_4-Moon_685NIR-Stack500-Wavelets1x20+2x20-Gam60pct-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944D660" w14:textId="77777777" w:rsidR="00C002A2" w:rsidRPr="00EE3E4F" w:rsidRDefault="00C002A2" w:rsidP="00C002A2">
            <w:pPr>
              <w:jc w:val="center"/>
              <w:rPr>
                <w:sz w:val="20"/>
                <w:lang w:bidi="ar-SA"/>
              </w:rPr>
            </w:pPr>
            <w:r w:rsidRPr="002268BE">
              <w:rPr>
                <w:sz w:val="20"/>
                <w:lang w:bidi="ar-SA"/>
              </w:rPr>
              <w:t>2017-08-02-0233_4-Moon_685NIR-Stack350-Wavelets1x20+2x20-Gam60pct-HalfSize.jpg</w:t>
            </w:r>
          </w:p>
        </w:tc>
      </w:tr>
    </w:tbl>
    <w:p w14:paraId="3B425DC0" w14:textId="77777777" w:rsidR="00A54FAE" w:rsidRDefault="00A54FAE" w:rsidP="00E61843">
      <w:pPr>
        <w:rPr>
          <w:lang w:bidi="ar-SA"/>
        </w:rPr>
      </w:pPr>
    </w:p>
    <w:p w14:paraId="7C135328" w14:textId="77777777" w:rsidR="00CA73F7" w:rsidRDefault="00CA73F7" w:rsidP="00E61843">
      <w:pPr>
        <w:rPr>
          <w:lang w:bidi="ar-SA"/>
        </w:rPr>
      </w:pPr>
    </w:p>
    <w:p w14:paraId="0C6A1F85" w14:textId="77777777" w:rsidR="001B2E1D" w:rsidRDefault="001B2E1D">
      <w:r w:rsidRPr="001B2E1D">
        <w:rPr>
          <w:b/>
          <w:lang w:bidi="ar-SA"/>
        </w:rPr>
        <w:t>Data Disposition:</w:t>
      </w:r>
      <w:r>
        <w:rPr>
          <w:lang w:bidi="ar-SA"/>
        </w:rPr>
        <w:t xml:space="preserve"> TBD</w:t>
      </w:r>
    </w:p>
    <w:p w14:paraId="5E47D9B4" w14:textId="77777777" w:rsidR="00CA73F7" w:rsidRDefault="00CA73F7">
      <w:pPr>
        <w:rPr>
          <w:rFonts w:cs="Arial"/>
          <w:b/>
          <w:bCs/>
          <w:sz w:val="26"/>
          <w:szCs w:val="26"/>
          <w:lang w:bidi="ar-SA"/>
        </w:rPr>
      </w:pPr>
      <w:r>
        <w:br w:type="page"/>
      </w:r>
    </w:p>
    <w:p w14:paraId="0577A490" w14:textId="77777777" w:rsidR="00CA73F7" w:rsidRPr="00D4326C" w:rsidRDefault="00CA73F7" w:rsidP="00CA73F7">
      <w:pPr>
        <w:pStyle w:val="Heading3"/>
      </w:pPr>
      <w:bookmarkStart w:id="27" w:name="_Toc12884627"/>
      <w:r>
        <w:lastRenderedPageBreak/>
        <w:t xml:space="preserve">2017-Aug-18 (Aug-18 UT): </w:t>
      </w:r>
      <w:r w:rsidRPr="002B2B28">
        <w:t xml:space="preserve"> </w:t>
      </w:r>
      <w:r>
        <w:t>Sun Imaging Tests</w:t>
      </w:r>
      <w:bookmarkEnd w:id="27"/>
    </w:p>
    <w:p w14:paraId="59F0D771" w14:textId="77777777"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14:paraId="0785ED8F" w14:textId="77777777" w:rsidR="00CA73F7" w:rsidRDefault="00CA73F7" w:rsidP="00CA73F7">
      <w:pPr>
        <w:rPr>
          <w:color w:val="808080" w:themeColor="background1" w:themeShade="80"/>
          <w:sz w:val="20"/>
          <w:lang w:bidi="ar-SA"/>
        </w:rPr>
      </w:pPr>
    </w:p>
    <w:p w14:paraId="37F742D1" w14:textId="77777777"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A73F7" w:rsidRPr="004174E0" w14:paraId="48E09E70" w14:textId="77777777" w:rsidTr="00C000FC">
        <w:trPr>
          <w:jc w:val="center"/>
        </w:trPr>
        <w:tc>
          <w:tcPr>
            <w:tcW w:w="4680" w:type="dxa"/>
            <w:shd w:val="clear" w:color="auto" w:fill="000000"/>
            <w:vAlign w:val="center"/>
          </w:tcPr>
          <w:p w14:paraId="23CB2AC9" w14:textId="77777777" w:rsidR="00CA73F7" w:rsidRDefault="00CA73F7" w:rsidP="00C000FC">
            <w:pPr>
              <w:jc w:val="center"/>
              <w:rPr>
                <w:noProof/>
                <w:color w:val="808080" w:themeColor="background1" w:themeShade="80"/>
                <w:sz w:val="20"/>
                <w:lang w:bidi="ar-SA"/>
              </w:rPr>
            </w:pPr>
            <w:r>
              <w:rPr>
                <w:noProof/>
              </w:rPr>
              <w:drawing>
                <wp:inline distT="0" distB="0" distL="0" distR="0" wp14:anchorId="3FC96394" wp14:editId="2BFDF790">
                  <wp:extent cx="2658745" cy="2658745"/>
                  <wp:effectExtent l="0" t="0" r="0" b="0"/>
                  <wp:docPr id="6" name="Picture 6"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14:paraId="44353936" w14:textId="77777777" w:rsidR="00CA73F7" w:rsidRPr="004174E0" w:rsidRDefault="00CA73F7" w:rsidP="00C000FC">
            <w:pPr>
              <w:jc w:val="center"/>
              <w:rPr>
                <w:sz w:val="20"/>
                <w:lang w:bidi="ar-SA"/>
              </w:rPr>
            </w:pPr>
          </w:p>
        </w:tc>
      </w:tr>
      <w:tr w:rsidR="00CA73F7" w:rsidRPr="00EE3E4F" w14:paraId="12255E58" w14:textId="77777777" w:rsidTr="00C000FC">
        <w:trPr>
          <w:jc w:val="center"/>
        </w:trPr>
        <w:tc>
          <w:tcPr>
            <w:tcW w:w="4680" w:type="dxa"/>
            <w:shd w:val="clear" w:color="auto" w:fill="000000"/>
          </w:tcPr>
          <w:p w14:paraId="6C2B1603" w14:textId="77777777" w:rsidR="00CA73F7" w:rsidRPr="00EE3E4F" w:rsidRDefault="00CA73F7" w:rsidP="00C000FC">
            <w:pPr>
              <w:jc w:val="center"/>
              <w:rPr>
                <w:sz w:val="20"/>
                <w:lang w:bidi="ar-SA"/>
              </w:rPr>
            </w:pPr>
            <w:r w:rsidRPr="00A54FAE">
              <w:rPr>
                <w:sz w:val="20"/>
                <w:lang w:bidi="ar-SA"/>
              </w:rPr>
              <w:t>2017-08-02-0401_5-Hill-Saturn-RGB-Wavelets-WhtBal-Stuff.png</w:t>
            </w:r>
          </w:p>
        </w:tc>
        <w:tc>
          <w:tcPr>
            <w:tcW w:w="4680" w:type="dxa"/>
            <w:shd w:val="clear" w:color="auto" w:fill="000000"/>
          </w:tcPr>
          <w:p w14:paraId="4BF85D70" w14:textId="77777777" w:rsidR="00CA73F7" w:rsidRPr="00EE3E4F" w:rsidRDefault="00CA73F7" w:rsidP="00C000FC">
            <w:pPr>
              <w:jc w:val="center"/>
              <w:rPr>
                <w:sz w:val="20"/>
                <w:lang w:bidi="ar-SA"/>
              </w:rPr>
            </w:pPr>
            <w:r>
              <w:rPr>
                <w:sz w:val="20"/>
                <w:lang w:bidi="ar-SA"/>
              </w:rPr>
              <w:t>TBD</w:t>
            </w:r>
          </w:p>
        </w:tc>
      </w:tr>
    </w:tbl>
    <w:p w14:paraId="3EA1027A" w14:textId="77777777" w:rsidR="00CA73F7" w:rsidRDefault="00CA73F7" w:rsidP="00E61843">
      <w:pPr>
        <w:rPr>
          <w:lang w:bidi="ar-SA"/>
        </w:rPr>
      </w:pPr>
    </w:p>
    <w:p w14:paraId="41E8D81D" w14:textId="77777777" w:rsidR="00CA73F7" w:rsidRDefault="00CA73F7" w:rsidP="00E61843">
      <w:pPr>
        <w:rPr>
          <w:lang w:bidi="ar-SA"/>
        </w:rPr>
      </w:pPr>
    </w:p>
    <w:p w14:paraId="1CB7A98D" w14:textId="77777777" w:rsidR="00CA73F7" w:rsidRDefault="00CA73F7">
      <w:pPr>
        <w:rPr>
          <w:rFonts w:cs="Arial"/>
          <w:b/>
          <w:bCs/>
          <w:sz w:val="26"/>
          <w:szCs w:val="26"/>
          <w:lang w:bidi="ar-SA"/>
        </w:rPr>
      </w:pPr>
      <w:r>
        <w:br w:type="page"/>
      </w:r>
    </w:p>
    <w:p w14:paraId="4CF057F8" w14:textId="77777777" w:rsidR="00CA73F7" w:rsidRPr="00D4326C" w:rsidRDefault="00CA73F7" w:rsidP="00CA73F7">
      <w:pPr>
        <w:pStyle w:val="Heading3"/>
      </w:pPr>
      <w:bookmarkStart w:id="28" w:name="_Toc12884628"/>
      <w:r>
        <w:lastRenderedPageBreak/>
        <w:t xml:space="preserve">2017-Aug-21 (Aug-21 UT): </w:t>
      </w:r>
      <w:r w:rsidRPr="002B2B28">
        <w:t xml:space="preserve"> </w:t>
      </w:r>
      <w:r>
        <w:t>Eclipse in Alliance, Nebraska!</w:t>
      </w:r>
      <w:bookmarkEnd w:id="28"/>
    </w:p>
    <w:p w14:paraId="3B6BA574" w14:textId="77777777"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14:paraId="2BB71D3F" w14:textId="77777777" w:rsidR="00CA73F7" w:rsidRDefault="00CA73F7" w:rsidP="00C000FC">
      <w:pPr>
        <w:rPr>
          <w:lang w:bidi="ar-SA"/>
        </w:rPr>
      </w:pPr>
    </w:p>
    <w:p w14:paraId="2AE9C604" w14:textId="77777777" w:rsidR="00095A69" w:rsidRDefault="00095A69" w:rsidP="00C000FC">
      <w:pPr>
        <w:rPr>
          <w:lang w:bidi="ar-SA"/>
        </w:rPr>
      </w:pPr>
      <w:r>
        <w:rPr>
          <w:lang w:bidi="ar-SA"/>
        </w:rPr>
        <w:t>TO DO:</w:t>
      </w:r>
    </w:p>
    <w:p w14:paraId="655E4FE8" w14:textId="77777777" w:rsidR="00095A69" w:rsidRDefault="00095A69" w:rsidP="0071317D">
      <w:pPr>
        <w:pStyle w:val="ListParagraph"/>
        <w:numPr>
          <w:ilvl w:val="0"/>
          <w:numId w:val="16"/>
        </w:numPr>
        <w:rPr>
          <w:lang w:bidi="ar-SA"/>
        </w:rPr>
      </w:pPr>
      <w:r>
        <w:rPr>
          <w:lang w:bidi="ar-SA"/>
        </w:rPr>
        <w:t>Finish stacking all totality images from 500D</w:t>
      </w:r>
      <w:r w:rsidR="00C35870">
        <w:rPr>
          <w:lang w:bidi="ar-SA"/>
        </w:rPr>
        <w:t xml:space="preserve"> – and document</w:t>
      </w:r>
    </w:p>
    <w:p w14:paraId="6E2C69EB" w14:textId="77777777" w:rsidR="00095A69" w:rsidRDefault="00095A69" w:rsidP="0071317D">
      <w:pPr>
        <w:pStyle w:val="ListParagraph"/>
        <w:numPr>
          <w:ilvl w:val="0"/>
          <w:numId w:val="16"/>
        </w:numPr>
        <w:rPr>
          <w:lang w:bidi="ar-SA"/>
        </w:rPr>
      </w:pPr>
      <w:r>
        <w:rPr>
          <w:lang w:bidi="ar-SA"/>
        </w:rPr>
        <w:t>Create HDR master from 500D stacked images</w:t>
      </w:r>
      <w:r w:rsidR="00C35870">
        <w:rPr>
          <w:lang w:bidi="ar-SA"/>
        </w:rPr>
        <w:t xml:space="preserve"> – and document</w:t>
      </w:r>
    </w:p>
    <w:p w14:paraId="38E85921" w14:textId="77777777" w:rsidR="00095A69" w:rsidRDefault="00095A69" w:rsidP="0071317D">
      <w:pPr>
        <w:pStyle w:val="ListParagraph"/>
        <w:numPr>
          <w:ilvl w:val="0"/>
          <w:numId w:val="16"/>
        </w:numPr>
        <w:rPr>
          <w:lang w:bidi="ar-SA"/>
        </w:rPr>
      </w:pPr>
      <w:r>
        <w:rPr>
          <w:lang w:bidi="ar-SA"/>
        </w:rPr>
        <w:t>Process all partial phase NIR video</w:t>
      </w:r>
      <w:r w:rsidR="00C35870">
        <w:rPr>
          <w:lang w:bidi="ar-SA"/>
        </w:rPr>
        <w:t xml:space="preserve"> – and document</w:t>
      </w:r>
    </w:p>
    <w:p w14:paraId="44B00B19" w14:textId="77777777" w:rsidR="00095A69" w:rsidRDefault="00095A69" w:rsidP="0071317D">
      <w:pPr>
        <w:pStyle w:val="ListParagraph"/>
        <w:numPr>
          <w:ilvl w:val="0"/>
          <w:numId w:val="16"/>
        </w:numPr>
        <w:rPr>
          <w:lang w:bidi="ar-SA"/>
        </w:rPr>
      </w:pPr>
      <w:r>
        <w:rPr>
          <w:lang w:bidi="ar-SA"/>
        </w:rPr>
        <w:t>Process all partial phase 500D images</w:t>
      </w:r>
    </w:p>
    <w:p w14:paraId="30A69C31" w14:textId="77777777" w:rsidR="00095A69" w:rsidRDefault="00095A69" w:rsidP="0071317D">
      <w:pPr>
        <w:pStyle w:val="ListParagraph"/>
        <w:numPr>
          <w:ilvl w:val="0"/>
          <w:numId w:val="16"/>
        </w:numPr>
        <w:rPr>
          <w:lang w:bidi="ar-SA"/>
        </w:rPr>
      </w:pPr>
      <w:r>
        <w:rPr>
          <w:lang w:bidi="ar-SA"/>
        </w:rPr>
        <w:t>Make NIR Video</w:t>
      </w:r>
    </w:p>
    <w:p w14:paraId="02C2E30A" w14:textId="77777777" w:rsidR="00095A69" w:rsidRDefault="00095A69" w:rsidP="0071317D">
      <w:pPr>
        <w:pStyle w:val="ListParagraph"/>
        <w:numPr>
          <w:ilvl w:val="0"/>
          <w:numId w:val="16"/>
        </w:numPr>
        <w:rPr>
          <w:lang w:bidi="ar-SA"/>
        </w:rPr>
      </w:pPr>
      <w:r>
        <w:rPr>
          <w:lang w:bidi="ar-SA"/>
        </w:rPr>
        <w:t>Make 500D video</w:t>
      </w:r>
    </w:p>
    <w:p w14:paraId="098CA4F1" w14:textId="77777777" w:rsidR="00095A69" w:rsidRDefault="00095A69" w:rsidP="0071317D">
      <w:pPr>
        <w:pStyle w:val="ListParagraph"/>
        <w:numPr>
          <w:ilvl w:val="0"/>
          <w:numId w:val="16"/>
        </w:numPr>
        <w:rPr>
          <w:lang w:bidi="ar-SA"/>
        </w:rPr>
      </w:pPr>
      <w:r>
        <w:rPr>
          <w:lang w:bidi="ar-SA"/>
        </w:rPr>
        <w:t>Archive data</w:t>
      </w:r>
    </w:p>
    <w:p w14:paraId="73A06EC4" w14:textId="77777777" w:rsidR="00095A69" w:rsidRDefault="00095A69" w:rsidP="00C000FC">
      <w:pPr>
        <w:rPr>
          <w:lang w:bidi="ar-SA"/>
        </w:rPr>
      </w:pPr>
    </w:p>
    <w:p w14:paraId="6CC65565" w14:textId="77777777" w:rsidR="00C000FC" w:rsidRDefault="00C000FC" w:rsidP="00C000FC">
      <w:pPr>
        <w:rPr>
          <w:lang w:bidi="ar-SA"/>
        </w:rPr>
      </w:pPr>
      <w:r>
        <w:rPr>
          <w:lang w:bidi="ar-SA"/>
        </w:rPr>
        <w:t>A wide range of images were taken using the Canon EOS Rebel 500D at 300mm and the ASI120MM with the 135mm lens and the &gt;807nm NIR filter.</w:t>
      </w:r>
    </w:p>
    <w:p w14:paraId="0FC6EC85" w14:textId="77777777" w:rsidR="00C000FC" w:rsidRDefault="00C000FC" w:rsidP="00C000FC">
      <w:pPr>
        <w:rPr>
          <w:lang w:bidi="ar-SA"/>
        </w:rPr>
      </w:pPr>
    </w:p>
    <w:p w14:paraId="5D6C6249" w14:textId="77777777" w:rsidR="00573170" w:rsidRDefault="00573170" w:rsidP="00C000FC">
      <w:pPr>
        <w:rPr>
          <w:lang w:bidi="ar-SA"/>
        </w:rPr>
      </w:pPr>
      <w:r>
        <w:rPr>
          <w:lang w:bidi="ar-SA"/>
        </w:rPr>
        <w:t>It would be a good idea to take some dark frames, flat fields and flux calibration images with known sources, e.g., sky for flats and Vega for flux with the different configurations used at the eclipse.</w:t>
      </w:r>
    </w:p>
    <w:p w14:paraId="22037EA9" w14:textId="77777777" w:rsidR="00573170" w:rsidRDefault="00573170" w:rsidP="00C000FC">
      <w:pPr>
        <w:rPr>
          <w:lang w:bidi="ar-SA"/>
        </w:rPr>
      </w:pPr>
    </w:p>
    <w:p w14:paraId="7B1EE1B2" w14:textId="77777777" w:rsidR="00C000FC" w:rsidRDefault="00C000FC" w:rsidP="00C000FC">
      <w:pPr>
        <w:rPr>
          <w:lang w:bidi="ar-SA"/>
        </w:rPr>
      </w:pPr>
      <w:r>
        <w:rPr>
          <w:lang w:bidi="ar-SA"/>
        </w:rPr>
        <w:t>Notes on NIR images…</w:t>
      </w:r>
    </w:p>
    <w:p w14:paraId="6AC574BB" w14:textId="77777777" w:rsidR="00BF54A2" w:rsidRDefault="00BF54A2">
      <w:pPr>
        <w:rPr>
          <w:lang w:bidi="ar-SA"/>
        </w:rPr>
      </w:pPr>
      <w:r>
        <w:rPr>
          <w:lang w:bidi="ar-SA"/>
        </w:rPr>
        <w:br w:type="page"/>
      </w:r>
    </w:p>
    <w:p w14:paraId="341C0892" w14:textId="77777777" w:rsidR="00BF54A2" w:rsidRDefault="00BF54A2" w:rsidP="00C000FC">
      <w:pPr>
        <w:rPr>
          <w:lang w:bidi="ar-SA"/>
        </w:rPr>
      </w:pPr>
      <w:r>
        <w:rPr>
          <w:lang w:bidi="ar-SA"/>
        </w:rPr>
        <w:lastRenderedPageBreak/>
        <w:t>Table title</w:t>
      </w:r>
    </w:p>
    <w:tbl>
      <w:tblPr>
        <w:tblW w:w="9360" w:type="dxa"/>
        <w:tblLook w:val="04A0" w:firstRow="1" w:lastRow="0" w:firstColumn="1" w:lastColumn="0" w:noHBand="0" w:noVBand="1"/>
      </w:tblPr>
      <w:tblGrid>
        <w:gridCol w:w="3870"/>
        <w:gridCol w:w="1349"/>
        <w:gridCol w:w="818"/>
        <w:gridCol w:w="932"/>
        <w:gridCol w:w="960"/>
        <w:gridCol w:w="1431"/>
      </w:tblGrid>
      <w:tr w:rsidR="00381DE2" w:rsidRPr="00BF54A2" w14:paraId="1D6691E2" w14:textId="77777777" w:rsidTr="00BF54A2">
        <w:trPr>
          <w:trHeight w:val="20"/>
        </w:trPr>
        <w:tc>
          <w:tcPr>
            <w:tcW w:w="3870" w:type="dxa"/>
            <w:tcBorders>
              <w:top w:val="single" w:sz="4" w:space="0" w:color="auto"/>
              <w:left w:val="nil"/>
              <w:bottom w:val="single" w:sz="4" w:space="0" w:color="auto"/>
              <w:right w:val="nil"/>
            </w:tcBorders>
            <w:shd w:val="clear" w:color="auto" w:fill="auto"/>
            <w:noWrap/>
            <w:vAlign w:val="bottom"/>
            <w:hideMark/>
          </w:tcPr>
          <w:p w14:paraId="32818C67" w14:textId="77777777" w:rsidR="00381DE2" w:rsidRPr="00BF54A2" w:rsidRDefault="00381DE2">
            <w:pPr>
              <w:rPr>
                <w:rFonts w:ascii="Calibri" w:hAnsi="Calibri" w:cs="Calibri"/>
                <w:b/>
                <w:color w:val="000000"/>
                <w:sz w:val="20"/>
                <w:szCs w:val="22"/>
                <w:lang w:bidi="ar-SA"/>
              </w:rPr>
            </w:pPr>
            <w:r w:rsidRPr="00BF54A2">
              <w:rPr>
                <w:rFonts w:ascii="Calibri" w:hAnsi="Calibri" w:cs="Calibri"/>
                <w:b/>
                <w:color w:val="000000"/>
                <w:sz w:val="20"/>
                <w:szCs w:val="22"/>
              </w:rPr>
              <w:t>Video File</w:t>
            </w:r>
          </w:p>
        </w:tc>
        <w:tc>
          <w:tcPr>
            <w:tcW w:w="1349" w:type="dxa"/>
            <w:tcBorders>
              <w:top w:val="single" w:sz="4" w:space="0" w:color="auto"/>
              <w:left w:val="nil"/>
              <w:bottom w:val="single" w:sz="4" w:space="0" w:color="auto"/>
              <w:right w:val="nil"/>
            </w:tcBorders>
            <w:shd w:val="clear" w:color="auto" w:fill="auto"/>
            <w:noWrap/>
            <w:vAlign w:val="bottom"/>
            <w:hideMark/>
          </w:tcPr>
          <w:p w14:paraId="2EF40A36"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Exposure</w:t>
            </w:r>
          </w:p>
        </w:tc>
        <w:tc>
          <w:tcPr>
            <w:tcW w:w="818" w:type="dxa"/>
            <w:tcBorders>
              <w:top w:val="single" w:sz="4" w:space="0" w:color="auto"/>
              <w:left w:val="nil"/>
              <w:bottom w:val="single" w:sz="4" w:space="0" w:color="auto"/>
              <w:right w:val="nil"/>
            </w:tcBorders>
            <w:shd w:val="clear" w:color="auto" w:fill="auto"/>
            <w:noWrap/>
            <w:vAlign w:val="bottom"/>
            <w:hideMark/>
          </w:tcPr>
          <w:p w14:paraId="63387555"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07FA352B"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Gamma</w:t>
            </w:r>
          </w:p>
        </w:tc>
        <w:tc>
          <w:tcPr>
            <w:tcW w:w="960" w:type="dxa"/>
            <w:tcBorders>
              <w:top w:val="single" w:sz="4" w:space="0" w:color="auto"/>
              <w:left w:val="nil"/>
              <w:bottom w:val="single" w:sz="4" w:space="0" w:color="auto"/>
              <w:right w:val="nil"/>
            </w:tcBorders>
            <w:shd w:val="clear" w:color="auto" w:fill="auto"/>
            <w:noWrap/>
            <w:vAlign w:val="bottom"/>
            <w:hideMark/>
          </w:tcPr>
          <w:p w14:paraId="24D66CB1"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Binning</w:t>
            </w:r>
          </w:p>
        </w:tc>
        <w:tc>
          <w:tcPr>
            <w:tcW w:w="1431" w:type="dxa"/>
            <w:tcBorders>
              <w:top w:val="single" w:sz="4" w:space="0" w:color="auto"/>
              <w:left w:val="nil"/>
              <w:bottom w:val="single" w:sz="4" w:space="0" w:color="auto"/>
              <w:right w:val="nil"/>
            </w:tcBorders>
            <w:shd w:val="clear" w:color="auto" w:fill="auto"/>
            <w:noWrap/>
            <w:vAlign w:val="bottom"/>
            <w:hideMark/>
          </w:tcPr>
          <w:p w14:paraId="5114935F"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Capture Area</w:t>
            </w:r>
          </w:p>
        </w:tc>
      </w:tr>
      <w:tr w:rsidR="00381DE2" w:rsidRPr="00BF54A2" w14:paraId="46527EF8" w14:textId="77777777" w:rsidTr="00BF54A2">
        <w:trPr>
          <w:trHeight w:val="20"/>
        </w:trPr>
        <w:tc>
          <w:tcPr>
            <w:tcW w:w="3870" w:type="dxa"/>
            <w:tcBorders>
              <w:top w:val="single" w:sz="4" w:space="0" w:color="auto"/>
              <w:left w:val="nil"/>
              <w:bottom w:val="nil"/>
              <w:right w:val="nil"/>
            </w:tcBorders>
            <w:shd w:val="clear" w:color="auto" w:fill="auto"/>
            <w:noWrap/>
            <w:vAlign w:val="bottom"/>
            <w:hideMark/>
          </w:tcPr>
          <w:p w14:paraId="02F753F0"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18_2-Sun_807NIR.avi</w:t>
            </w:r>
          </w:p>
        </w:tc>
        <w:tc>
          <w:tcPr>
            <w:tcW w:w="1349" w:type="dxa"/>
            <w:tcBorders>
              <w:top w:val="single" w:sz="4" w:space="0" w:color="auto"/>
              <w:left w:val="nil"/>
              <w:bottom w:val="nil"/>
              <w:right w:val="nil"/>
            </w:tcBorders>
            <w:shd w:val="clear" w:color="auto" w:fill="auto"/>
            <w:noWrap/>
            <w:vAlign w:val="bottom"/>
            <w:hideMark/>
          </w:tcPr>
          <w:p w14:paraId="655BC09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single" w:sz="4" w:space="0" w:color="auto"/>
              <w:left w:val="nil"/>
              <w:bottom w:val="nil"/>
              <w:right w:val="nil"/>
            </w:tcBorders>
            <w:shd w:val="clear" w:color="auto" w:fill="auto"/>
            <w:noWrap/>
            <w:vAlign w:val="bottom"/>
            <w:hideMark/>
          </w:tcPr>
          <w:p w14:paraId="0BF7D5E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single" w:sz="4" w:space="0" w:color="auto"/>
              <w:left w:val="nil"/>
              <w:bottom w:val="nil"/>
              <w:right w:val="nil"/>
            </w:tcBorders>
            <w:shd w:val="clear" w:color="auto" w:fill="auto"/>
            <w:noWrap/>
            <w:vAlign w:val="bottom"/>
            <w:hideMark/>
          </w:tcPr>
          <w:p w14:paraId="3DD6754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single" w:sz="4" w:space="0" w:color="auto"/>
              <w:left w:val="nil"/>
              <w:bottom w:val="nil"/>
              <w:right w:val="nil"/>
            </w:tcBorders>
            <w:shd w:val="clear" w:color="auto" w:fill="auto"/>
            <w:noWrap/>
            <w:vAlign w:val="bottom"/>
            <w:hideMark/>
          </w:tcPr>
          <w:p w14:paraId="675E2DF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single" w:sz="4" w:space="0" w:color="auto"/>
              <w:left w:val="nil"/>
              <w:bottom w:val="nil"/>
              <w:right w:val="nil"/>
            </w:tcBorders>
            <w:shd w:val="clear" w:color="auto" w:fill="auto"/>
            <w:noWrap/>
            <w:vAlign w:val="bottom"/>
            <w:hideMark/>
          </w:tcPr>
          <w:p w14:paraId="23170CCB"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94AA63C" w14:textId="77777777" w:rsidTr="00BF54A2">
        <w:trPr>
          <w:trHeight w:val="20"/>
        </w:trPr>
        <w:tc>
          <w:tcPr>
            <w:tcW w:w="3870" w:type="dxa"/>
            <w:tcBorders>
              <w:top w:val="nil"/>
              <w:left w:val="nil"/>
              <w:bottom w:val="nil"/>
              <w:right w:val="nil"/>
            </w:tcBorders>
            <w:shd w:val="clear" w:color="auto" w:fill="auto"/>
            <w:noWrap/>
            <w:vAlign w:val="bottom"/>
            <w:hideMark/>
          </w:tcPr>
          <w:p w14:paraId="65DDC4E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19_4-Sun_807NIR.avi</w:t>
            </w:r>
          </w:p>
        </w:tc>
        <w:tc>
          <w:tcPr>
            <w:tcW w:w="1349" w:type="dxa"/>
            <w:tcBorders>
              <w:top w:val="nil"/>
              <w:left w:val="nil"/>
              <w:bottom w:val="nil"/>
              <w:right w:val="nil"/>
            </w:tcBorders>
            <w:shd w:val="clear" w:color="auto" w:fill="auto"/>
            <w:noWrap/>
            <w:vAlign w:val="bottom"/>
            <w:hideMark/>
          </w:tcPr>
          <w:p w14:paraId="07D8102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06F0D5D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048E7A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7ECF61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8A9E88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80C1892" w14:textId="77777777" w:rsidTr="00BF54A2">
        <w:trPr>
          <w:trHeight w:val="20"/>
        </w:trPr>
        <w:tc>
          <w:tcPr>
            <w:tcW w:w="3870" w:type="dxa"/>
            <w:tcBorders>
              <w:top w:val="nil"/>
              <w:left w:val="nil"/>
              <w:bottom w:val="nil"/>
              <w:right w:val="nil"/>
            </w:tcBorders>
            <w:shd w:val="clear" w:color="auto" w:fill="auto"/>
            <w:noWrap/>
            <w:vAlign w:val="bottom"/>
            <w:hideMark/>
          </w:tcPr>
          <w:p w14:paraId="3FD83D2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3_9-Sun_807NIR.avi</w:t>
            </w:r>
          </w:p>
        </w:tc>
        <w:tc>
          <w:tcPr>
            <w:tcW w:w="1349" w:type="dxa"/>
            <w:tcBorders>
              <w:top w:val="nil"/>
              <w:left w:val="nil"/>
              <w:bottom w:val="nil"/>
              <w:right w:val="nil"/>
            </w:tcBorders>
            <w:shd w:val="clear" w:color="auto" w:fill="auto"/>
            <w:noWrap/>
            <w:vAlign w:val="bottom"/>
            <w:hideMark/>
          </w:tcPr>
          <w:p w14:paraId="65AF47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051326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607195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96417D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FF368E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7E44FD0" w14:textId="77777777" w:rsidTr="00BF54A2">
        <w:trPr>
          <w:trHeight w:val="20"/>
        </w:trPr>
        <w:tc>
          <w:tcPr>
            <w:tcW w:w="3870" w:type="dxa"/>
            <w:tcBorders>
              <w:top w:val="nil"/>
              <w:left w:val="nil"/>
              <w:bottom w:val="nil"/>
              <w:right w:val="nil"/>
            </w:tcBorders>
            <w:shd w:val="clear" w:color="auto" w:fill="auto"/>
            <w:noWrap/>
            <w:vAlign w:val="bottom"/>
            <w:hideMark/>
          </w:tcPr>
          <w:p w14:paraId="43176AC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7_2-Sun_807NIR.avi</w:t>
            </w:r>
          </w:p>
        </w:tc>
        <w:tc>
          <w:tcPr>
            <w:tcW w:w="1349" w:type="dxa"/>
            <w:tcBorders>
              <w:top w:val="nil"/>
              <w:left w:val="nil"/>
              <w:bottom w:val="nil"/>
              <w:right w:val="nil"/>
            </w:tcBorders>
            <w:shd w:val="clear" w:color="auto" w:fill="auto"/>
            <w:noWrap/>
            <w:vAlign w:val="bottom"/>
            <w:hideMark/>
          </w:tcPr>
          <w:p w14:paraId="7468816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838305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4EA36C2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E79A36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B7EBB4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969DACA" w14:textId="77777777" w:rsidTr="00BF54A2">
        <w:trPr>
          <w:trHeight w:val="20"/>
        </w:trPr>
        <w:tc>
          <w:tcPr>
            <w:tcW w:w="3870" w:type="dxa"/>
            <w:tcBorders>
              <w:top w:val="nil"/>
              <w:left w:val="nil"/>
              <w:bottom w:val="nil"/>
              <w:right w:val="nil"/>
            </w:tcBorders>
            <w:shd w:val="clear" w:color="auto" w:fill="auto"/>
            <w:noWrap/>
            <w:vAlign w:val="bottom"/>
            <w:hideMark/>
          </w:tcPr>
          <w:p w14:paraId="6CD6CC6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9_1-Sun_807NIR.avi</w:t>
            </w:r>
          </w:p>
        </w:tc>
        <w:tc>
          <w:tcPr>
            <w:tcW w:w="1349" w:type="dxa"/>
            <w:tcBorders>
              <w:top w:val="nil"/>
              <w:left w:val="nil"/>
              <w:bottom w:val="nil"/>
              <w:right w:val="nil"/>
            </w:tcBorders>
            <w:shd w:val="clear" w:color="auto" w:fill="auto"/>
            <w:noWrap/>
            <w:vAlign w:val="bottom"/>
            <w:hideMark/>
          </w:tcPr>
          <w:p w14:paraId="076C969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BD8D1A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EED39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039553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28668A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BB15D7A" w14:textId="77777777" w:rsidTr="00BF54A2">
        <w:trPr>
          <w:trHeight w:val="20"/>
        </w:trPr>
        <w:tc>
          <w:tcPr>
            <w:tcW w:w="3870" w:type="dxa"/>
            <w:tcBorders>
              <w:top w:val="nil"/>
              <w:left w:val="nil"/>
              <w:bottom w:val="nil"/>
              <w:right w:val="nil"/>
            </w:tcBorders>
            <w:shd w:val="clear" w:color="auto" w:fill="auto"/>
            <w:noWrap/>
            <w:vAlign w:val="bottom"/>
            <w:hideMark/>
          </w:tcPr>
          <w:p w14:paraId="3CFB1E1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1_2-Sun_807NIR.avi</w:t>
            </w:r>
          </w:p>
        </w:tc>
        <w:tc>
          <w:tcPr>
            <w:tcW w:w="1349" w:type="dxa"/>
            <w:tcBorders>
              <w:top w:val="nil"/>
              <w:left w:val="nil"/>
              <w:bottom w:val="nil"/>
              <w:right w:val="nil"/>
            </w:tcBorders>
            <w:shd w:val="clear" w:color="auto" w:fill="auto"/>
            <w:noWrap/>
            <w:vAlign w:val="bottom"/>
            <w:hideMark/>
          </w:tcPr>
          <w:p w14:paraId="08BF619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10F4E3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337AF6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A51CB9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EFBC49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911F71B" w14:textId="77777777" w:rsidTr="00BF54A2">
        <w:trPr>
          <w:trHeight w:val="20"/>
        </w:trPr>
        <w:tc>
          <w:tcPr>
            <w:tcW w:w="3870" w:type="dxa"/>
            <w:tcBorders>
              <w:top w:val="nil"/>
              <w:left w:val="nil"/>
              <w:bottom w:val="nil"/>
              <w:right w:val="nil"/>
            </w:tcBorders>
            <w:shd w:val="clear" w:color="auto" w:fill="auto"/>
            <w:noWrap/>
            <w:vAlign w:val="bottom"/>
            <w:hideMark/>
          </w:tcPr>
          <w:p w14:paraId="2E5BC08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3_3-Sun_807NIR.avi</w:t>
            </w:r>
          </w:p>
        </w:tc>
        <w:tc>
          <w:tcPr>
            <w:tcW w:w="1349" w:type="dxa"/>
            <w:tcBorders>
              <w:top w:val="nil"/>
              <w:left w:val="nil"/>
              <w:bottom w:val="nil"/>
              <w:right w:val="nil"/>
            </w:tcBorders>
            <w:shd w:val="clear" w:color="auto" w:fill="auto"/>
            <w:noWrap/>
            <w:vAlign w:val="bottom"/>
            <w:hideMark/>
          </w:tcPr>
          <w:p w14:paraId="10F5BF2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EB3194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DD980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B1E193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CBA105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E11E930" w14:textId="77777777" w:rsidTr="00BF54A2">
        <w:trPr>
          <w:trHeight w:val="20"/>
        </w:trPr>
        <w:tc>
          <w:tcPr>
            <w:tcW w:w="3870" w:type="dxa"/>
            <w:tcBorders>
              <w:top w:val="nil"/>
              <w:left w:val="nil"/>
              <w:bottom w:val="nil"/>
              <w:right w:val="nil"/>
            </w:tcBorders>
            <w:shd w:val="clear" w:color="auto" w:fill="auto"/>
            <w:noWrap/>
            <w:vAlign w:val="bottom"/>
            <w:hideMark/>
          </w:tcPr>
          <w:p w14:paraId="3141994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6_8-Sun_807NIR.avi</w:t>
            </w:r>
          </w:p>
        </w:tc>
        <w:tc>
          <w:tcPr>
            <w:tcW w:w="1349" w:type="dxa"/>
            <w:tcBorders>
              <w:top w:val="nil"/>
              <w:left w:val="nil"/>
              <w:bottom w:val="nil"/>
              <w:right w:val="nil"/>
            </w:tcBorders>
            <w:shd w:val="clear" w:color="auto" w:fill="auto"/>
            <w:noWrap/>
            <w:vAlign w:val="bottom"/>
            <w:hideMark/>
          </w:tcPr>
          <w:p w14:paraId="3CA31EA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8DBB3E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F925AF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CB8CE1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8C5F9E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DAD0C92" w14:textId="77777777" w:rsidTr="00BF54A2">
        <w:trPr>
          <w:trHeight w:val="20"/>
        </w:trPr>
        <w:tc>
          <w:tcPr>
            <w:tcW w:w="3870" w:type="dxa"/>
            <w:tcBorders>
              <w:top w:val="nil"/>
              <w:left w:val="nil"/>
              <w:bottom w:val="nil"/>
              <w:right w:val="nil"/>
            </w:tcBorders>
            <w:shd w:val="clear" w:color="auto" w:fill="auto"/>
            <w:noWrap/>
            <w:vAlign w:val="bottom"/>
            <w:hideMark/>
          </w:tcPr>
          <w:p w14:paraId="402BCC7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9_6-Sun_807NIR.avi</w:t>
            </w:r>
          </w:p>
        </w:tc>
        <w:tc>
          <w:tcPr>
            <w:tcW w:w="1349" w:type="dxa"/>
            <w:tcBorders>
              <w:top w:val="nil"/>
              <w:left w:val="nil"/>
              <w:bottom w:val="nil"/>
              <w:right w:val="nil"/>
            </w:tcBorders>
            <w:shd w:val="clear" w:color="auto" w:fill="auto"/>
            <w:noWrap/>
            <w:vAlign w:val="bottom"/>
            <w:hideMark/>
          </w:tcPr>
          <w:p w14:paraId="6B4F34E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8ADC66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DA05B4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BDA2C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BE43AB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381D0DF" w14:textId="77777777" w:rsidTr="00BF54A2">
        <w:trPr>
          <w:trHeight w:val="20"/>
        </w:trPr>
        <w:tc>
          <w:tcPr>
            <w:tcW w:w="3870" w:type="dxa"/>
            <w:tcBorders>
              <w:top w:val="nil"/>
              <w:left w:val="nil"/>
              <w:bottom w:val="nil"/>
              <w:right w:val="nil"/>
            </w:tcBorders>
            <w:shd w:val="clear" w:color="auto" w:fill="auto"/>
            <w:noWrap/>
            <w:vAlign w:val="bottom"/>
            <w:hideMark/>
          </w:tcPr>
          <w:p w14:paraId="62C7F63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43_0-Sun_807NIR.avi</w:t>
            </w:r>
          </w:p>
        </w:tc>
        <w:tc>
          <w:tcPr>
            <w:tcW w:w="1349" w:type="dxa"/>
            <w:tcBorders>
              <w:top w:val="nil"/>
              <w:left w:val="nil"/>
              <w:bottom w:val="nil"/>
              <w:right w:val="nil"/>
            </w:tcBorders>
            <w:shd w:val="clear" w:color="auto" w:fill="auto"/>
            <w:noWrap/>
            <w:vAlign w:val="bottom"/>
            <w:hideMark/>
          </w:tcPr>
          <w:p w14:paraId="2C3D3FC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4C5483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F6FDD9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194B68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12A6C1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0FCFEEB" w14:textId="77777777" w:rsidTr="00BF54A2">
        <w:trPr>
          <w:trHeight w:val="20"/>
        </w:trPr>
        <w:tc>
          <w:tcPr>
            <w:tcW w:w="3870" w:type="dxa"/>
            <w:tcBorders>
              <w:top w:val="nil"/>
              <w:left w:val="nil"/>
              <w:bottom w:val="nil"/>
              <w:right w:val="nil"/>
            </w:tcBorders>
            <w:shd w:val="clear" w:color="auto" w:fill="auto"/>
            <w:noWrap/>
            <w:vAlign w:val="bottom"/>
            <w:hideMark/>
          </w:tcPr>
          <w:p w14:paraId="5636FA6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47_5-Sun_807NIR.avi</w:t>
            </w:r>
          </w:p>
        </w:tc>
        <w:tc>
          <w:tcPr>
            <w:tcW w:w="1349" w:type="dxa"/>
            <w:tcBorders>
              <w:top w:val="nil"/>
              <w:left w:val="nil"/>
              <w:bottom w:val="nil"/>
              <w:right w:val="nil"/>
            </w:tcBorders>
            <w:shd w:val="clear" w:color="auto" w:fill="auto"/>
            <w:noWrap/>
            <w:vAlign w:val="bottom"/>
            <w:hideMark/>
          </w:tcPr>
          <w:p w14:paraId="1630A01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279D94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90A97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3C1468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8BC0AF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743359D" w14:textId="77777777" w:rsidTr="00BF54A2">
        <w:trPr>
          <w:trHeight w:val="20"/>
        </w:trPr>
        <w:tc>
          <w:tcPr>
            <w:tcW w:w="3870" w:type="dxa"/>
            <w:tcBorders>
              <w:top w:val="nil"/>
              <w:left w:val="nil"/>
              <w:bottom w:val="nil"/>
              <w:right w:val="nil"/>
            </w:tcBorders>
            <w:shd w:val="clear" w:color="auto" w:fill="auto"/>
            <w:noWrap/>
            <w:vAlign w:val="bottom"/>
            <w:hideMark/>
          </w:tcPr>
          <w:p w14:paraId="14CC53C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52_4-Sun_807NIR.avi</w:t>
            </w:r>
          </w:p>
        </w:tc>
        <w:tc>
          <w:tcPr>
            <w:tcW w:w="1349" w:type="dxa"/>
            <w:tcBorders>
              <w:top w:val="nil"/>
              <w:left w:val="nil"/>
              <w:bottom w:val="nil"/>
              <w:right w:val="nil"/>
            </w:tcBorders>
            <w:shd w:val="clear" w:color="auto" w:fill="auto"/>
            <w:noWrap/>
            <w:vAlign w:val="bottom"/>
            <w:hideMark/>
          </w:tcPr>
          <w:p w14:paraId="7DB64A3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54ADD4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418B66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31A68A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72EBE3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45E5FEA" w14:textId="77777777" w:rsidTr="00BF54A2">
        <w:trPr>
          <w:trHeight w:val="20"/>
        </w:trPr>
        <w:tc>
          <w:tcPr>
            <w:tcW w:w="3870" w:type="dxa"/>
            <w:tcBorders>
              <w:top w:val="nil"/>
              <w:left w:val="nil"/>
              <w:bottom w:val="nil"/>
              <w:right w:val="nil"/>
            </w:tcBorders>
            <w:shd w:val="clear" w:color="auto" w:fill="auto"/>
            <w:noWrap/>
            <w:vAlign w:val="bottom"/>
            <w:hideMark/>
          </w:tcPr>
          <w:p w14:paraId="686CC3B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57_3-Sun_807NIR.avi</w:t>
            </w:r>
          </w:p>
        </w:tc>
        <w:tc>
          <w:tcPr>
            <w:tcW w:w="1349" w:type="dxa"/>
            <w:tcBorders>
              <w:top w:val="nil"/>
              <w:left w:val="nil"/>
              <w:bottom w:val="nil"/>
              <w:right w:val="nil"/>
            </w:tcBorders>
            <w:shd w:val="clear" w:color="auto" w:fill="auto"/>
            <w:noWrap/>
            <w:vAlign w:val="bottom"/>
            <w:hideMark/>
          </w:tcPr>
          <w:p w14:paraId="2F9E25A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117DC3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B676A8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96E298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23D4A7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7514412" w14:textId="77777777" w:rsidTr="00BF54A2">
        <w:trPr>
          <w:trHeight w:val="20"/>
        </w:trPr>
        <w:tc>
          <w:tcPr>
            <w:tcW w:w="3870" w:type="dxa"/>
            <w:tcBorders>
              <w:top w:val="nil"/>
              <w:left w:val="nil"/>
              <w:bottom w:val="nil"/>
              <w:right w:val="nil"/>
            </w:tcBorders>
            <w:shd w:val="clear" w:color="auto" w:fill="auto"/>
            <w:noWrap/>
            <w:vAlign w:val="bottom"/>
            <w:hideMark/>
          </w:tcPr>
          <w:p w14:paraId="4392860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02_5-Sun_807NIR.avi</w:t>
            </w:r>
          </w:p>
        </w:tc>
        <w:tc>
          <w:tcPr>
            <w:tcW w:w="1349" w:type="dxa"/>
            <w:tcBorders>
              <w:top w:val="nil"/>
              <w:left w:val="nil"/>
              <w:bottom w:val="nil"/>
              <w:right w:val="nil"/>
            </w:tcBorders>
            <w:shd w:val="clear" w:color="auto" w:fill="auto"/>
            <w:noWrap/>
            <w:vAlign w:val="bottom"/>
            <w:hideMark/>
          </w:tcPr>
          <w:p w14:paraId="672D65B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3A49BF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CFF1A5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1A2080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01B6DD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F5451C8" w14:textId="77777777" w:rsidTr="00BF54A2">
        <w:trPr>
          <w:trHeight w:val="20"/>
        </w:trPr>
        <w:tc>
          <w:tcPr>
            <w:tcW w:w="3870" w:type="dxa"/>
            <w:tcBorders>
              <w:top w:val="nil"/>
              <w:left w:val="nil"/>
              <w:bottom w:val="nil"/>
              <w:right w:val="nil"/>
            </w:tcBorders>
            <w:shd w:val="clear" w:color="auto" w:fill="auto"/>
            <w:noWrap/>
            <w:vAlign w:val="bottom"/>
            <w:hideMark/>
          </w:tcPr>
          <w:p w14:paraId="53AD292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07_4-Sun_807NIR.avi</w:t>
            </w:r>
          </w:p>
        </w:tc>
        <w:tc>
          <w:tcPr>
            <w:tcW w:w="1349" w:type="dxa"/>
            <w:tcBorders>
              <w:top w:val="nil"/>
              <w:left w:val="nil"/>
              <w:bottom w:val="nil"/>
              <w:right w:val="nil"/>
            </w:tcBorders>
            <w:shd w:val="clear" w:color="auto" w:fill="auto"/>
            <w:noWrap/>
            <w:vAlign w:val="bottom"/>
            <w:hideMark/>
          </w:tcPr>
          <w:p w14:paraId="3510830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57E7BE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06526A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388187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720C5E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FB71479" w14:textId="77777777" w:rsidTr="00BF54A2">
        <w:trPr>
          <w:trHeight w:val="20"/>
        </w:trPr>
        <w:tc>
          <w:tcPr>
            <w:tcW w:w="3870" w:type="dxa"/>
            <w:tcBorders>
              <w:top w:val="nil"/>
              <w:left w:val="nil"/>
              <w:bottom w:val="nil"/>
              <w:right w:val="nil"/>
            </w:tcBorders>
            <w:shd w:val="clear" w:color="auto" w:fill="auto"/>
            <w:noWrap/>
            <w:vAlign w:val="bottom"/>
            <w:hideMark/>
          </w:tcPr>
          <w:p w14:paraId="70D247F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15_8-Sun_807NIR.avi</w:t>
            </w:r>
          </w:p>
        </w:tc>
        <w:tc>
          <w:tcPr>
            <w:tcW w:w="1349" w:type="dxa"/>
            <w:tcBorders>
              <w:top w:val="nil"/>
              <w:left w:val="nil"/>
              <w:bottom w:val="nil"/>
              <w:right w:val="nil"/>
            </w:tcBorders>
            <w:shd w:val="clear" w:color="auto" w:fill="auto"/>
            <w:noWrap/>
            <w:vAlign w:val="bottom"/>
            <w:hideMark/>
          </w:tcPr>
          <w:p w14:paraId="4E1F8E3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B9EE84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0A42F7D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62BB8F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663DA3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5153FF5" w14:textId="77777777" w:rsidTr="00BF54A2">
        <w:trPr>
          <w:trHeight w:val="20"/>
        </w:trPr>
        <w:tc>
          <w:tcPr>
            <w:tcW w:w="3870" w:type="dxa"/>
            <w:tcBorders>
              <w:top w:val="nil"/>
              <w:left w:val="nil"/>
              <w:bottom w:val="nil"/>
              <w:right w:val="nil"/>
            </w:tcBorders>
            <w:shd w:val="clear" w:color="auto" w:fill="auto"/>
            <w:noWrap/>
            <w:vAlign w:val="bottom"/>
            <w:hideMark/>
          </w:tcPr>
          <w:p w14:paraId="7D992B0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25_8-Sun_807NIR.avi</w:t>
            </w:r>
          </w:p>
        </w:tc>
        <w:tc>
          <w:tcPr>
            <w:tcW w:w="1349" w:type="dxa"/>
            <w:tcBorders>
              <w:top w:val="nil"/>
              <w:left w:val="nil"/>
              <w:bottom w:val="nil"/>
              <w:right w:val="nil"/>
            </w:tcBorders>
            <w:shd w:val="clear" w:color="auto" w:fill="auto"/>
            <w:noWrap/>
            <w:vAlign w:val="bottom"/>
            <w:hideMark/>
          </w:tcPr>
          <w:p w14:paraId="78150A9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A44AC6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796F25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4DCB8C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2AA29D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741A358" w14:textId="77777777" w:rsidTr="00BF54A2">
        <w:trPr>
          <w:trHeight w:val="20"/>
        </w:trPr>
        <w:tc>
          <w:tcPr>
            <w:tcW w:w="3870" w:type="dxa"/>
            <w:tcBorders>
              <w:top w:val="nil"/>
              <w:left w:val="nil"/>
              <w:bottom w:val="nil"/>
              <w:right w:val="nil"/>
            </w:tcBorders>
            <w:shd w:val="clear" w:color="auto" w:fill="auto"/>
            <w:noWrap/>
            <w:vAlign w:val="bottom"/>
            <w:hideMark/>
          </w:tcPr>
          <w:p w14:paraId="1B435BD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0_2-Sun_807NIR.avi</w:t>
            </w:r>
          </w:p>
        </w:tc>
        <w:tc>
          <w:tcPr>
            <w:tcW w:w="1349" w:type="dxa"/>
            <w:tcBorders>
              <w:top w:val="nil"/>
              <w:left w:val="nil"/>
              <w:bottom w:val="nil"/>
              <w:right w:val="nil"/>
            </w:tcBorders>
            <w:shd w:val="clear" w:color="auto" w:fill="auto"/>
            <w:noWrap/>
            <w:vAlign w:val="bottom"/>
            <w:hideMark/>
          </w:tcPr>
          <w:p w14:paraId="0228208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8749C7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0CA2FDF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3F4AAF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3C4FAA3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60AC68A" w14:textId="77777777" w:rsidTr="00BF54A2">
        <w:trPr>
          <w:trHeight w:val="20"/>
        </w:trPr>
        <w:tc>
          <w:tcPr>
            <w:tcW w:w="3870" w:type="dxa"/>
            <w:tcBorders>
              <w:top w:val="nil"/>
              <w:left w:val="nil"/>
              <w:bottom w:val="nil"/>
              <w:right w:val="nil"/>
            </w:tcBorders>
            <w:shd w:val="clear" w:color="auto" w:fill="auto"/>
            <w:noWrap/>
            <w:vAlign w:val="bottom"/>
            <w:hideMark/>
          </w:tcPr>
          <w:p w14:paraId="0C245CF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2_9-Sun_807NIR.avi</w:t>
            </w:r>
          </w:p>
        </w:tc>
        <w:tc>
          <w:tcPr>
            <w:tcW w:w="1349" w:type="dxa"/>
            <w:tcBorders>
              <w:top w:val="nil"/>
              <w:left w:val="nil"/>
              <w:bottom w:val="nil"/>
              <w:right w:val="nil"/>
            </w:tcBorders>
            <w:shd w:val="clear" w:color="auto" w:fill="auto"/>
            <w:noWrap/>
            <w:vAlign w:val="bottom"/>
            <w:hideMark/>
          </w:tcPr>
          <w:p w14:paraId="6A0FE63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7F00C94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C3703E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59CD37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C683D7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02D64E0" w14:textId="77777777" w:rsidTr="00BF54A2">
        <w:trPr>
          <w:trHeight w:val="20"/>
        </w:trPr>
        <w:tc>
          <w:tcPr>
            <w:tcW w:w="3870" w:type="dxa"/>
            <w:tcBorders>
              <w:top w:val="nil"/>
              <w:left w:val="nil"/>
              <w:bottom w:val="nil"/>
              <w:right w:val="nil"/>
            </w:tcBorders>
            <w:shd w:val="clear" w:color="auto" w:fill="auto"/>
            <w:noWrap/>
            <w:vAlign w:val="bottom"/>
            <w:hideMark/>
          </w:tcPr>
          <w:p w14:paraId="566F5A7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6_3-Sun_807NIR.avi</w:t>
            </w:r>
          </w:p>
        </w:tc>
        <w:tc>
          <w:tcPr>
            <w:tcW w:w="1349" w:type="dxa"/>
            <w:tcBorders>
              <w:top w:val="nil"/>
              <w:left w:val="nil"/>
              <w:bottom w:val="nil"/>
              <w:right w:val="nil"/>
            </w:tcBorders>
            <w:shd w:val="clear" w:color="auto" w:fill="auto"/>
            <w:noWrap/>
            <w:vAlign w:val="bottom"/>
            <w:hideMark/>
          </w:tcPr>
          <w:p w14:paraId="08EEB29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846348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4859170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CD60D9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AD31DD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6D53FEE" w14:textId="77777777" w:rsidTr="00BF54A2">
        <w:trPr>
          <w:trHeight w:val="20"/>
        </w:trPr>
        <w:tc>
          <w:tcPr>
            <w:tcW w:w="3870" w:type="dxa"/>
            <w:tcBorders>
              <w:top w:val="nil"/>
              <w:left w:val="nil"/>
              <w:bottom w:val="nil"/>
              <w:right w:val="nil"/>
            </w:tcBorders>
            <w:shd w:val="clear" w:color="auto" w:fill="auto"/>
            <w:noWrap/>
            <w:vAlign w:val="bottom"/>
            <w:hideMark/>
          </w:tcPr>
          <w:p w14:paraId="1883CB0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8_3-Sun_807NIR.avi</w:t>
            </w:r>
          </w:p>
        </w:tc>
        <w:tc>
          <w:tcPr>
            <w:tcW w:w="1349" w:type="dxa"/>
            <w:tcBorders>
              <w:top w:val="nil"/>
              <w:left w:val="nil"/>
              <w:bottom w:val="nil"/>
              <w:right w:val="nil"/>
            </w:tcBorders>
            <w:shd w:val="clear" w:color="auto" w:fill="auto"/>
            <w:noWrap/>
            <w:vAlign w:val="bottom"/>
            <w:hideMark/>
          </w:tcPr>
          <w:p w14:paraId="13119E4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5F284A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3D7D99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AC3C81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3E0818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54738AB" w14:textId="77777777" w:rsidTr="00BF54A2">
        <w:trPr>
          <w:trHeight w:val="20"/>
        </w:trPr>
        <w:tc>
          <w:tcPr>
            <w:tcW w:w="3870" w:type="dxa"/>
            <w:tcBorders>
              <w:top w:val="nil"/>
              <w:left w:val="nil"/>
              <w:bottom w:val="nil"/>
              <w:right w:val="nil"/>
            </w:tcBorders>
            <w:shd w:val="clear" w:color="auto" w:fill="auto"/>
            <w:noWrap/>
            <w:vAlign w:val="bottom"/>
            <w:hideMark/>
          </w:tcPr>
          <w:p w14:paraId="3E024FE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1_9-Sun_807NIR.avi</w:t>
            </w:r>
          </w:p>
        </w:tc>
        <w:tc>
          <w:tcPr>
            <w:tcW w:w="1349" w:type="dxa"/>
            <w:tcBorders>
              <w:top w:val="nil"/>
              <w:left w:val="nil"/>
              <w:bottom w:val="nil"/>
              <w:right w:val="nil"/>
            </w:tcBorders>
            <w:shd w:val="clear" w:color="auto" w:fill="auto"/>
            <w:noWrap/>
            <w:vAlign w:val="bottom"/>
            <w:hideMark/>
          </w:tcPr>
          <w:p w14:paraId="79C0EEF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799D737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862A8E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BF7046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E6FE23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AF747E8" w14:textId="77777777" w:rsidTr="00BF54A2">
        <w:trPr>
          <w:trHeight w:val="20"/>
        </w:trPr>
        <w:tc>
          <w:tcPr>
            <w:tcW w:w="3870" w:type="dxa"/>
            <w:tcBorders>
              <w:top w:val="nil"/>
              <w:left w:val="nil"/>
              <w:bottom w:val="nil"/>
              <w:right w:val="nil"/>
            </w:tcBorders>
            <w:shd w:val="clear" w:color="auto" w:fill="auto"/>
            <w:noWrap/>
            <w:vAlign w:val="bottom"/>
            <w:hideMark/>
          </w:tcPr>
          <w:p w14:paraId="3855D15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3_8-Sun_807NIR.avi</w:t>
            </w:r>
          </w:p>
        </w:tc>
        <w:tc>
          <w:tcPr>
            <w:tcW w:w="1349" w:type="dxa"/>
            <w:tcBorders>
              <w:top w:val="nil"/>
              <w:left w:val="nil"/>
              <w:bottom w:val="nil"/>
              <w:right w:val="nil"/>
            </w:tcBorders>
            <w:shd w:val="clear" w:color="auto" w:fill="auto"/>
            <w:noWrap/>
            <w:vAlign w:val="bottom"/>
            <w:hideMark/>
          </w:tcPr>
          <w:p w14:paraId="4F4D9D1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F8FB5E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4203C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A97F79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301E69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CD5FDE8" w14:textId="77777777" w:rsidTr="00BF54A2">
        <w:trPr>
          <w:trHeight w:val="20"/>
        </w:trPr>
        <w:tc>
          <w:tcPr>
            <w:tcW w:w="3870" w:type="dxa"/>
            <w:tcBorders>
              <w:top w:val="nil"/>
              <w:left w:val="nil"/>
              <w:bottom w:val="nil"/>
              <w:right w:val="nil"/>
            </w:tcBorders>
            <w:shd w:val="clear" w:color="auto" w:fill="auto"/>
            <w:noWrap/>
            <w:vAlign w:val="bottom"/>
            <w:hideMark/>
          </w:tcPr>
          <w:p w14:paraId="6B8E533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5_3-Sun_807NIR.avi</w:t>
            </w:r>
          </w:p>
        </w:tc>
        <w:tc>
          <w:tcPr>
            <w:tcW w:w="1349" w:type="dxa"/>
            <w:tcBorders>
              <w:top w:val="nil"/>
              <w:left w:val="nil"/>
              <w:bottom w:val="nil"/>
              <w:right w:val="nil"/>
            </w:tcBorders>
            <w:shd w:val="clear" w:color="auto" w:fill="auto"/>
            <w:noWrap/>
            <w:vAlign w:val="bottom"/>
            <w:hideMark/>
          </w:tcPr>
          <w:p w14:paraId="4E1C41B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D11314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079CC5B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45AC60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96C5A6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B51EA61" w14:textId="77777777" w:rsidTr="00BF54A2">
        <w:trPr>
          <w:trHeight w:val="20"/>
        </w:trPr>
        <w:tc>
          <w:tcPr>
            <w:tcW w:w="3870" w:type="dxa"/>
            <w:tcBorders>
              <w:top w:val="nil"/>
              <w:left w:val="nil"/>
              <w:bottom w:val="nil"/>
              <w:right w:val="nil"/>
            </w:tcBorders>
            <w:shd w:val="clear" w:color="auto" w:fill="auto"/>
            <w:noWrap/>
            <w:vAlign w:val="bottom"/>
            <w:hideMark/>
          </w:tcPr>
          <w:p w14:paraId="187AA63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8_3-Sun_807NIR.avi</w:t>
            </w:r>
          </w:p>
        </w:tc>
        <w:tc>
          <w:tcPr>
            <w:tcW w:w="1349" w:type="dxa"/>
            <w:tcBorders>
              <w:top w:val="nil"/>
              <w:left w:val="nil"/>
              <w:bottom w:val="nil"/>
              <w:right w:val="nil"/>
            </w:tcBorders>
            <w:shd w:val="clear" w:color="auto" w:fill="auto"/>
            <w:noWrap/>
            <w:vAlign w:val="bottom"/>
            <w:hideMark/>
          </w:tcPr>
          <w:p w14:paraId="34476C4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3112FD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5651B5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2D73A2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5DE46E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31716BA" w14:textId="77777777" w:rsidTr="00BF54A2">
        <w:trPr>
          <w:trHeight w:val="20"/>
        </w:trPr>
        <w:tc>
          <w:tcPr>
            <w:tcW w:w="3870" w:type="dxa"/>
            <w:tcBorders>
              <w:top w:val="nil"/>
              <w:left w:val="nil"/>
              <w:bottom w:val="nil"/>
              <w:right w:val="nil"/>
            </w:tcBorders>
            <w:shd w:val="clear" w:color="auto" w:fill="auto"/>
            <w:noWrap/>
            <w:vAlign w:val="bottom"/>
            <w:hideMark/>
          </w:tcPr>
          <w:p w14:paraId="60993E0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0_4-Sun_807NIR.avi</w:t>
            </w:r>
          </w:p>
        </w:tc>
        <w:tc>
          <w:tcPr>
            <w:tcW w:w="1349" w:type="dxa"/>
            <w:tcBorders>
              <w:top w:val="nil"/>
              <w:left w:val="nil"/>
              <w:bottom w:val="nil"/>
              <w:right w:val="nil"/>
            </w:tcBorders>
            <w:shd w:val="clear" w:color="auto" w:fill="auto"/>
            <w:noWrap/>
            <w:vAlign w:val="bottom"/>
            <w:hideMark/>
          </w:tcPr>
          <w:p w14:paraId="71EDE55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009433</w:t>
            </w:r>
          </w:p>
        </w:tc>
        <w:tc>
          <w:tcPr>
            <w:tcW w:w="818" w:type="dxa"/>
            <w:tcBorders>
              <w:top w:val="nil"/>
              <w:left w:val="nil"/>
              <w:bottom w:val="nil"/>
              <w:right w:val="nil"/>
            </w:tcBorders>
            <w:shd w:val="clear" w:color="auto" w:fill="auto"/>
            <w:noWrap/>
            <w:vAlign w:val="bottom"/>
            <w:hideMark/>
          </w:tcPr>
          <w:p w14:paraId="4E832C8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9509B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46490C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1130E4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D5B40E2" w14:textId="77777777" w:rsidTr="00BF54A2">
        <w:trPr>
          <w:trHeight w:val="20"/>
        </w:trPr>
        <w:tc>
          <w:tcPr>
            <w:tcW w:w="3870" w:type="dxa"/>
            <w:tcBorders>
              <w:top w:val="nil"/>
              <w:left w:val="nil"/>
              <w:bottom w:val="nil"/>
              <w:right w:val="nil"/>
            </w:tcBorders>
            <w:shd w:val="clear" w:color="auto" w:fill="auto"/>
            <w:noWrap/>
            <w:vAlign w:val="bottom"/>
            <w:hideMark/>
          </w:tcPr>
          <w:p w14:paraId="17CFB71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4_4-Sun_807NIR.avi</w:t>
            </w:r>
          </w:p>
        </w:tc>
        <w:tc>
          <w:tcPr>
            <w:tcW w:w="1349" w:type="dxa"/>
            <w:tcBorders>
              <w:top w:val="nil"/>
              <w:left w:val="nil"/>
              <w:bottom w:val="nil"/>
              <w:right w:val="nil"/>
            </w:tcBorders>
            <w:shd w:val="clear" w:color="auto" w:fill="auto"/>
            <w:noWrap/>
            <w:vAlign w:val="bottom"/>
            <w:hideMark/>
          </w:tcPr>
          <w:p w14:paraId="16B0895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009433</w:t>
            </w:r>
          </w:p>
        </w:tc>
        <w:tc>
          <w:tcPr>
            <w:tcW w:w="818" w:type="dxa"/>
            <w:tcBorders>
              <w:top w:val="nil"/>
              <w:left w:val="nil"/>
              <w:bottom w:val="nil"/>
              <w:right w:val="nil"/>
            </w:tcBorders>
            <w:shd w:val="clear" w:color="auto" w:fill="auto"/>
            <w:noWrap/>
            <w:vAlign w:val="bottom"/>
            <w:hideMark/>
          </w:tcPr>
          <w:p w14:paraId="0D916BC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EDF97D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95</w:t>
            </w:r>
          </w:p>
        </w:tc>
        <w:tc>
          <w:tcPr>
            <w:tcW w:w="960" w:type="dxa"/>
            <w:tcBorders>
              <w:top w:val="nil"/>
              <w:left w:val="nil"/>
              <w:bottom w:val="nil"/>
              <w:right w:val="nil"/>
            </w:tcBorders>
            <w:shd w:val="clear" w:color="auto" w:fill="auto"/>
            <w:noWrap/>
            <w:vAlign w:val="bottom"/>
            <w:hideMark/>
          </w:tcPr>
          <w:p w14:paraId="02D0ECF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41ED19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A9A2641" w14:textId="77777777" w:rsidTr="00BF54A2">
        <w:trPr>
          <w:trHeight w:val="20"/>
        </w:trPr>
        <w:tc>
          <w:tcPr>
            <w:tcW w:w="3870" w:type="dxa"/>
            <w:tcBorders>
              <w:top w:val="nil"/>
              <w:left w:val="nil"/>
              <w:bottom w:val="nil"/>
              <w:right w:val="nil"/>
            </w:tcBorders>
            <w:shd w:val="clear" w:color="auto" w:fill="auto"/>
            <w:noWrap/>
            <w:vAlign w:val="bottom"/>
            <w:hideMark/>
          </w:tcPr>
          <w:p w14:paraId="40D5035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8_6-Sun_807NIR.avi</w:t>
            </w:r>
          </w:p>
        </w:tc>
        <w:tc>
          <w:tcPr>
            <w:tcW w:w="1349" w:type="dxa"/>
            <w:tcBorders>
              <w:top w:val="nil"/>
              <w:left w:val="nil"/>
              <w:bottom w:val="nil"/>
              <w:right w:val="nil"/>
            </w:tcBorders>
            <w:shd w:val="clear" w:color="auto" w:fill="auto"/>
            <w:noWrap/>
            <w:vAlign w:val="bottom"/>
            <w:hideMark/>
          </w:tcPr>
          <w:p w14:paraId="46ED969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3B6057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8FCFA2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C14918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C2034E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7AD4A5C" w14:textId="77777777" w:rsidTr="00BF54A2">
        <w:trPr>
          <w:trHeight w:val="20"/>
        </w:trPr>
        <w:tc>
          <w:tcPr>
            <w:tcW w:w="3870" w:type="dxa"/>
            <w:tcBorders>
              <w:top w:val="nil"/>
              <w:left w:val="nil"/>
              <w:bottom w:val="nil"/>
              <w:right w:val="nil"/>
            </w:tcBorders>
            <w:shd w:val="clear" w:color="auto" w:fill="auto"/>
            <w:noWrap/>
            <w:vAlign w:val="bottom"/>
            <w:hideMark/>
          </w:tcPr>
          <w:p w14:paraId="06BA8F9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2_3-Sun_807NIR.avi</w:t>
            </w:r>
          </w:p>
        </w:tc>
        <w:tc>
          <w:tcPr>
            <w:tcW w:w="1349" w:type="dxa"/>
            <w:tcBorders>
              <w:top w:val="nil"/>
              <w:left w:val="nil"/>
              <w:bottom w:val="nil"/>
              <w:right w:val="nil"/>
            </w:tcBorders>
            <w:shd w:val="clear" w:color="auto" w:fill="auto"/>
            <w:noWrap/>
            <w:vAlign w:val="bottom"/>
            <w:hideMark/>
          </w:tcPr>
          <w:p w14:paraId="3E225C3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7382F6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17E52B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637EBF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A64CA2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9CD2E60" w14:textId="77777777" w:rsidTr="00BF54A2">
        <w:trPr>
          <w:trHeight w:val="20"/>
        </w:trPr>
        <w:tc>
          <w:tcPr>
            <w:tcW w:w="3870" w:type="dxa"/>
            <w:tcBorders>
              <w:top w:val="nil"/>
              <w:left w:val="nil"/>
              <w:bottom w:val="nil"/>
              <w:right w:val="nil"/>
            </w:tcBorders>
            <w:shd w:val="clear" w:color="auto" w:fill="auto"/>
            <w:noWrap/>
            <w:vAlign w:val="bottom"/>
            <w:hideMark/>
          </w:tcPr>
          <w:p w14:paraId="7E0A8AB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6_1-Sun_807NIR.avi</w:t>
            </w:r>
          </w:p>
        </w:tc>
        <w:tc>
          <w:tcPr>
            <w:tcW w:w="1349" w:type="dxa"/>
            <w:tcBorders>
              <w:top w:val="nil"/>
              <w:left w:val="nil"/>
              <w:bottom w:val="nil"/>
              <w:right w:val="nil"/>
            </w:tcBorders>
            <w:shd w:val="clear" w:color="auto" w:fill="auto"/>
            <w:noWrap/>
            <w:vAlign w:val="bottom"/>
            <w:hideMark/>
          </w:tcPr>
          <w:p w14:paraId="7579039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E8AD79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F7CECA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68FC31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43C567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1E50950C" w14:textId="77777777" w:rsidTr="00BF54A2">
        <w:trPr>
          <w:trHeight w:val="20"/>
        </w:trPr>
        <w:tc>
          <w:tcPr>
            <w:tcW w:w="3870" w:type="dxa"/>
            <w:tcBorders>
              <w:top w:val="nil"/>
              <w:left w:val="nil"/>
              <w:bottom w:val="nil"/>
              <w:right w:val="nil"/>
            </w:tcBorders>
            <w:shd w:val="clear" w:color="auto" w:fill="auto"/>
            <w:noWrap/>
            <w:vAlign w:val="bottom"/>
            <w:hideMark/>
          </w:tcPr>
          <w:p w14:paraId="5F79067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9_5-Sun_807NIR.avi</w:t>
            </w:r>
          </w:p>
        </w:tc>
        <w:tc>
          <w:tcPr>
            <w:tcW w:w="1349" w:type="dxa"/>
            <w:tcBorders>
              <w:top w:val="nil"/>
              <w:left w:val="nil"/>
              <w:bottom w:val="nil"/>
              <w:right w:val="nil"/>
            </w:tcBorders>
            <w:shd w:val="clear" w:color="auto" w:fill="auto"/>
            <w:noWrap/>
            <w:vAlign w:val="bottom"/>
            <w:hideMark/>
          </w:tcPr>
          <w:p w14:paraId="40FB060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79226CB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8B0A6B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BF8308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B6A0BB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010E150" w14:textId="77777777" w:rsidTr="00BF54A2">
        <w:trPr>
          <w:trHeight w:val="20"/>
        </w:trPr>
        <w:tc>
          <w:tcPr>
            <w:tcW w:w="3870" w:type="dxa"/>
            <w:tcBorders>
              <w:top w:val="nil"/>
              <w:left w:val="nil"/>
              <w:bottom w:val="nil"/>
              <w:right w:val="nil"/>
            </w:tcBorders>
            <w:shd w:val="clear" w:color="auto" w:fill="auto"/>
            <w:noWrap/>
            <w:vAlign w:val="bottom"/>
            <w:hideMark/>
          </w:tcPr>
          <w:p w14:paraId="1472A2D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13_6-Sun_807NIR.avi</w:t>
            </w:r>
          </w:p>
        </w:tc>
        <w:tc>
          <w:tcPr>
            <w:tcW w:w="1349" w:type="dxa"/>
            <w:tcBorders>
              <w:top w:val="nil"/>
              <w:left w:val="nil"/>
              <w:bottom w:val="nil"/>
              <w:right w:val="nil"/>
            </w:tcBorders>
            <w:shd w:val="clear" w:color="auto" w:fill="auto"/>
            <w:noWrap/>
            <w:vAlign w:val="bottom"/>
            <w:hideMark/>
          </w:tcPr>
          <w:p w14:paraId="0CDE9FE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3A9FDF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B80054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9566E5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3D5119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8A87D20" w14:textId="77777777" w:rsidTr="00BF54A2">
        <w:trPr>
          <w:trHeight w:val="20"/>
        </w:trPr>
        <w:tc>
          <w:tcPr>
            <w:tcW w:w="3870" w:type="dxa"/>
            <w:tcBorders>
              <w:top w:val="nil"/>
              <w:left w:val="nil"/>
              <w:bottom w:val="nil"/>
              <w:right w:val="nil"/>
            </w:tcBorders>
            <w:shd w:val="clear" w:color="auto" w:fill="auto"/>
            <w:noWrap/>
            <w:vAlign w:val="bottom"/>
            <w:hideMark/>
          </w:tcPr>
          <w:p w14:paraId="02A0A5E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17_6-Sun_807NIR.avi</w:t>
            </w:r>
          </w:p>
        </w:tc>
        <w:tc>
          <w:tcPr>
            <w:tcW w:w="1349" w:type="dxa"/>
            <w:tcBorders>
              <w:top w:val="nil"/>
              <w:left w:val="nil"/>
              <w:bottom w:val="nil"/>
              <w:right w:val="nil"/>
            </w:tcBorders>
            <w:shd w:val="clear" w:color="auto" w:fill="auto"/>
            <w:noWrap/>
            <w:vAlign w:val="bottom"/>
            <w:hideMark/>
          </w:tcPr>
          <w:p w14:paraId="6808B78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1767E0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9CCDEC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38B602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4F43BD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66DFC2D" w14:textId="77777777" w:rsidTr="00BF54A2">
        <w:trPr>
          <w:trHeight w:val="20"/>
        </w:trPr>
        <w:tc>
          <w:tcPr>
            <w:tcW w:w="3870" w:type="dxa"/>
            <w:tcBorders>
              <w:top w:val="nil"/>
              <w:left w:val="nil"/>
              <w:bottom w:val="nil"/>
              <w:right w:val="nil"/>
            </w:tcBorders>
            <w:shd w:val="clear" w:color="auto" w:fill="auto"/>
            <w:noWrap/>
            <w:vAlign w:val="bottom"/>
            <w:hideMark/>
          </w:tcPr>
          <w:p w14:paraId="62D4FC2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1_6-Sun_807NIR.avi</w:t>
            </w:r>
          </w:p>
        </w:tc>
        <w:tc>
          <w:tcPr>
            <w:tcW w:w="1349" w:type="dxa"/>
            <w:tcBorders>
              <w:top w:val="nil"/>
              <w:left w:val="nil"/>
              <w:bottom w:val="nil"/>
              <w:right w:val="nil"/>
            </w:tcBorders>
            <w:shd w:val="clear" w:color="auto" w:fill="auto"/>
            <w:noWrap/>
            <w:vAlign w:val="bottom"/>
            <w:hideMark/>
          </w:tcPr>
          <w:p w14:paraId="1FDB5C7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D76D5F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2FC0A7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A29B8D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DA3F800"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62D4BAB" w14:textId="77777777" w:rsidTr="00BF54A2">
        <w:trPr>
          <w:trHeight w:val="20"/>
        </w:trPr>
        <w:tc>
          <w:tcPr>
            <w:tcW w:w="3870" w:type="dxa"/>
            <w:tcBorders>
              <w:top w:val="nil"/>
              <w:left w:val="nil"/>
              <w:bottom w:val="nil"/>
              <w:right w:val="nil"/>
            </w:tcBorders>
            <w:shd w:val="clear" w:color="auto" w:fill="auto"/>
            <w:noWrap/>
            <w:vAlign w:val="bottom"/>
            <w:hideMark/>
          </w:tcPr>
          <w:p w14:paraId="747044E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5_4-Sun_807NIR.avi</w:t>
            </w:r>
          </w:p>
        </w:tc>
        <w:tc>
          <w:tcPr>
            <w:tcW w:w="1349" w:type="dxa"/>
            <w:tcBorders>
              <w:top w:val="nil"/>
              <w:left w:val="nil"/>
              <w:bottom w:val="nil"/>
              <w:right w:val="nil"/>
            </w:tcBorders>
            <w:shd w:val="clear" w:color="auto" w:fill="auto"/>
            <w:noWrap/>
            <w:vAlign w:val="bottom"/>
            <w:hideMark/>
          </w:tcPr>
          <w:p w14:paraId="12113E9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A9B28D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D7B390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B47380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63D3BD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8ED2AEF" w14:textId="77777777" w:rsidTr="00BF54A2">
        <w:trPr>
          <w:trHeight w:val="20"/>
        </w:trPr>
        <w:tc>
          <w:tcPr>
            <w:tcW w:w="3870" w:type="dxa"/>
            <w:tcBorders>
              <w:top w:val="nil"/>
              <w:left w:val="nil"/>
              <w:bottom w:val="nil"/>
              <w:right w:val="nil"/>
            </w:tcBorders>
            <w:shd w:val="clear" w:color="auto" w:fill="auto"/>
            <w:noWrap/>
            <w:vAlign w:val="bottom"/>
            <w:hideMark/>
          </w:tcPr>
          <w:p w14:paraId="22BCD18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9_6-Sun_807NIR.avi</w:t>
            </w:r>
          </w:p>
        </w:tc>
        <w:tc>
          <w:tcPr>
            <w:tcW w:w="1349" w:type="dxa"/>
            <w:tcBorders>
              <w:top w:val="nil"/>
              <w:left w:val="nil"/>
              <w:bottom w:val="nil"/>
              <w:right w:val="nil"/>
            </w:tcBorders>
            <w:shd w:val="clear" w:color="auto" w:fill="auto"/>
            <w:noWrap/>
            <w:vAlign w:val="bottom"/>
            <w:hideMark/>
          </w:tcPr>
          <w:p w14:paraId="40BF5C9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0851102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8E5CAE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2A63A9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E219210"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127A601" w14:textId="77777777" w:rsidTr="00BF54A2">
        <w:trPr>
          <w:trHeight w:val="20"/>
        </w:trPr>
        <w:tc>
          <w:tcPr>
            <w:tcW w:w="3870" w:type="dxa"/>
            <w:tcBorders>
              <w:top w:val="nil"/>
              <w:left w:val="nil"/>
              <w:bottom w:val="nil"/>
              <w:right w:val="nil"/>
            </w:tcBorders>
            <w:shd w:val="clear" w:color="auto" w:fill="auto"/>
            <w:noWrap/>
            <w:vAlign w:val="bottom"/>
            <w:hideMark/>
          </w:tcPr>
          <w:p w14:paraId="7D94D25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33_9-Sun_807NIR.avi</w:t>
            </w:r>
          </w:p>
        </w:tc>
        <w:tc>
          <w:tcPr>
            <w:tcW w:w="1349" w:type="dxa"/>
            <w:tcBorders>
              <w:top w:val="nil"/>
              <w:left w:val="nil"/>
              <w:bottom w:val="nil"/>
              <w:right w:val="nil"/>
            </w:tcBorders>
            <w:shd w:val="clear" w:color="auto" w:fill="auto"/>
            <w:noWrap/>
            <w:vAlign w:val="bottom"/>
            <w:hideMark/>
          </w:tcPr>
          <w:p w14:paraId="515714D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4C6B0C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579939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4210AD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2AA7A6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0397C66" w14:textId="77777777" w:rsidTr="00BF54A2">
        <w:trPr>
          <w:trHeight w:val="20"/>
        </w:trPr>
        <w:tc>
          <w:tcPr>
            <w:tcW w:w="3870" w:type="dxa"/>
            <w:tcBorders>
              <w:top w:val="nil"/>
              <w:left w:val="nil"/>
              <w:bottom w:val="nil"/>
              <w:right w:val="nil"/>
            </w:tcBorders>
            <w:shd w:val="clear" w:color="auto" w:fill="auto"/>
            <w:noWrap/>
            <w:vAlign w:val="bottom"/>
            <w:hideMark/>
          </w:tcPr>
          <w:p w14:paraId="0918384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39_1-Sun_807NIR.avi</w:t>
            </w:r>
          </w:p>
        </w:tc>
        <w:tc>
          <w:tcPr>
            <w:tcW w:w="1349" w:type="dxa"/>
            <w:tcBorders>
              <w:top w:val="nil"/>
              <w:left w:val="nil"/>
              <w:bottom w:val="nil"/>
              <w:right w:val="nil"/>
            </w:tcBorders>
            <w:shd w:val="clear" w:color="auto" w:fill="auto"/>
            <w:noWrap/>
            <w:vAlign w:val="bottom"/>
            <w:hideMark/>
          </w:tcPr>
          <w:p w14:paraId="0132B87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1DB25B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F43973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F0C9F8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25133B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5E8CE2E" w14:textId="77777777" w:rsidTr="00BF54A2">
        <w:trPr>
          <w:trHeight w:val="20"/>
        </w:trPr>
        <w:tc>
          <w:tcPr>
            <w:tcW w:w="3870" w:type="dxa"/>
            <w:tcBorders>
              <w:top w:val="nil"/>
              <w:left w:val="nil"/>
              <w:bottom w:val="nil"/>
              <w:right w:val="nil"/>
            </w:tcBorders>
            <w:shd w:val="clear" w:color="auto" w:fill="auto"/>
            <w:noWrap/>
            <w:vAlign w:val="bottom"/>
            <w:hideMark/>
          </w:tcPr>
          <w:p w14:paraId="5866202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43_7-Sun_807NIR.avi</w:t>
            </w:r>
          </w:p>
        </w:tc>
        <w:tc>
          <w:tcPr>
            <w:tcW w:w="1349" w:type="dxa"/>
            <w:tcBorders>
              <w:top w:val="nil"/>
              <w:left w:val="nil"/>
              <w:bottom w:val="nil"/>
              <w:right w:val="nil"/>
            </w:tcBorders>
            <w:shd w:val="clear" w:color="auto" w:fill="auto"/>
            <w:noWrap/>
            <w:vAlign w:val="bottom"/>
            <w:hideMark/>
          </w:tcPr>
          <w:p w14:paraId="60EB925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859F33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DD4562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5F8FEF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C5A0E7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5352A67" w14:textId="77777777" w:rsidTr="00BF54A2">
        <w:trPr>
          <w:trHeight w:val="20"/>
        </w:trPr>
        <w:tc>
          <w:tcPr>
            <w:tcW w:w="3870" w:type="dxa"/>
            <w:tcBorders>
              <w:top w:val="nil"/>
              <w:left w:val="nil"/>
              <w:bottom w:val="nil"/>
              <w:right w:val="nil"/>
            </w:tcBorders>
            <w:shd w:val="clear" w:color="auto" w:fill="auto"/>
            <w:noWrap/>
            <w:vAlign w:val="bottom"/>
            <w:hideMark/>
          </w:tcPr>
          <w:p w14:paraId="7F3A9F5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0_6-Sun_807NIR.avi</w:t>
            </w:r>
          </w:p>
        </w:tc>
        <w:tc>
          <w:tcPr>
            <w:tcW w:w="1349" w:type="dxa"/>
            <w:tcBorders>
              <w:top w:val="nil"/>
              <w:left w:val="nil"/>
              <w:bottom w:val="nil"/>
              <w:right w:val="nil"/>
            </w:tcBorders>
            <w:shd w:val="clear" w:color="auto" w:fill="auto"/>
            <w:noWrap/>
            <w:vAlign w:val="bottom"/>
            <w:hideMark/>
          </w:tcPr>
          <w:p w14:paraId="06FFA4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850B8C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BCDB15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D18300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33F7D1B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8DA4F48" w14:textId="77777777" w:rsidTr="00BF54A2">
        <w:trPr>
          <w:trHeight w:val="20"/>
        </w:trPr>
        <w:tc>
          <w:tcPr>
            <w:tcW w:w="3870" w:type="dxa"/>
            <w:tcBorders>
              <w:top w:val="nil"/>
              <w:left w:val="nil"/>
              <w:bottom w:val="nil"/>
              <w:right w:val="nil"/>
            </w:tcBorders>
            <w:shd w:val="clear" w:color="auto" w:fill="auto"/>
            <w:noWrap/>
            <w:vAlign w:val="bottom"/>
            <w:hideMark/>
          </w:tcPr>
          <w:p w14:paraId="23A891D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5_6-Sun_807NIR.avi</w:t>
            </w:r>
          </w:p>
        </w:tc>
        <w:tc>
          <w:tcPr>
            <w:tcW w:w="1349" w:type="dxa"/>
            <w:tcBorders>
              <w:top w:val="nil"/>
              <w:left w:val="nil"/>
              <w:bottom w:val="nil"/>
              <w:right w:val="nil"/>
            </w:tcBorders>
            <w:shd w:val="clear" w:color="auto" w:fill="auto"/>
            <w:noWrap/>
            <w:vAlign w:val="bottom"/>
            <w:hideMark/>
          </w:tcPr>
          <w:p w14:paraId="14F0294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C6C041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6E515B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D7F960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2AC58D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FC35C86" w14:textId="77777777" w:rsidTr="00BF54A2">
        <w:trPr>
          <w:trHeight w:val="20"/>
        </w:trPr>
        <w:tc>
          <w:tcPr>
            <w:tcW w:w="3870" w:type="dxa"/>
            <w:tcBorders>
              <w:top w:val="nil"/>
              <w:left w:val="nil"/>
              <w:bottom w:val="nil"/>
              <w:right w:val="nil"/>
            </w:tcBorders>
            <w:shd w:val="clear" w:color="auto" w:fill="auto"/>
            <w:noWrap/>
            <w:vAlign w:val="bottom"/>
            <w:hideMark/>
          </w:tcPr>
          <w:p w14:paraId="4A20692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9_1-Sun_807NIR.avi</w:t>
            </w:r>
          </w:p>
        </w:tc>
        <w:tc>
          <w:tcPr>
            <w:tcW w:w="1349" w:type="dxa"/>
            <w:tcBorders>
              <w:top w:val="nil"/>
              <w:left w:val="nil"/>
              <w:bottom w:val="nil"/>
              <w:right w:val="nil"/>
            </w:tcBorders>
            <w:shd w:val="clear" w:color="auto" w:fill="auto"/>
            <w:noWrap/>
            <w:vAlign w:val="bottom"/>
            <w:hideMark/>
          </w:tcPr>
          <w:p w14:paraId="586DE70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0B4437A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316F7A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327852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E2D027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86993C6" w14:textId="77777777" w:rsidTr="00BF54A2">
        <w:trPr>
          <w:trHeight w:val="20"/>
        </w:trPr>
        <w:tc>
          <w:tcPr>
            <w:tcW w:w="3870" w:type="dxa"/>
            <w:tcBorders>
              <w:top w:val="nil"/>
              <w:left w:val="nil"/>
              <w:bottom w:val="nil"/>
              <w:right w:val="nil"/>
            </w:tcBorders>
            <w:shd w:val="clear" w:color="auto" w:fill="auto"/>
            <w:noWrap/>
            <w:vAlign w:val="bottom"/>
            <w:hideMark/>
          </w:tcPr>
          <w:p w14:paraId="34C178B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04_2-Sun_807NIR.avi</w:t>
            </w:r>
          </w:p>
        </w:tc>
        <w:tc>
          <w:tcPr>
            <w:tcW w:w="1349" w:type="dxa"/>
            <w:tcBorders>
              <w:top w:val="nil"/>
              <w:left w:val="nil"/>
              <w:bottom w:val="nil"/>
              <w:right w:val="nil"/>
            </w:tcBorders>
            <w:shd w:val="clear" w:color="auto" w:fill="auto"/>
            <w:noWrap/>
            <w:vAlign w:val="bottom"/>
            <w:hideMark/>
          </w:tcPr>
          <w:p w14:paraId="7D40DE0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C9241F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1F9FDD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E8C222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10643F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277F668" w14:textId="77777777" w:rsidTr="00BF54A2">
        <w:trPr>
          <w:trHeight w:val="20"/>
        </w:trPr>
        <w:tc>
          <w:tcPr>
            <w:tcW w:w="3870" w:type="dxa"/>
            <w:tcBorders>
              <w:top w:val="nil"/>
              <w:left w:val="nil"/>
              <w:bottom w:val="nil"/>
              <w:right w:val="nil"/>
            </w:tcBorders>
            <w:shd w:val="clear" w:color="auto" w:fill="auto"/>
            <w:noWrap/>
            <w:vAlign w:val="bottom"/>
            <w:hideMark/>
          </w:tcPr>
          <w:p w14:paraId="1556EC3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08_6-Sun_807NIR.avi</w:t>
            </w:r>
          </w:p>
        </w:tc>
        <w:tc>
          <w:tcPr>
            <w:tcW w:w="1349" w:type="dxa"/>
            <w:tcBorders>
              <w:top w:val="nil"/>
              <w:left w:val="nil"/>
              <w:bottom w:val="nil"/>
              <w:right w:val="nil"/>
            </w:tcBorders>
            <w:shd w:val="clear" w:color="auto" w:fill="auto"/>
            <w:noWrap/>
            <w:vAlign w:val="bottom"/>
            <w:hideMark/>
          </w:tcPr>
          <w:p w14:paraId="42B1F42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FEFFF5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522920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A48FAF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CCFFF0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B4D09F7" w14:textId="77777777" w:rsidTr="00BF54A2">
        <w:trPr>
          <w:trHeight w:val="20"/>
        </w:trPr>
        <w:tc>
          <w:tcPr>
            <w:tcW w:w="3870" w:type="dxa"/>
            <w:tcBorders>
              <w:top w:val="nil"/>
              <w:left w:val="nil"/>
              <w:bottom w:val="nil"/>
              <w:right w:val="nil"/>
            </w:tcBorders>
            <w:shd w:val="clear" w:color="auto" w:fill="auto"/>
            <w:noWrap/>
            <w:vAlign w:val="bottom"/>
            <w:hideMark/>
          </w:tcPr>
          <w:p w14:paraId="4F34AA4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1_4-Sun_807NIR.avi</w:t>
            </w:r>
          </w:p>
        </w:tc>
        <w:tc>
          <w:tcPr>
            <w:tcW w:w="1349" w:type="dxa"/>
            <w:tcBorders>
              <w:top w:val="nil"/>
              <w:left w:val="nil"/>
              <w:bottom w:val="nil"/>
              <w:right w:val="nil"/>
            </w:tcBorders>
            <w:shd w:val="clear" w:color="auto" w:fill="auto"/>
            <w:noWrap/>
            <w:vAlign w:val="bottom"/>
            <w:hideMark/>
          </w:tcPr>
          <w:p w14:paraId="32745B7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4E63C5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FA5104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A6F0CC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149E7C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4947611" w14:textId="77777777" w:rsidTr="00BF54A2">
        <w:trPr>
          <w:trHeight w:val="20"/>
        </w:trPr>
        <w:tc>
          <w:tcPr>
            <w:tcW w:w="3870" w:type="dxa"/>
            <w:tcBorders>
              <w:top w:val="nil"/>
              <w:left w:val="nil"/>
              <w:right w:val="nil"/>
            </w:tcBorders>
            <w:shd w:val="clear" w:color="auto" w:fill="auto"/>
            <w:noWrap/>
            <w:vAlign w:val="bottom"/>
            <w:hideMark/>
          </w:tcPr>
          <w:p w14:paraId="358438A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4_2-Sun_807NIR.avi</w:t>
            </w:r>
          </w:p>
        </w:tc>
        <w:tc>
          <w:tcPr>
            <w:tcW w:w="1349" w:type="dxa"/>
            <w:tcBorders>
              <w:top w:val="nil"/>
              <w:left w:val="nil"/>
              <w:right w:val="nil"/>
            </w:tcBorders>
            <w:shd w:val="clear" w:color="auto" w:fill="auto"/>
            <w:noWrap/>
            <w:vAlign w:val="bottom"/>
            <w:hideMark/>
          </w:tcPr>
          <w:p w14:paraId="2C7F069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right w:val="nil"/>
            </w:tcBorders>
            <w:shd w:val="clear" w:color="auto" w:fill="auto"/>
            <w:noWrap/>
            <w:vAlign w:val="bottom"/>
            <w:hideMark/>
          </w:tcPr>
          <w:p w14:paraId="202B814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right w:val="nil"/>
            </w:tcBorders>
            <w:shd w:val="clear" w:color="auto" w:fill="auto"/>
            <w:noWrap/>
            <w:vAlign w:val="bottom"/>
            <w:hideMark/>
          </w:tcPr>
          <w:p w14:paraId="400A644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right w:val="nil"/>
            </w:tcBorders>
            <w:shd w:val="clear" w:color="auto" w:fill="auto"/>
            <w:noWrap/>
            <w:vAlign w:val="bottom"/>
            <w:hideMark/>
          </w:tcPr>
          <w:p w14:paraId="69B573B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right w:val="nil"/>
            </w:tcBorders>
            <w:shd w:val="clear" w:color="auto" w:fill="auto"/>
            <w:noWrap/>
            <w:vAlign w:val="bottom"/>
            <w:hideMark/>
          </w:tcPr>
          <w:p w14:paraId="7126479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E768964" w14:textId="77777777" w:rsidTr="00BF54A2">
        <w:trPr>
          <w:trHeight w:val="20"/>
        </w:trPr>
        <w:tc>
          <w:tcPr>
            <w:tcW w:w="3870" w:type="dxa"/>
            <w:tcBorders>
              <w:top w:val="nil"/>
              <w:left w:val="nil"/>
              <w:bottom w:val="single" w:sz="4" w:space="0" w:color="auto"/>
              <w:right w:val="nil"/>
            </w:tcBorders>
            <w:shd w:val="clear" w:color="auto" w:fill="auto"/>
            <w:noWrap/>
            <w:vAlign w:val="bottom"/>
            <w:hideMark/>
          </w:tcPr>
          <w:p w14:paraId="2E8255B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6_8-Sun_807NIR.avi</w:t>
            </w:r>
          </w:p>
        </w:tc>
        <w:tc>
          <w:tcPr>
            <w:tcW w:w="1349" w:type="dxa"/>
            <w:tcBorders>
              <w:top w:val="nil"/>
              <w:left w:val="nil"/>
              <w:bottom w:val="single" w:sz="4" w:space="0" w:color="auto"/>
              <w:right w:val="nil"/>
            </w:tcBorders>
            <w:shd w:val="clear" w:color="auto" w:fill="auto"/>
            <w:noWrap/>
            <w:vAlign w:val="bottom"/>
            <w:hideMark/>
          </w:tcPr>
          <w:p w14:paraId="591E809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single" w:sz="4" w:space="0" w:color="auto"/>
              <w:right w:val="nil"/>
            </w:tcBorders>
            <w:shd w:val="clear" w:color="auto" w:fill="auto"/>
            <w:noWrap/>
            <w:vAlign w:val="bottom"/>
            <w:hideMark/>
          </w:tcPr>
          <w:p w14:paraId="0238863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single" w:sz="4" w:space="0" w:color="auto"/>
              <w:right w:val="nil"/>
            </w:tcBorders>
            <w:shd w:val="clear" w:color="auto" w:fill="auto"/>
            <w:noWrap/>
            <w:vAlign w:val="bottom"/>
            <w:hideMark/>
          </w:tcPr>
          <w:p w14:paraId="4D819F8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single" w:sz="4" w:space="0" w:color="auto"/>
              <w:right w:val="nil"/>
            </w:tcBorders>
            <w:shd w:val="clear" w:color="auto" w:fill="auto"/>
            <w:noWrap/>
            <w:vAlign w:val="bottom"/>
            <w:hideMark/>
          </w:tcPr>
          <w:p w14:paraId="00D1FD0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single" w:sz="4" w:space="0" w:color="auto"/>
              <w:right w:val="nil"/>
            </w:tcBorders>
            <w:shd w:val="clear" w:color="auto" w:fill="auto"/>
            <w:noWrap/>
            <w:vAlign w:val="bottom"/>
            <w:hideMark/>
          </w:tcPr>
          <w:p w14:paraId="12E5A1A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bl>
    <w:p w14:paraId="74816F85" w14:textId="77777777" w:rsidR="00381DE2" w:rsidRDefault="00381DE2" w:rsidP="00C000FC">
      <w:pPr>
        <w:rPr>
          <w:lang w:bidi="ar-SA"/>
        </w:rPr>
      </w:pPr>
    </w:p>
    <w:p w14:paraId="24A02DA1" w14:textId="77777777" w:rsidR="00C000FC" w:rsidRDefault="00C000FC" w:rsidP="00C000FC">
      <w:pPr>
        <w:rPr>
          <w:lang w:bidi="ar-SA"/>
        </w:rPr>
      </w:pPr>
    </w:p>
    <w:p w14:paraId="30032F5D" w14:textId="77777777"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73170" w:rsidRPr="004174E0" w14:paraId="4E7D1AEA" w14:textId="77777777" w:rsidTr="003A4B3C">
        <w:trPr>
          <w:jc w:val="center"/>
        </w:trPr>
        <w:tc>
          <w:tcPr>
            <w:tcW w:w="4680" w:type="dxa"/>
            <w:shd w:val="clear" w:color="auto" w:fill="000000"/>
            <w:vAlign w:val="center"/>
          </w:tcPr>
          <w:p w14:paraId="053CCD45" w14:textId="77777777" w:rsidR="00573170" w:rsidRDefault="00573170" w:rsidP="003A4B3C">
            <w:pPr>
              <w:jc w:val="center"/>
              <w:rPr>
                <w:noProof/>
                <w:color w:val="808080" w:themeColor="background1" w:themeShade="80"/>
                <w:sz w:val="20"/>
                <w:lang w:bidi="ar-SA"/>
              </w:rPr>
            </w:pPr>
            <w:r>
              <w:rPr>
                <w:noProof/>
              </w:rPr>
              <w:lastRenderedPageBreak/>
              <w:drawing>
                <wp:inline distT="0" distB="0" distL="0" distR="0" wp14:anchorId="490F1E23" wp14:editId="640401D9">
                  <wp:extent cx="2925445" cy="2272029"/>
                  <wp:effectExtent l="0" t="0" r="0" b="0"/>
                  <wp:docPr id="523" name="Picture 523" descr="C:\Users\Steven Hill\AppData\Local\Microsoft\Windows\INetCache\Content.Word\2017-08-21-1750_4-Sun_807NIR-Stack145-Gam3-Wavelets1x10+2x5+3x3+4x3-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21-1750_4-Sun_807NIR-Stack145-Gam3-Wavelets1x10+2x5+3x3+4x3-Color.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9902" t="3695" r="11496" b="3571"/>
                          <a:stretch/>
                        </pic:blipFill>
                        <pic:spPr bwMode="auto">
                          <a:xfrm>
                            <a:off x="0" y="0"/>
                            <a:ext cx="2926080" cy="22725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14:paraId="089B7250" w14:textId="77777777" w:rsidR="00573170" w:rsidRPr="004174E0" w:rsidRDefault="00573170" w:rsidP="003A4B3C">
            <w:pPr>
              <w:jc w:val="center"/>
              <w:rPr>
                <w:sz w:val="20"/>
                <w:lang w:bidi="ar-SA"/>
              </w:rPr>
            </w:pPr>
            <w:r>
              <w:rPr>
                <w:noProof/>
              </w:rPr>
              <w:drawing>
                <wp:inline distT="0" distB="0" distL="0" distR="0" wp14:anchorId="08C7D992" wp14:editId="75F2738D">
                  <wp:extent cx="2926080" cy="2295144"/>
                  <wp:effectExtent l="0" t="0" r="0" b="0"/>
                  <wp:docPr id="524" name="Picture 524" descr="C:\Users\Steven Hill\AppData\Local\Microsoft\Windows\INetCache\Content.Word\2017-08-21-1752_4-Sun_807NIR_Totality-Stack600-Gam2-Wavelets1x20+2x10+3x5+4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21-1752_4-Sun_807NIR_Totality-Stack600-Gam2-Wavelets1x20+2x10+3x5+4x5-Color-Crop.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26080" cy="2295144"/>
                          </a:xfrm>
                          <a:prstGeom prst="rect">
                            <a:avLst/>
                          </a:prstGeom>
                          <a:noFill/>
                          <a:ln>
                            <a:noFill/>
                          </a:ln>
                        </pic:spPr>
                      </pic:pic>
                    </a:graphicData>
                  </a:graphic>
                </wp:inline>
              </w:drawing>
            </w:r>
          </w:p>
        </w:tc>
      </w:tr>
      <w:tr w:rsidR="00573170" w:rsidRPr="00EE3E4F" w14:paraId="03962150" w14:textId="77777777" w:rsidTr="003A4B3C">
        <w:trPr>
          <w:jc w:val="center"/>
        </w:trPr>
        <w:tc>
          <w:tcPr>
            <w:tcW w:w="4680" w:type="dxa"/>
            <w:shd w:val="clear" w:color="auto" w:fill="000000"/>
          </w:tcPr>
          <w:p w14:paraId="307E5129" w14:textId="77777777" w:rsidR="00573170" w:rsidRPr="00EE3E4F" w:rsidRDefault="00573170" w:rsidP="003A4B3C">
            <w:pPr>
              <w:jc w:val="center"/>
              <w:rPr>
                <w:sz w:val="20"/>
                <w:lang w:bidi="ar-SA"/>
              </w:rPr>
            </w:pPr>
            <w:r w:rsidRPr="00C000FC">
              <w:rPr>
                <w:sz w:val="20"/>
                <w:lang w:bidi="ar-SA"/>
              </w:rPr>
              <w:t>2017-08-21-1750_4-Sun_807NIR-Stack145-Gam3-Wavelets1x10+2x5+3x3+4x3-Color.jpg</w:t>
            </w:r>
          </w:p>
        </w:tc>
        <w:tc>
          <w:tcPr>
            <w:tcW w:w="4680" w:type="dxa"/>
            <w:shd w:val="clear" w:color="auto" w:fill="000000"/>
          </w:tcPr>
          <w:p w14:paraId="78FC56AD" w14:textId="77777777" w:rsidR="00573170" w:rsidRPr="00EE3E4F" w:rsidRDefault="00573170" w:rsidP="003A4B3C">
            <w:pPr>
              <w:jc w:val="center"/>
              <w:rPr>
                <w:sz w:val="20"/>
                <w:lang w:bidi="ar-SA"/>
              </w:rPr>
            </w:pPr>
            <w:r w:rsidRPr="00C000FC">
              <w:rPr>
                <w:sz w:val="20"/>
                <w:lang w:bidi="ar-SA"/>
              </w:rPr>
              <w:t>2017-08-21-1752_4-Sun_807NIR_Totality-Stack600-Gam2-Wavelets1x20+2x10+3x5+4x5-Color-Crop.jpg</w:t>
            </w:r>
          </w:p>
        </w:tc>
      </w:tr>
      <w:tr w:rsidR="00CA73F7" w:rsidRPr="004174E0" w14:paraId="12FAEA63" w14:textId="77777777" w:rsidTr="00C000FC">
        <w:trPr>
          <w:jc w:val="center"/>
        </w:trPr>
        <w:tc>
          <w:tcPr>
            <w:tcW w:w="4680" w:type="dxa"/>
            <w:shd w:val="clear" w:color="auto" w:fill="000000"/>
            <w:vAlign w:val="center"/>
          </w:tcPr>
          <w:p w14:paraId="3188B448" w14:textId="77777777" w:rsidR="00CA73F7" w:rsidRDefault="00573170" w:rsidP="00C000FC">
            <w:pPr>
              <w:jc w:val="center"/>
              <w:rPr>
                <w:noProof/>
                <w:color w:val="808080" w:themeColor="background1" w:themeShade="80"/>
                <w:sz w:val="20"/>
                <w:lang w:bidi="ar-SA"/>
              </w:rPr>
            </w:pPr>
            <w:r>
              <w:rPr>
                <w:noProof/>
              </w:rPr>
              <w:drawing>
                <wp:inline distT="0" distB="0" distL="0" distR="0" wp14:anchorId="7147ED4B" wp14:editId="6F6746DC">
                  <wp:extent cx="2926080" cy="2194560"/>
                  <wp:effectExtent l="0" t="0" r="0" b="0"/>
                  <wp:docPr id="542" name="Picture 542" descr="C:\Users\Steven Hill\AppData\Local\Microsoft\Windows\INetCache\Content.Word\2017-08-21-1752_4-Sun_807NIR_DiamondRing-Stack47-Gam2-Wavelets1x10+2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21-1752_4-Sun_807NIR_DiamondRing-Stack47-Gam2-Wavelets1x10+2x5-Color-Crop.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4332" r="5602"/>
                          <a:stretch/>
                        </pic:blipFill>
                        <pic:spPr bwMode="auto">
                          <a:xfrm>
                            <a:off x="0" y="0"/>
                            <a:ext cx="2926080" cy="21945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14:paraId="64790D2A" w14:textId="77777777" w:rsidR="00CA73F7" w:rsidRPr="004174E0" w:rsidRDefault="00573170" w:rsidP="00C000FC">
            <w:pPr>
              <w:jc w:val="center"/>
              <w:rPr>
                <w:sz w:val="20"/>
                <w:lang w:bidi="ar-SA"/>
              </w:rPr>
            </w:pPr>
            <w:r>
              <w:rPr>
                <w:noProof/>
              </w:rPr>
              <w:drawing>
                <wp:inline distT="0" distB="0" distL="0" distR="0" wp14:anchorId="6816666C" wp14:editId="3E642ADB">
                  <wp:extent cx="2286000" cy="2221992"/>
                  <wp:effectExtent l="0" t="0" r="0" b="0"/>
                  <wp:docPr id="545" name="Picture 545" descr="C:\Users\Steven Hill\AppData\Local\Microsoft\Windows\INetCache\Content.Word\SXI-Stack3-Log-Filtered-Wavelets1-Rot-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SXI-Stack3-Log-Filtered-Wavelets1-Rot-Color-Crop.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286000" cy="2221992"/>
                          </a:xfrm>
                          <a:prstGeom prst="rect">
                            <a:avLst/>
                          </a:prstGeom>
                          <a:noFill/>
                          <a:ln>
                            <a:noFill/>
                          </a:ln>
                        </pic:spPr>
                      </pic:pic>
                    </a:graphicData>
                  </a:graphic>
                </wp:inline>
              </w:drawing>
            </w:r>
          </w:p>
        </w:tc>
      </w:tr>
      <w:tr w:rsidR="00CA73F7" w:rsidRPr="00EE3E4F" w14:paraId="0A157B59" w14:textId="77777777" w:rsidTr="00C000FC">
        <w:trPr>
          <w:jc w:val="center"/>
        </w:trPr>
        <w:tc>
          <w:tcPr>
            <w:tcW w:w="4680" w:type="dxa"/>
            <w:shd w:val="clear" w:color="auto" w:fill="000000"/>
          </w:tcPr>
          <w:p w14:paraId="3EFEA18B" w14:textId="77777777" w:rsidR="00CA73F7" w:rsidRPr="00EE3E4F" w:rsidRDefault="00573170" w:rsidP="00C000FC">
            <w:pPr>
              <w:jc w:val="center"/>
              <w:rPr>
                <w:sz w:val="20"/>
                <w:lang w:bidi="ar-SA"/>
              </w:rPr>
            </w:pPr>
            <w:r w:rsidRPr="00573170">
              <w:rPr>
                <w:sz w:val="20"/>
                <w:lang w:bidi="ar-SA"/>
              </w:rPr>
              <w:t>2017-08-21-1752_4-Sun_807NIR_DiamondRing-Stack47-Gam2-Wavelets1x10+2x5-Color-Crop.jpg</w:t>
            </w:r>
          </w:p>
        </w:tc>
        <w:tc>
          <w:tcPr>
            <w:tcW w:w="4680" w:type="dxa"/>
            <w:shd w:val="clear" w:color="auto" w:fill="000000"/>
          </w:tcPr>
          <w:p w14:paraId="49883992" w14:textId="77777777" w:rsidR="00CA73F7" w:rsidRPr="00EE3E4F" w:rsidRDefault="004B0035" w:rsidP="00C000FC">
            <w:pPr>
              <w:jc w:val="center"/>
              <w:rPr>
                <w:sz w:val="20"/>
                <w:lang w:bidi="ar-SA"/>
              </w:rPr>
            </w:pPr>
            <w:r w:rsidRPr="004B0035">
              <w:rPr>
                <w:sz w:val="20"/>
                <w:lang w:bidi="ar-SA"/>
              </w:rPr>
              <w:t>SXI-Stack3-Log-Filtered-Wavelets1-Rot-Color-Crop.jpg</w:t>
            </w:r>
          </w:p>
        </w:tc>
      </w:tr>
    </w:tbl>
    <w:p w14:paraId="7529A89F" w14:textId="77777777" w:rsidR="00CA73F7" w:rsidRPr="0022092A" w:rsidRDefault="00CA73F7" w:rsidP="00CA73F7">
      <w:pPr>
        <w:rPr>
          <w:lang w:bidi="ar-SA"/>
        </w:rPr>
      </w:pPr>
    </w:p>
    <w:p w14:paraId="5A36CACE" w14:textId="77777777" w:rsidR="00CA73F7" w:rsidRPr="008E6711" w:rsidRDefault="008E6711" w:rsidP="008E6711">
      <w:pPr>
        <w:rPr>
          <w:b/>
          <w:lang w:bidi="ar-SA"/>
        </w:rPr>
      </w:pPr>
      <w:r w:rsidRPr="008E6711">
        <w:rPr>
          <w:b/>
          <w:lang w:bidi="ar-SA"/>
        </w:rPr>
        <w:t>2017-08-21-1750_4-Sun_807NIR: Exposure=0.009433; Gain=50; Gamma=50</w:t>
      </w:r>
    </w:p>
    <w:p w14:paraId="030F222C" w14:textId="77777777" w:rsidR="008E6711" w:rsidRDefault="008E6711" w:rsidP="008E6711">
      <w:pPr>
        <w:rPr>
          <w:lang w:bidi="ar-SA"/>
        </w:rPr>
      </w:pPr>
      <w:r>
        <w:rPr>
          <w:lang w:bidi="ar-SA"/>
        </w:rPr>
        <w:t>This sequence only had 145 frames for a total exposure of 1.3678 seconds. I terminated it early once I realized I wasn’t capturing too much of the corona. Rather than increase exposure or gain, which would saturate the inner coronal, I increased gamma to near the maximum for the next sequence. However, with gamma set to 50 for this sequence, the response should be linear.</w:t>
      </w:r>
    </w:p>
    <w:p w14:paraId="769EA395" w14:textId="77777777" w:rsidR="008E6711" w:rsidRDefault="008E6711" w:rsidP="008E6711">
      <w:pPr>
        <w:rPr>
          <w:lang w:bidi="ar-SA"/>
        </w:rPr>
      </w:pPr>
    </w:p>
    <w:p w14:paraId="3EF694C6" w14:textId="77777777" w:rsidR="008E6711" w:rsidRPr="008E6711" w:rsidRDefault="008E6711" w:rsidP="008E6711">
      <w:pPr>
        <w:rPr>
          <w:b/>
          <w:lang w:bidi="ar-SA"/>
        </w:rPr>
      </w:pPr>
      <w:r w:rsidRPr="008E6711">
        <w:rPr>
          <w:b/>
          <w:lang w:bidi="ar-SA"/>
        </w:rPr>
        <w:t>2017-08-21-1752_4-Sun_807NIR: Exposure=0.009433; Gain=50; Gamma=95</w:t>
      </w:r>
    </w:p>
    <w:p w14:paraId="14B65443" w14:textId="77777777" w:rsidR="008E6711" w:rsidRDefault="008E6711" w:rsidP="008E6711">
      <w:pPr>
        <w:rPr>
          <w:lang w:bidi="ar-SA"/>
        </w:rPr>
      </w:pPr>
      <w:r>
        <w:rPr>
          <w:lang w:bidi="ar-SA"/>
        </w:rPr>
        <w:t>This sequence uses near maximum gamma. It is an extended sequence with 2253 frames. The sequence was initiated during totality and the first 600 frames cover totality for a total exposure of 5.6598 seconds. Frames from 650 to 697 show the diamond ring. Between 600 and 650 is a hard to characterize transition between totality and the diamond ring. Further examination may show a good example of Bailey’s Beads.  At about frame 698 I replaced the NIR + 2xND filters to return to the partial phase.  The last TBD frames show the crescent Sun.</w:t>
      </w:r>
    </w:p>
    <w:p w14:paraId="31CB4A22" w14:textId="77777777" w:rsidR="008E6711" w:rsidRDefault="008E6711"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27274" w:rsidRPr="004174E0" w14:paraId="13EA9331" w14:textId="77777777" w:rsidTr="003A4B3C">
        <w:trPr>
          <w:jc w:val="center"/>
        </w:trPr>
        <w:tc>
          <w:tcPr>
            <w:tcW w:w="4680" w:type="dxa"/>
            <w:shd w:val="clear" w:color="auto" w:fill="000000"/>
            <w:vAlign w:val="center"/>
          </w:tcPr>
          <w:p w14:paraId="5EE7D23E" w14:textId="77777777" w:rsidR="00A27274" w:rsidRDefault="00A27274" w:rsidP="003A4B3C">
            <w:pPr>
              <w:jc w:val="center"/>
              <w:rPr>
                <w:noProof/>
                <w:color w:val="808080" w:themeColor="background1" w:themeShade="80"/>
                <w:sz w:val="20"/>
                <w:lang w:bidi="ar-SA"/>
              </w:rPr>
            </w:pPr>
            <w:r>
              <w:rPr>
                <w:noProof/>
              </w:rPr>
              <w:lastRenderedPageBreak/>
              <w:drawing>
                <wp:inline distT="0" distB="0" distL="0" distR="0" wp14:anchorId="23CCE36F" wp14:editId="063DE4EE">
                  <wp:extent cx="2926080" cy="2670048"/>
                  <wp:effectExtent l="0" t="0" r="0" b="0"/>
                  <wp:docPr id="554" name="Picture 554" descr="C:\Users\Steven Hill\AppData\Local\Microsoft\Windows\INetCache\Content.Word\Totality-20170821UT--0006-001ms-Aligned_thru_016ms-SmartMergeCurve-Wavelets2-Sat150-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Totality-20170821UT--0006-001ms-Aligned_thru_016ms-SmartMergeCurve-Wavelets2-Sat150-Crop-HalfSize.jpg"/>
                          <pic:cNvPicPr>
                            <a:picLocks noChangeAspect="1" noChangeArrowheads="1"/>
                          </pic:cNvPicPr>
                        </pic:nvPicPr>
                        <pic:blipFill>
                          <a:blip r:embed="rId99" cstate="print">
                            <a:extLst>
                              <a:ext uri="{BEBA8EAE-BF5A-486C-A8C5-ECC9F3942E4B}">
                                <a14:imgProps xmlns:a14="http://schemas.microsoft.com/office/drawing/2010/main">
                                  <a14:imgLayer r:embed="rId10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670048"/>
                          </a:xfrm>
                          <a:prstGeom prst="rect">
                            <a:avLst/>
                          </a:prstGeom>
                          <a:noFill/>
                          <a:ln>
                            <a:noFill/>
                          </a:ln>
                        </pic:spPr>
                      </pic:pic>
                    </a:graphicData>
                  </a:graphic>
                </wp:inline>
              </w:drawing>
            </w:r>
          </w:p>
        </w:tc>
        <w:tc>
          <w:tcPr>
            <w:tcW w:w="4680" w:type="dxa"/>
            <w:shd w:val="clear" w:color="auto" w:fill="000000"/>
          </w:tcPr>
          <w:p w14:paraId="7E7970D5" w14:textId="77777777" w:rsidR="00A27274" w:rsidRPr="004174E0" w:rsidRDefault="00A27274" w:rsidP="003A4B3C">
            <w:pPr>
              <w:jc w:val="center"/>
              <w:rPr>
                <w:sz w:val="20"/>
                <w:lang w:bidi="ar-SA"/>
              </w:rPr>
            </w:pPr>
            <w:r>
              <w:rPr>
                <w:noProof/>
              </w:rPr>
              <w:drawing>
                <wp:inline distT="0" distB="0" distL="0" distR="0" wp14:anchorId="0F843C81" wp14:editId="5F11E39F">
                  <wp:extent cx="2926080" cy="2322576"/>
                  <wp:effectExtent l="0" t="0" r="0" b="0"/>
                  <wp:docPr id="555" name="Picture 555"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01"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14:paraId="380100B1" w14:textId="77777777" w:rsidTr="003A4B3C">
        <w:trPr>
          <w:jc w:val="center"/>
        </w:trPr>
        <w:tc>
          <w:tcPr>
            <w:tcW w:w="4680" w:type="dxa"/>
            <w:shd w:val="clear" w:color="auto" w:fill="000000"/>
          </w:tcPr>
          <w:p w14:paraId="291D835D" w14:textId="77777777" w:rsidR="00A27274" w:rsidRPr="00EE3E4F" w:rsidRDefault="00A27274" w:rsidP="003A4B3C">
            <w:pPr>
              <w:jc w:val="center"/>
              <w:rPr>
                <w:sz w:val="20"/>
                <w:lang w:bidi="ar-SA"/>
              </w:rPr>
            </w:pPr>
            <w:r w:rsidRPr="00A27274">
              <w:rPr>
                <w:sz w:val="20"/>
                <w:lang w:bidi="ar-SA"/>
              </w:rPr>
              <w:t>Totality-20170821UT--0006-001ms-Aligned_thru_016ms-SmartMergeCurve-Wavelets2-Sat150-Crop-HalfSize.jpg</w:t>
            </w:r>
          </w:p>
        </w:tc>
        <w:tc>
          <w:tcPr>
            <w:tcW w:w="4680" w:type="dxa"/>
            <w:shd w:val="clear" w:color="auto" w:fill="000000"/>
          </w:tcPr>
          <w:p w14:paraId="6C4541FA" w14:textId="77777777"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jpg</w:t>
            </w:r>
          </w:p>
        </w:tc>
      </w:tr>
      <w:tr w:rsidR="00A27274" w:rsidRPr="004174E0" w14:paraId="2A26E54C" w14:textId="77777777" w:rsidTr="003A4B3C">
        <w:trPr>
          <w:jc w:val="center"/>
        </w:trPr>
        <w:tc>
          <w:tcPr>
            <w:tcW w:w="4680" w:type="dxa"/>
            <w:shd w:val="clear" w:color="auto" w:fill="000000"/>
            <w:vAlign w:val="center"/>
          </w:tcPr>
          <w:p w14:paraId="19845D4C" w14:textId="77777777" w:rsidR="00A27274" w:rsidRDefault="00A27274" w:rsidP="003A4B3C">
            <w:pPr>
              <w:jc w:val="center"/>
              <w:rPr>
                <w:noProof/>
                <w:color w:val="808080" w:themeColor="background1" w:themeShade="80"/>
                <w:sz w:val="20"/>
                <w:lang w:bidi="ar-SA"/>
              </w:rPr>
            </w:pPr>
            <w:r>
              <w:rPr>
                <w:noProof/>
              </w:rPr>
              <w:drawing>
                <wp:inline distT="0" distB="0" distL="0" distR="0" wp14:anchorId="4C5644E5" wp14:editId="249DE1E1">
                  <wp:extent cx="2926080" cy="1993392"/>
                  <wp:effectExtent l="0" t="0" r="0" b="0"/>
                  <wp:docPr id="559" name="Picture 559" descr="C:\Users\Steven Hill\AppData\Local\Microsoft\Windows\INetCache\Content.Word\Totality-20170821UT--0006-064ms-thru-512ms-Wavelets-Filter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Totality-20170821UT--0006-064ms-thru-512ms-Wavelets-Filtered-HalfSize.jpg"/>
                          <pic:cNvPicPr>
                            <a:picLocks noChangeAspect="1" noChangeArrowheads="1"/>
                          </pic:cNvPicPr>
                        </pic:nvPicPr>
                        <pic:blipFill>
                          <a:blip r:embed="rId102" cstate="print">
                            <a:extLst>
                              <a:ext uri="{BEBA8EAE-BF5A-486C-A8C5-ECC9F3942E4B}">
                                <a14:imgProps xmlns:a14="http://schemas.microsoft.com/office/drawing/2010/main">
                                  <a14:imgLayer r:embed="rId1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1993392"/>
                          </a:xfrm>
                          <a:prstGeom prst="rect">
                            <a:avLst/>
                          </a:prstGeom>
                          <a:noFill/>
                          <a:ln>
                            <a:noFill/>
                          </a:ln>
                        </pic:spPr>
                      </pic:pic>
                    </a:graphicData>
                  </a:graphic>
                </wp:inline>
              </w:drawing>
            </w:r>
          </w:p>
        </w:tc>
        <w:tc>
          <w:tcPr>
            <w:tcW w:w="4680" w:type="dxa"/>
            <w:shd w:val="clear" w:color="auto" w:fill="000000"/>
          </w:tcPr>
          <w:p w14:paraId="05FBDBAB" w14:textId="77777777" w:rsidR="00A27274" w:rsidRPr="004174E0" w:rsidRDefault="00A27274" w:rsidP="003A4B3C">
            <w:pPr>
              <w:jc w:val="center"/>
              <w:rPr>
                <w:sz w:val="20"/>
                <w:lang w:bidi="ar-SA"/>
              </w:rPr>
            </w:pPr>
            <w:r>
              <w:rPr>
                <w:noProof/>
              </w:rPr>
              <w:drawing>
                <wp:inline distT="0" distB="0" distL="0" distR="0" wp14:anchorId="57EF42AA" wp14:editId="10DD4A01">
                  <wp:extent cx="2926080" cy="2322576"/>
                  <wp:effectExtent l="0" t="0" r="0" b="0"/>
                  <wp:docPr id="557" name="Picture 557" descr="C:\Users\Steven Hill\AppData\Local\Microsoft\Windows\INetCache\Content.Word\Totality-20170821UT--0006-001ms-Aligned_thru_512ms-SmartMergeCurve-Gam-Wavelets2-Sat130pct-Crop-HalfSize-ExtrSt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Totality-20170821UT--0006-001ms-Aligned_thru_512ms-SmartMergeCurve-Gam-Wavelets2-Sat130pct-Crop-HalfSize-ExtrStr.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14:paraId="70CD77E3" w14:textId="77777777" w:rsidTr="003A4B3C">
        <w:trPr>
          <w:jc w:val="center"/>
        </w:trPr>
        <w:tc>
          <w:tcPr>
            <w:tcW w:w="4680" w:type="dxa"/>
            <w:shd w:val="clear" w:color="auto" w:fill="000000"/>
          </w:tcPr>
          <w:p w14:paraId="31375499" w14:textId="77777777" w:rsidR="00A27274" w:rsidRPr="00EE3E4F" w:rsidRDefault="00A27274" w:rsidP="003A4B3C">
            <w:pPr>
              <w:jc w:val="center"/>
              <w:rPr>
                <w:sz w:val="20"/>
                <w:lang w:bidi="ar-SA"/>
              </w:rPr>
            </w:pPr>
            <w:r w:rsidRPr="00A27274">
              <w:rPr>
                <w:sz w:val="20"/>
                <w:lang w:bidi="ar-SA"/>
              </w:rPr>
              <w:t>Totality-20170821UT--0006-064ms-thru-512ms-Wavelets-Filtered-HalfSize.jpg</w:t>
            </w:r>
          </w:p>
        </w:tc>
        <w:tc>
          <w:tcPr>
            <w:tcW w:w="4680" w:type="dxa"/>
            <w:shd w:val="clear" w:color="auto" w:fill="000000"/>
          </w:tcPr>
          <w:p w14:paraId="32B55011" w14:textId="77777777"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ExtrStr.jpg</w:t>
            </w:r>
          </w:p>
        </w:tc>
      </w:tr>
    </w:tbl>
    <w:p w14:paraId="157D25E5" w14:textId="77777777" w:rsidR="00A27274" w:rsidRDefault="00A27274" w:rsidP="008E6711">
      <w:pPr>
        <w:rPr>
          <w:lang w:bidi="ar-SA"/>
        </w:rPr>
      </w:pPr>
    </w:p>
    <w:p w14:paraId="7D23815A" w14:textId="77777777" w:rsidR="00A27274" w:rsidRDefault="00A27274" w:rsidP="008E6711">
      <w:pPr>
        <w:rPr>
          <w:lang w:bidi="ar-SA"/>
        </w:rPr>
      </w:pPr>
    </w:p>
    <w:p w14:paraId="56265E9E" w14:textId="77777777" w:rsidR="00A27274" w:rsidRDefault="00A27274" w:rsidP="008E6711">
      <w:pPr>
        <w:rPr>
          <w:lang w:bidi="ar-SA"/>
        </w:rPr>
      </w:pPr>
    </w:p>
    <w:p w14:paraId="1908B63B" w14:textId="77777777" w:rsidR="00A27274" w:rsidRDefault="00E5566E" w:rsidP="008E6711">
      <w:pPr>
        <w:rPr>
          <w:lang w:bidi="ar-SA"/>
        </w:rPr>
      </w:pPr>
      <w:r>
        <w:rPr>
          <w:noProof/>
        </w:rPr>
        <w:lastRenderedPageBreak/>
        <w:drawing>
          <wp:inline distT="0" distB="0" distL="0" distR="0" wp14:anchorId="146CBE77" wp14:editId="2AD39441">
            <wp:extent cx="2926080" cy="2843784"/>
            <wp:effectExtent l="0" t="0" r="0" b="0"/>
            <wp:docPr id="561" name="Picture 561" descr="C:\Users\Steven Hill\AppData\Local\Microsoft\Windows\INetCache\Content.Word\Totality-20170821UT--0007-004ms-Converted-Edited-Diamond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Totality-20170821UT--0007-004ms-Converted-Edited-DiamondRing.jpg"/>
                    <pic:cNvPicPr>
                      <a:picLocks noChangeAspect="1" noChangeArrowheads="1"/>
                    </pic:cNvPicPr>
                  </pic:nvPicPr>
                  <pic:blipFill>
                    <a:blip r:embed="rId105" cstate="print">
                      <a:extLst>
                        <a:ext uri="{BEBA8EAE-BF5A-486C-A8C5-ECC9F3942E4B}">
                          <a14:imgProps xmlns:a14="http://schemas.microsoft.com/office/drawing/2010/main">
                            <a14:imgLayer r:embed="rId10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843784"/>
                    </a:xfrm>
                    <a:prstGeom prst="rect">
                      <a:avLst/>
                    </a:prstGeom>
                    <a:noFill/>
                    <a:ln>
                      <a:noFill/>
                    </a:ln>
                  </pic:spPr>
                </pic:pic>
              </a:graphicData>
            </a:graphic>
          </wp:inline>
        </w:drawing>
      </w:r>
    </w:p>
    <w:p w14:paraId="7E43BF4F" w14:textId="77777777" w:rsidR="00E5566E" w:rsidRDefault="00E5566E" w:rsidP="008E6711">
      <w:pPr>
        <w:rPr>
          <w:lang w:bidi="ar-SA"/>
        </w:rPr>
      </w:pPr>
      <w:r w:rsidRPr="00E5566E">
        <w:rPr>
          <w:lang w:bidi="ar-SA"/>
        </w:rPr>
        <w:t>Totality-20170821UT--0007-004ms-Converted-Edited-DiamondRing.jpg</w:t>
      </w:r>
    </w:p>
    <w:p w14:paraId="080F3DA7" w14:textId="77777777" w:rsidR="003A4B3C" w:rsidRDefault="003A4B3C" w:rsidP="008E6711">
      <w:pPr>
        <w:rPr>
          <w:lang w:bidi="ar-SA"/>
        </w:rPr>
      </w:pPr>
    </w:p>
    <w:p w14:paraId="4BBCDE33" w14:textId="77777777" w:rsidR="003A4B3C" w:rsidRDefault="003A4B3C">
      <w:pPr>
        <w:rPr>
          <w:rFonts w:cs="Arial"/>
          <w:b/>
          <w:bCs/>
          <w:sz w:val="26"/>
          <w:szCs w:val="26"/>
          <w:lang w:bidi="ar-SA"/>
        </w:rPr>
      </w:pPr>
      <w:r>
        <w:br w:type="page"/>
      </w:r>
    </w:p>
    <w:p w14:paraId="27A51CA7" w14:textId="77777777" w:rsidR="003A4B3C" w:rsidRPr="00D4326C" w:rsidRDefault="003A4B3C" w:rsidP="003A4B3C">
      <w:pPr>
        <w:pStyle w:val="Heading3"/>
      </w:pPr>
      <w:bookmarkStart w:id="29" w:name="_Toc12884629"/>
      <w:r>
        <w:lastRenderedPageBreak/>
        <w:t>2017-Aug-2</w:t>
      </w:r>
      <w:r w:rsidR="003A0506">
        <w:t>8</w:t>
      </w:r>
      <w:r>
        <w:t xml:space="preserve"> (Aug-2</w:t>
      </w:r>
      <w:r w:rsidR="003A0506">
        <w:t>9</w:t>
      </w:r>
      <w:r>
        <w:t xml:space="preserve"> UT): </w:t>
      </w:r>
      <w:r w:rsidRPr="002B2B28">
        <w:t xml:space="preserve"> </w:t>
      </w:r>
      <w:r w:rsidR="003A0506">
        <w:t>Saturn Video</w:t>
      </w:r>
      <w:bookmarkEnd w:id="29"/>
    </w:p>
    <w:p w14:paraId="0448E925" w14:textId="77777777" w:rsidR="003A4B3C" w:rsidRDefault="003A0506" w:rsidP="003A4B3C">
      <w:pPr>
        <w:rPr>
          <w:color w:val="808080" w:themeColor="background1" w:themeShade="80"/>
          <w:sz w:val="20"/>
          <w:lang w:bidi="ar-SA"/>
        </w:rPr>
      </w:pPr>
      <w:r>
        <w:rPr>
          <w:color w:val="808080" w:themeColor="background1" w:themeShade="80"/>
          <w:sz w:val="20"/>
          <w:lang w:bidi="ar-SA"/>
        </w:rPr>
        <w:t>Last Updated 8/30</w:t>
      </w:r>
      <w:r w:rsidR="003A4B3C">
        <w:rPr>
          <w:color w:val="808080" w:themeColor="background1" w:themeShade="80"/>
          <w:sz w:val="20"/>
          <w:lang w:bidi="ar-SA"/>
        </w:rPr>
        <w:t>/2017</w:t>
      </w:r>
    </w:p>
    <w:p w14:paraId="7C24E5F0" w14:textId="77777777" w:rsidR="003A4B3C" w:rsidRDefault="003A4B3C" w:rsidP="003A4B3C">
      <w:pPr>
        <w:rPr>
          <w:lang w:bidi="ar-SA"/>
        </w:rPr>
      </w:pPr>
    </w:p>
    <w:p w14:paraId="2E961C8D" w14:textId="77777777" w:rsidR="00BE5689" w:rsidRPr="009164B7" w:rsidRDefault="00BE5689" w:rsidP="00BE5689">
      <w:r>
        <w:t xml:space="preserve">Very steady seeing (4/5) and good transparency. </w:t>
      </w:r>
      <w:proofErr w:type="gramStart"/>
      <w:r>
        <w:t>But,</w:t>
      </w:r>
      <w:proofErr w:type="gramEnd"/>
      <w:r>
        <w:t xml:space="preserve"> Saturn was very low (20-25 deg elevation; airmass ~2.4-2.9). Best achievable elevation is only 28 deg (airmass ~2.1) at transit!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E5689" w:rsidRPr="004174E0" w14:paraId="6E430F68" w14:textId="77777777" w:rsidTr="00BC2F63">
        <w:trPr>
          <w:jc w:val="center"/>
        </w:trPr>
        <w:tc>
          <w:tcPr>
            <w:tcW w:w="4680" w:type="dxa"/>
            <w:shd w:val="clear" w:color="auto" w:fill="000000"/>
            <w:vAlign w:val="center"/>
          </w:tcPr>
          <w:p w14:paraId="4FD22A82" w14:textId="77777777" w:rsidR="00BE5689" w:rsidRDefault="00816735" w:rsidP="00BC2F63">
            <w:pPr>
              <w:jc w:val="center"/>
              <w:rPr>
                <w:noProof/>
                <w:color w:val="808080" w:themeColor="background1" w:themeShade="80"/>
                <w:sz w:val="20"/>
                <w:lang w:bidi="ar-SA"/>
              </w:rPr>
            </w:pPr>
            <w:r>
              <w:rPr>
                <w:noProof/>
              </w:rPr>
              <w:drawing>
                <wp:inline distT="0" distB="0" distL="0" distR="0" wp14:anchorId="11EB3DDC" wp14:editId="08B0D5E6">
                  <wp:extent cx="2553335" cy="2553335"/>
                  <wp:effectExtent l="0" t="0" r="0" b="0"/>
                  <wp:docPr id="485" name="Picture 485" descr="C:\Users\Steven Hill\AppData\Local\Microsoft\Windows\INetCache\Content.Word\2017-08-29-0351_2-Hill-Saturn-Composite-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8-29-0351_2-Hill-Saturn-Composite-RGB-Wavelets.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53335" cy="2553335"/>
                          </a:xfrm>
                          <a:prstGeom prst="rect">
                            <a:avLst/>
                          </a:prstGeom>
                          <a:noFill/>
                          <a:ln>
                            <a:noFill/>
                          </a:ln>
                        </pic:spPr>
                      </pic:pic>
                    </a:graphicData>
                  </a:graphic>
                </wp:inline>
              </w:drawing>
            </w:r>
          </w:p>
        </w:tc>
        <w:tc>
          <w:tcPr>
            <w:tcW w:w="4680" w:type="dxa"/>
            <w:shd w:val="clear" w:color="auto" w:fill="000000"/>
          </w:tcPr>
          <w:p w14:paraId="4CB59C89" w14:textId="77777777" w:rsidR="00BE5689" w:rsidRPr="004174E0" w:rsidRDefault="00BE5689" w:rsidP="00BC2F63">
            <w:pPr>
              <w:jc w:val="center"/>
              <w:rPr>
                <w:sz w:val="20"/>
                <w:lang w:bidi="ar-SA"/>
              </w:rPr>
            </w:pPr>
          </w:p>
        </w:tc>
      </w:tr>
      <w:tr w:rsidR="00BE5689" w:rsidRPr="00EE3E4F" w14:paraId="36DFA441" w14:textId="77777777" w:rsidTr="00BC2F63">
        <w:trPr>
          <w:jc w:val="center"/>
        </w:trPr>
        <w:tc>
          <w:tcPr>
            <w:tcW w:w="4680" w:type="dxa"/>
            <w:shd w:val="clear" w:color="auto" w:fill="000000"/>
          </w:tcPr>
          <w:p w14:paraId="1DB2E83E" w14:textId="77777777" w:rsidR="00BE5689" w:rsidRPr="00EE3E4F" w:rsidRDefault="00BE5689" w:rsidP="00BC2F63">
            <w:pPr>
              <w:jc w:val="center"/>
              <w:rPr>
                <w:sz w:val="20"/>
                <w:lang w:bidi="ar-SA"/>
              </w:rPr>
            </w:pPr>
            <w:r w:rsidRPr="00A54FAE">
              <w:rPr>
                <w:sz w:val="20"/>
                <w:lang w:bidi="ar-SA"/>
              </w:rPr>
              <w:t>2017-08-02-0401_5-Hill-Saturn-RGB-Wavelets-WhtBal-Stuff.png</w:t>
            </w:r>
          </w:p>
        </w:tc>
        <w:tc>
          <w:tcPr>
            <w:tcW w:w="4680" w:type="dxa"/>
            <w:shd w:val="clear" w:color="auto" w:fill="000000"/>
          </w:tcPr>
          <w:p w14:paraId="738455E2" w14:textId="77777777" w:rsidR="00BE5689" w:rsidRPr="00EE3E4F" w:rsidRDefault="00BE5689" w:rsidP="00BC2F63">
            <w:pPr>
              <w:jc w:val="center"/>
              <w:rPr>
                <w:sz w:val="20"/>
                <w:lang w:bidi="ar-SA"/>
              </w:rPr>
            </w:pPr>
            <w:r>
              <w:rPr>
                <w:sz w:val="20"/>
                <w:lang w:bidi="ar-SA"/>
              </w:rPr>
              <w:t>TBD</w:t>
            </w:r>
          </w:p>
        </w:tc>
      </w:tr>
    </w:tbl>
    <w:p w14:paraId="3CAD33D8" w14:textId="77777777" w:rsidR="00BE5689" w:rsidRDefault="00BE5689" w:rsidP="00BE5689">
      <w:pPr>
        <w:rPr>
          <w:lang w:bidi="ar-SA"/>
        </w:rPr>
      </w:pPr>
    </w:p>
    <w:p w14:paraId="5BAAC454" w14:textId="77777777" w:rsidR="000E72E2" w:rsidRDefault="000E72E2" w:rsidP="000E72E2">
      <w:r>
        <w:t>Old Jupiter stuff</w:t>
      </w:r>
      <w:r w:rsidR="00C06E8C">
        <w:t xml:space="preserve"> is included as an FYI and to inform predictions for Uranus and Neptune camera settings.</w:t>
      </w:r>
    </w:p>
    <w:tbl>
      <w:tblPr>
        <w:tblStyle w:val="TableGrid"/>
        <w:tblW w:w="0" w:type="auto"/>
        <w:tblLook w:val="04A0" w:firstRow="1" w:lastRow="0" w:firstColumn="1" w:lastColumn="0" w:noHBand="0" w:noVBand="1"/>
      </w:tblPr>
      <w:tblGrid>
        <w:gridCol w:w="1521"/>
        <w:gridCol w:w="1601"/>
        <w:gridCol w:w="1504"/>
        <w:gridCol w:w="1691"/>
        <w:gridCol w:w="1652"/>
        <w:gridCol w:w="1381"/>
      </w:tblGrid>
      <w:tr w:rsidR="000E72E2" w14:paraId="6BAACB01"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413AA2B5" w14:textId="77777777" w:rsidR="000E72E2" w:rsidRDefault="000E72E2">
            <w:r>
              <w:t>Filter</w:t>
            </w:r>
          </w:p>
        </w:tc>
        <w:tc>
          <w:tcPr>
            <w:tcW w:w="1639" w:type="dxa"/>
            <w:tcBorders>
              <w:top w:val="single" w:sz="4" w:space="0" w:color="auto"/>
              <w:left w:val="single" w:sz="4" w:space="0" w:color="auto"/>
              <w:bottom w:val="single" w:sz="4" w:space="0" w:color="auto"/>
              <w:right w:val="single" w:sz="4" w:space="0" w:color="auto"/>
            </w:tcBorders>
            <w:hideMark/>
          </w:tcPr>
          <w:p w14:paraId="0180CB94" w14:textId="77777777" w:rsidR="000E72E2" w:rsidRDefault="000E72E2">
            <w:r>
              <w:t>Gamma</w:t>
            </w:r>
          </w:p>
        </w:tc>
        <w:tc>
          <w:tcPr>
            <w:tcW w:w="1552" w:type="dxa"/>
            <w:tcBorders>
              <w:top w:val="single" w:sz="4" w:space="0" w:color="auto"/>
              <w:left w:val="single" w:sz="4" w:space="0" w:color="auto"/>
              <w:bottom w:val="single" w:sz="4" w:space="0" w:color="auto"/>
              <w:right w:val="single" w:sz="4" w:space="0" w:color="auto"/>
            </w:tcBorders>
            <w:hideMark/>
          </w:tcPr>
          <w:p w14:paraId="450EADBA" w14:textId="77777777" w:rsidR="000E72E2" w:rsidRDefault="000E72E2">
            <w:r>
              <w:t>Gain</w:t>
            </w:r>
          </w:p>
        </w:tc>
        <w:tc>
          <w:tcPr>
            <w:tcW w:w="1717" w:type="dxa"/>
            <w:tcBorders>
              <w:top w:val="single" w:sz="4" w:space="0" w:color="auto"/>
              <w:left w:val="single" w:sz="4" w:space="0" w:color="auto"/>
              <w:bottom w:val="single" w:sz="4" w:space="0" w:color="auto"/>
              <w:right w:val="single" w:sz="4" w:space="0" w:color="auto"/>
            </w:tcBorders>
            <w:hideMark/>
          </w:tcPr>
          <w:p w14:paraId="5F2BA4EB" w14:textId="77777777" w:rsidR="000E72E2" w:rsidRDefault="000E72E2">
            <w:r>
              <w:t>Brightness</w:t>
            </w:r>
          </w:p>
        </w:tc>
        <w:tc>
          <w:tcPr>
            <w:tcW w:w="1683" w:type="dxa"/>
            <w:tcBorders>
              <w:top w:val="single" w:sz="4" w:space="0" w:color="auto"/>
              <w:left w:val="single" w:sz="4" w:space="0" w:color="auto"/>
              <w:bottom w:val="single" w:sz="4" w:space="0" w:color="auto"/>
              <w:right w:val="single" w:sz="4" w:space="0" w:color="auto"/>
            </w:tcBorders>
            <w:hideMark/>
          </w:tcPr>
          <w:p w14:paraId="2862A357" w14:textId="77777777" w:rsidR="000E72E2" w:rsidRDefault="000E72E2">
            <w:r>
              <w:t>Exposure</w:t>
            </w:r>
          </w:p>
        </w:tc>
        <w:tc>
          <w:tcPr>
            <w:tcW w:w="1417" w:type="dxa"/>
            <w:tcBorders>
              <w:top w:val="single" w:sz="4" w:space="0" w:color="auto"/>
              <w:left w:val="single" w:sz="4" w:space="0" w:color="auto"/>
              <w:bottom w:val="single" w:sz="4" w:space="0" w:color="auto"/>
              <w:right w:val="single" w:sz="4" w:space="0" w:color="auto"/>
            </w:tcBorders>
            <w:hideMark/>
          </w:tcPr>
          <w:p w14:paraId="6B20FD85" w14:textId="77777777" w:rsidR="000E72E2" w:rsidRDefault="000E72E2">
            <w:r>
              <w:t>LT</w:t>
            </w:r>
          </w:p>
        </w:tc>
      </w:tr>
      <w:tr w:rsidR="000E72E2" w14:paraId="4EBAFB78"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123AD097" w14:textId="77777777" w:rsidR="000E72E2" w:rsidRDefault="000E72E2">
            <w:r>
              <w:t>GRN</w:t>
            </w:r>
          </w:p>
        </w:tc>
        <w:tc>
          <w:tcPr>
            <w:tcW w:w="1639" w:type="dxa"/>
            <w:tcBorders>
              <w:top w:val="single" w:sz="4" w:space="0" w:color="auto"/>
              <w:left w:val="single" w:sz="4" w:space="0" w:color="auto"/>
              <w:bottom w:val="single" w:sz="4" w:space="0" w:color="auto"/>
              <w:right w:val="single" w:sz="4" w:space="0" w:color="auto"/>
            </w:tcBorders>
            <w:hideMark/>
          </w:tcPr>
          <w:p w14:paraId="7560E1A1" w14:textId="77777777" w:rsidR="000E72E2" w:rsidRDefault="000E72E2">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hideMark/>
          </w:tcPr>
          <w:p w14:paraId="20BCE735"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09FEB0B4"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0ACD91B5" w14:textId="77777777"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0B5B7598" w14:textId="77777777" w:rsidR="000E72E2" w:rsidRDefault="000E72E2">
            <w:r>
              <w:t>9:54 pm</w:t>
            </w:r>
          </w:p>
        </w:tc>
      </w:tr>
      <w:tr w:rsidR="000E72E2" w14:paraId="0A0568FB"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764E0DB9" w14:textId="77777777" w:rsidR="000E72E2" w:rsidRDefault="000E72E2">
            <w:r>
              <w:t>BLU</w:t>
            </w:r>
          </w:p>
        </w:tc>
        <w:tc>
          <w:tcPr>
            <w:tcW w:w="1639" w:type="dxa"/>
            <w:tcBorders>
              <w:top w:val="single" w:sz="4" w:space="0" w:color="auto"/>
              <w:left w:val="single" w:sz="4" w:space="0" w:color="auto"/>
              <w:bottom w:val="single" w:sz="4" w:space="0" w:color="auto"/>
              <w:right w:val="single" w:sz="4" w:space="0" w:color="auto"/>
            </w:tcBorders>
            <w:hideMark/>
          </w:tcPr>
          <w:p w14:paraId="2B7157F6"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3648459F"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0DA3A2A8"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59A3BBDB" w14:textId="77777777"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796A9C91" w14:textId="77777777" w:rsidR="000E72E2" w:rsidRDefault="000E72E2">
            <w:r>
              <w:t>10:01 pm</w:t>
            </w:r>
          </w:p>
        </w:tc>
      </w:tr>
      <w:tr w:rsidR="000E72E2" w14:paraId="016CB6DE"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0C9913DE" w14:textId="77777777" w:rsidR="000E72E2" w:rsidRDefault="000E72E2">
            <w:r>
              <w:t>NUV</w:t>
            </w:r>
          </w:p>
        </w:tc>
        <w:tc>
          <w:tcPr>
            <w:tcW w:w="1639" w:type="dxa"/>
            <w:tcBorders>
              <w:top w:val="single" w:sz="4" w:space="0" w:color="auto"/>
              <w:left w:val="single" w:sz="4" w:space="0" w:color="auto"/>
              <w:bottom w:val="single" w:sz="4" w:space="0" w:color="auto"/>
              <w:right w:val="single" w:sz="4" w:space="0" w:color="auto"/>
            </w:tcBorders>
            <w:hideMark/>
          </w:tcPr>
          <w:p w14:paraId="679BE557"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62BA3590" w14:textId="77777777"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14:paraId="1CA5B1ED"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1BA7980F" w14:textId="77777777" w:rsidR="000E72E2" w:rsidRDefault="000E72E2">
            <w:r>
              <w:t xml:space="preserve">1251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07812B74" w14:textId="77777777" w:rsidR="000E72E2" w:rsidRDefault="000E72E2">
            <w:r>
              <w:t>10:03 am</w:t>
            </w:r>
          </w:p>
        </w:tc>
      </w:tr>
      <w:tr w:rsidR="000E72E2" w14:paraId="54218C9D"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42B01F31" w14:textId="77777777" w:rsidR="000E72E2" w:rsidRDefault="000E72E2">
            <w:r>
              <w:t>&gt;685</w:t>
            </w:r>
          </w:p>
        </w:tc>
        <w:tc>
          <w:tcPr>
            <w:tcW w:w="1639" w:type="dxa"/>
            <w:tcBorders>
              <w:top w:val="single" w:sz="4" w:space="0" w:color="auto"/>
              <w:left w:val="single" w:sz="4" w:space="0" w:color="auto"/>
              <w:bottom w:val="single" w:sz="4" w:space="0" w:color="auto"/>
              <w:right w:val="single" w:sz="4" w:space="0" w:color="auto"/>
            </w:tcBorders>
            <w:hideMark/>
          </w:tcPr>
          <w:p w14:paraId="79A96BA5"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7393A43B"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02105F0D"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491B33B0" w14:textId="77777777" w:rsidR="000E72E2" w:rsidRDefault="000E72E2">
            <w:r>
              <w:t xml:space="preserve">122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339AC919" w14:textId="77777777" w:rsidR="000E72E2" w:rsidRDefault="000E72E2">
            <w:r>
              <w:t>10:12 pm</w:t>
            </w:r>
          </w:p>
        </w:tc>
      </w:tr>
      <w:tr w:rsidR="000E72E2" w14:paraId="2748EC88"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261C3648" w14:textId="77777777" w:rsidR="000E72E2" w:rsidRDefault="000E72E2">
            <w:r>
              <w:t>&gt;807</w:t>
            </w:r>
          </w:p>
        </w:tc>
        <w:tc>
          <w:tcPr>
            <w:tcW w:w="1639" w:type="dxa"/>
            <w:tcBorders>
              <w:top w:val="single" w:sz="4" w:space="0" w:color="auto"/>
              <w:left w:val="single" w:sz="4" w:space="0" w:color="auto"/>
              <w:bottom w:val="single" w:sz="4" w:space="0" w:color="auto"/>
              <w:right w:val="single" w:sz="4" w:space="0" w:color="auto"/>
            </w:tcBorders>
            <w:hideMark/>
          </w:tcPr>
          <w:p w14:paraId="235B3A6E"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7DDD525E"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2EADDA22"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5E96191A" w14:textId="77777777" w:rsidR="000E72E2" w:rsidRDefault="000E72E2">
            <w:r>
              <w:t xml:space="preserve">523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3F4DD09D" w14:textId="77777777" w:rsidR="000E72E2" w:rsidRDefault="000E72E2">
            <w:r>
              <w:t>10:17 pm</w:t>
            </w:r>
          </w:p>
        </w:tc>
      </w:tr>
      <w:tr w:rsidR="000E72E2" w14:paraId="63B3E250"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33A6DA8C" w14:textId="77777777" w:rsidR="000E72E2" w:rsidRDefault="000E72E2">
            <w:r>
              <w:t>CH4</w:t>
            </w:r>
          </w:p>
        </w:tc>
        <w:tc>
          <w:tcPr>
            <w:tcW w:w="1639" w:type="dxa"/>
            <w:tcBorders>
              <w:top w:val="single" w:sz="4" w:space="0" w:color="auto"/>
              <w:left w:val="single" w:sz="4" w:space="0" w:color="auto"/>
              <w:bottom w:val="single" w:sz="4" w:space="0" w:color="auto"/>
              <w:right w:val="single" w:sz="4" w:space="0" w:color="auto"/>
            </w:tcBorders>
            <w:hideMark/>
          </w:tcPr>
          <w:p w14:paraId="231B0F18" w14:textId="77777777" w:rsidR="000E72E2" w:rsidRDefault="000E72E2">
            <w:r>
              <w:t>100</w:t>
            </w:r>
          </w:p>
        </w:tc>
        <w:tc>
          <w:tcPr>
            <w:tcW w:w="1552" w:type="dxa"/>
            <w:tcBorders>
              <w:top w:val="single" w:sz="4" w:space="0" w:color="auto"/>
              <w:left w:val="single" w:sz="4" w:space="0" w:color="auto"/>
              <w:bottom w:val="single" w:sz="4" w:space="0" w:color="auto"/>
              <w:right w:val="single" w:sz="4" w:space="0" w:color="auto"/>
            </w:tcBorders>
            <w:hideMark/>
          </w:tcPr>
          <w:p w14:paraId="601EC437" w14:textId="77777777"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14:paraId="175A4A2D"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7DDC4BCD" w14:textId="77777777" w:rsidR="000E72E2" w:rsidRDefault="000E72E2">
            <w:r>
              <w:t xml:space="preserve">2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0755052A" w14:textId="77777777" w:rsidR="000E72E2" w:rsidRDefault="000E72E2">
            <w:r>
              <w:t>10:33 pm</w:t>
            </w:r>
          </w:p>
        </w:tc>
      </w:tr>
    </w:tbl>
    <w:p w14:paraId="06FE10E6" w14:textId="77777777" w:rsidR="000E72E2" w:rsidRDefault="000E72E2"/>
    <w:p w14:paraId="5BDB085E" w14:textId="77777777" w:rsidR="00C06E8C" w:rsidRDefault="00C06E8C">
      <w:r>
        <w:t>Some different Saturn exposure times were tried. This table needs to be updated to include them.</w:t>
      </w:r>
    </w:p>
    <w:tbl>
      <w:tblPr>
        <w:tblStyle w:val="TableGrid"/>
        <w:tblW w:w="0" w:type="auto"/>
        <w:tblLook w:val="04A0" w:firstRow="1" w:lastRow="0" w:firstColumn="1" w:lastColumn="0" w:noHBand="0" w:noVBand="1"/>
      </w:tblPr>
      <w:tblGrid>
        <w:gridCol w:w="1525"/>
        <w:gridCol w:w="1604"/>
        <w:gridCol w:w="1506"/>
        <w:gridCol w:w="1692"/>
        <w:gridCol w:w="1654"/>
        <w:gridCol w:w="1369"/>
      </w:tblGrid>
      <w:tr w:rsidR="000E72E2" w14:paraId="79E8309C"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7CDCDC8E" w14:textId="77777777" w:rsidR="000E72E2" w:rsidRDefault="000E72E2" w:rsidP="000E72E2">
            <w:r>
              <w:t>Filter</w:t>
            </w:r>
          </w:p>
        </w:tc>
        <w:tc>
          <w:tcPr>
            <w:tcW w:w="1639" w:type="dxa"/>
            <w:tcBorders>
              <w:top w:val="single" w:sz="4" w:space="0" w:color="auto"/>
              <w:left w:val="single" w:sz="4" w:space="0" w:color="auto"/>
              <w:bottom w:val="single" w:sz="4" w:space="0" w:color="auto"/>
              <w:right w:val="single" w:sz="4" w:space="0" w:color="auto"/>
            </w:tcBorders>
            <w:hideMark/>
          </w:tcPr>
          <w:p w14:paraId="40062EB2" w14:textId="77777777" w:rsidR="000E72E2" w:rsidRDefault="000E72E2" w:rsidP="000E72E2">
            <w:r>
              <w:t>Gamma</w:t>
            </w:r>
          </w:p>
        </w:tc>
        <w:tc>
          <w:tcPr>
            <w:tcW w:w="1552" w:type="dxa"/>
            <w:tcBorders>
              <w:top w:val="single" w:sz="4" w:space="0" w:color="auto"/>
              <w:left w:val="single" w:sz="4" w:space="0" w:color="auto"/>
              <w:bottom w:val="single" w:sz="4" w:space="0" w:color="auto"/>
              <w:right w:val="single" w:sz="4" w:space="0" w:color="auto"/>
            </w:tcBorders>
            <w:hideMark/>
          </w:tcPr>
          <w:p w14:paraId="483A26EC" w14:textId="77777777" w:rsidR="000E72E2" w:rsidRDefault="000E72E2" w:rsidP="000E72E2">
            <w:r>
              <w:t>Gain</w:t>
            </w:r>
          </w:p>
        </w:tc>
        <w:tc>
          <w:tcPr>
            <w:tcW w:w="1717" w:type="dxa"/>
            <w:tcBorders>
              <w:top w:val="single" w:sz="4" w:space="0" w:color="auto"/>
              <w:left w:val="single" w:sz="4" w:space="0" w:color="auto"/>
              <w:bottom w:val="single" w:sz="4" w:space="0" w:color="auto"/>
              <w:right w:val="single" w:sz="4" w:space="0" w:color="auto"/>
            </w:tcBorders>
            <w:hideMark/>
          </w:tcPr>
          <w:p w14:paraId="79F417C7" w14:textId="77777777" w:rsidR="000E72E2" w:rsidRDefault="000E72E2" w:rsidP="000E72E2">
            <w:r>
              <w:t>Brightness</w:t>
            </w:r>
          </w:p>
        </w:tc>
        <w:tc>
          <w:tcPr>
            <w:tcW w:w="1683" w:type="dxa"/>
            <w:tcBorders>
              <w:top w:val="single" w:sz="4" w:space="0" w:color="auto"/>
              <w:left w:val="single" w:sz="4" w:space="0" w:color="auto"/>
              <w:bottom w:val="single" w:sz="4" w:space="0" w:color="auto"/>
              <w:right w:val="single" w:sz="4" w:space="0" w:color="auto"/>
            </w:tcBorders>
            <w:hideMark/>
          </w:tcPr>
          <w:p w14:paraId="24412AA6" w14:textId="77777777" w:rsidR="000E72E2" w:rsidRDefault="000E72E2" w:rsidP="000E72E2">
            <w:r>
              <w:t>Exposure</w:t>
            </w:r>
          </w:p>
        </w:tc>
        <w:tc>
          <w:tcPr>
            <w:tcW w:w="1417" w:type="dxa"/>
            <w:tcBorders>
              <w:top w:val="single" w:sz="4" w:space="0" w:color="auto"/>
              <w:left w:val="single" w:sz="4" w:space="0" w:color="auto"/>
              <w:bottom w:val="single" w:sz="4" w:space="0" w:color="auto"/>
              <w:right w:val="single" w:sz="4" w:space="0" w:color="auto"/>
            </w:tcBorders>
            <w:hideMark/>
          </w:tcPr>
          <w:p w14:paraId="730DF7CC" w14:textId="77777777" w:rsidR="000E72E2" w:rsidRDefault="000E72E2" w:rsidP="000E72E2">
            <w:r>
              <w:t>LT</w:t>
            </w:r>
          </w:p>
        </w:tc>
      </w:tr>
      <w:tr w:rsidR="00C06E8C" w14:paraId="7DCCC253"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5B9DD944" w14:textId="77777777" w:rsidR="00C06E8C" w:rsidRDefault="00C06E8C" w:rsidP="006A1C4B">
            <w:r>
              <w:t>BLU</w:t>
            </w:r>
          </w:p>
        </w:tc>
        <w:tc>
          <w:tcPr>
            <w:tcW w:w="1639" w:type="dxa"/>
            <w:tcBorders>
              <w:top w:val="single" w:sz="4" w:space="0" w:color="auto"/>
              <w:left w:val="single" w:sz="4" w:space="0" w:color="auto"/>
              <w:bottom w:val="single" w:sz="4" w:space="0" w:color="auto"/>
              <w:right w:val="single" w:sz="4" w:space="0" w:color="auto"/>
            </w:tcBorders>
            <w:hideMark/>
          </w:tcPr>
          <w:p w14:paraId="51A4E4A3"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3DE42060"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73BAD093"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60E07F1A" w14:textId="77777777" w:rsidR="00C06E8C" w:rsidRDefault="00C06E8C" w:rsidP="006A1C4B">
            <w:r>
              <w:t xml:space="preserve">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1F78F146" w14:textId="77777777" w:rsidR="00C06E8C" w:rsidRDefault="00C06E8C" w:rsidP="006A1C4B"/>
        </w:tc>
      </w:tr>
      <w:tr w:rsidR="00C06E8C" w14:paraId="0B5976CF"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3347D753" w14:textId="77777777" w:rsidR="00C06E8C" w:rsidRDefault="00C06E8C" w:rsidP="006A1C4B">
            <w:r>
              <w:t>GRN</w:t>
            </w:r>
          </w:p>
        </w:tc>
        <w:tc>
          <w:tcPr>
            <w:tcW w:w="1639" w:type="dxa"/>
            <w:tcBorders>
              <w:top w:val="single" w:sz="4" w:space="0" w:color="auto"/>
              <w:left w:val="single" w:sz="4" w:space="0" w:color="auto"/>
              <w:bottom w:val="single" w:sz="4" w:space="0" w:color="auto"/>
              <w:right w:val="single" w:sz="4" w:space="0" w:color="auto"/>
            </w:tcBorders>
            <w:hideMark/>
          </w:tcPr>
          <w:p w14:paraId="661C57A7"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685B8CF7"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1B3BBDC5"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5DEBE078" w14:textId="77777777"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3D0F3462" w14:textId="77777777" w:rsidR="00C06E8C" w:rsidRDefault="00C06E8C" w:rsidP="006A1C4B"/>
        </w:tc>
      </w:tr>
      <w:tr w:rsidR="00C06E8C" w14:paraId="4DB7A463"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022FA990" w14:textId="77777777" w:rsidR="00C06E8C" w:rsidRDefault="00C06E8C" w:rsidP="006A1C4B">
            <w:r>
              <w:t>RED</w:t>
            </w:r>
          </w:p>
        </w:tc>
        <w:tc>
          <w:tcPr>
            <w:tcW w:w="1639" w:type="dxa"/>
            <w:tcBorders>
              <w:top w:val="single" w:sz="4" w:space="0" w:color="auto"/>
              <w:left w:val="single" w:sz="4" w:space="0" w:color="auto"/>
              <w:bottom w:val="single" w:sz="4" w:space="0" w:color="auto"/>
              <w:right w:val="single" w:sz="4" w:space="0" w:color="auto"/>
            </w:tcBorders>
            <w:hideMark/>
          </w:tcPr>
          <w:p w14:paraId="79889BED"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08D2D029"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1A885F15"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7CB46637" w14:textId="77777777"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2FC25806" w14:textId="77777777" w:rsidR="00C06E8C" w:rsidRDefault="00C06E8C" w:rsidP="006A1C4B"/>
        </w:tc>
      </w:tr>
      <w:tr w:rsidR="00C06E8C" w14:paraId="6940D709"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192A4B60" w14:textId="77777777" w:rsidR="00C06E8C" w:rsidRDefault="00C06E8C" w:rsidP="006A1C4B">
            <w:r>
              <w:t>&gt;685</w:t>
            </w:r>
          </w:p>
        </w:tc>
        <w:tc>
          <w:tcPr>
            <w:tcW w:w="1639" w:type="dxa"/>
            <w:tcBorders>
              <w:top w:val="single" w:sz="4" w:space="0" w:color="auto"/>
              <w:left w:val="single" w:sz="4" w:space="0" w:color="auto"/>
              <w:bottom w:val="single" w:sz="4" w:space="0" w:color="auto"/>
              <w:right w:val="single" w:sz="4" w:space="0" w:color="auto"/>
            </w:tcBorders>
            <w:hideMark/>
          </w:tcPr>
          <w:p w14:paraId="069A5A73"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6A8CA692"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30DF231B"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7B528425" w14:textId="77777777"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27A46845" w14:textId="77777777" w:rsidR="00C06E8C" w:rsidRDefault="00C06E8C" w:rsidP="006A1C4B"/>
        </w:tc>
      </w:tr>
    </w:tbl>
    <w:p w14:paraId="77866868" w14:textId="77777777" w:rsidR="000E72E2" w:rsidRDefault="000E72E2"/>
    <w:p w14:paraId="7A604C72" w14:textId="77777777" w:rsidR="000E72E2" w:rsidRDefault="000E72E2"/>
    <w:p w14:paraId="5B61BC8E" w14:textId="77777777" w:rsidR="005012E1" w:rsidRDefault="005012E1">
      <w:r>
        <w:t>I need to:</w:t>
      </w:r>
    </w:p>
    <w:p w14:paraId="4F8B7943" w14:textId="77777777" w:rsidR="005012E1" w:rsidRDefault="005012E1" w:rsidP="007A4F20">
      <w:pPr>
        <w:pStyle w:val="ListParagraph"/>
        <w:numPr>
          <w:ilvl w:val="0"/>
          <w:numId w:val="17"/>
        </w:numPr>
      </w:pPr>
      <w:r>
        <w:t>Produce various combinations of RGB images</w:t>
      </w:r>
    </w:p>
    <w:p w14:paraId="34B7EBD6" w14:textId="77777777" w:rsidR="005012E1" w:rsidRDefault="005012E1" w:rsidP="007A4F20">
      <w:pPr>
        <w:pStyle w:val="ListParagraph"/>
        <w:numPr>
          <w:ilvl w:val="0"/>
          <w:numId w:val="17"/>
        </w:numPr>
      </w:pPr>
      <w:r>
        <w:t>Document videos and camera settings</w:t>
      </w:r>
    </w:p>
    <w:p w14:paraId="0EDF4B2F" w14:textId="77777777" w:rsidR="005012E1" w:rsidRDefault="005012E1" w:rsidP="007A4F20">
      <w:pPr>
        <w:pStyle w:val="ListParagraph"/>
        <w:numPr>
          <w:ilvl w:val="0"/>
          <w:numId w:val="17"/>
        </w:numPr>
      </w:pPr>
      <w:r>
        <w:t>Identify which images have which moons visible</w:t>
      </w:r>
    </w:p>
    <w:p w14:paraId="275406C5" w14:textId="77777777" w:rsidR="005012E1" w:rsidRDefault="005012E1" w:rsidP="007A4F20">
      <w:pPr>
        <w:pStyle w:val="ListParagraph"/>
        <w:numPr>
          <w:ilvl w:val="0"/>
          <w:numId w:val="17"/>
        </w:numPr>
      </w:pPr>
      <w:r>
        <w:t>Determine effects of gains settings for photometry of moons</w:t>
      </w:r>
    </w:p>
    <w:p w14:paraId="5D946BFC" w14:textId="77777777" w:rsidR="005012E1" w:rsidRDefault="005012E1" w:rsidP="007A4F20">
      <w:pPr>
        <w:pStyle w:val="ListParagraph"/>
        <w:numPr>
          <w:ilvl w:val="0"/>
          <w:numId w:val="17"/>
        </w:numPr>
      </w:pPr>
      <w:r>
        <w:lastRenderedPageBreak/>
        <w:t>Do a polar map for the hexagon (maybe)</w:t>
      </w:r>
    </w:p>
    <w:p w14:paraId="21FF9A22" w14:textId="77777777" w:rsidR="005012E1" w:rsidRDefault="005012E1" w:rsidP="007A4F20">
      <w:pPr>
        <w:pStyle w:val="ListParagraph"/>
        <w:numPr>
          <w:ilvl w:val="0"/>
          <w:numId w:val="17"/>
        </w:numPr>
      </w:pPr>
      <w:r>
        <w:t>Do a polar map for the rings</w:t>
      </w:r>
    </w:p>
    <w:p w14:paraId="65C8E04B" w14:textId="77777777" w:rsidR="005012E1" w:rsidRDefault="005012E1" w:rsidP="007A4F20">
      <w:pPr>
        <w:pStyle w:val="ListParagraph"/>
        <w:numPr>
          <w:ilvl w:val="0"/>
          <w:numId w:val="17"/>
        </w:numPr>
      </w:pPr>
      <w:r>
        <w:t>Do an equatorial map for the bands.</w:t>
      </w:r>
    </w:p>
    <w:p w14:paraId="66518432" w14:textId="77777777" w:rsidR="001B2E1D" w:rsidRDefault="001B2E1D" w:rsidP="007A4F20">
      <w:pPr>
        <w:pStyle w:val="ListParagraph"/>
        <w:numPr>
          <w:ilvl w:val="0"/>
          <w:numId w:val="17"/>
        </w:numPr>
      </w:pPr>
      <w:r>
        <w:t>Archive data</w:t>
      </w:r>
    </w:p>
    <w:p w14:paraId="60496208" w14:textId="77777777" w:rsidR="005012E1" w:rsidRDefault="005012E1"/>
    <w:p w14:paraId="7A42AE03" w14:textId="77777777" w:rsidR="009C5B21" w:rsidRDefault="005012E1">
      <w:pPr>
        <w:rPr>
          <w:rFonts w:cs="Arial"/>
          <w:b/>
          <w:bCs/>
          <w:sz w:val="26"/>
          <w:szCs w:val="26"/>
          <w:lang w:bidi="ar-SA"/>
        </w:rPr>
      </w:pPr>
      <w:r w:rsidRPr="005012E1">
        <w:rPr>
          <w:b/>
        </w:rPr>
        <w:t>Data Disposition:</w:t>
      </w:r>
      <w:r>
        <w:t xml:space="preserve"> TBD</w:t>
      </w:r>
      <w:r w:rsidR="009C5B21">
        <w:br w:type="page"/>
      </w:r>
    </w:p>
    <w:p w14:paraId="6B1A9283" w14:textId="77777777" w:rsidR="00500FFE" w:rsidRDefault="00500FFE"/>
    <w:p w14:paraId="75739B4E" w14:textId="77777777" w:rsidR="0014676A" w:rsidRDefault="0014676A">
      <w:pPr>
        <w:rPr>
          <w:rFonts w:ascii="Arial" w:hAnsi="Arial" w:cs="Arial"/>
          <w:b/>
          <w:bCs/>
          <w:i/>
          <w:iCs/>
          <w:sz w:val="28"/>
          <w:szCs w:val="28"/>
        </w:rPr>
      </w:pPr>
      <w:r>
        <w:br w:type="page"/>
      </w:r>
    </w:p>
    <w:p w14:paraId="6F19F8F1" w14:textId="77777777" w:rsidR="0014676A" w:rsidRDefault="0014676A" w:rsidP="0014676A">
      <w:pPr>
        <w:pStyle w:val="Heading2"/>
      </w:pPr>
      <w:bookmarkStart w:id="30" w:name="_Toc12884630"/>
      <w:r>
        <w:lastRenderedPageBreak/>
        <w:t>September</w:t>
      </w:r>
      <w:bookmarkEnd w:id="30"/>
    </w:p>
    <w:p w14:paraId="52702E42" w14:textId="77777777" w:rsidR="0014676A" w:rsidRPr="00D4326C" w:rsidRDefault="00220AFD" w:rsidP="0014676A">
      <w:pPr>
        <w:pStyle w:val="Heading3"/>
      </w:pPr>
      <w:bookmarkStart w:id="31" w:name="_Toc12884631"/>
      <w:r>
        <w:t>2017-Sep</w:t>
      </w:r>
      <w:r w:rsidR="0014676A">
        <w:t>-0</w:t>
      </w:r>
      <w:r>
        <w:t>6</w:t>
      </w:r>
      <w:r w:rsidR="0014676A">
        <w:t xml:space="preserve"> (</w:t>
      </w:r>
      <w:r>
        <w:t>Sep-06</w:t>
      </w:r>
      <w:r w:rsidR="0014676A">
        <w:t xml:space="preserve"> UT): </w:t>
      </w:r>
      <w:r w:rsidR="0014676A" w:rsidRPr="002B2B28">
        <w:t xml:space="preserve"> </w:t>
      </w:r>
      <w:r>
        <w:t>Sun – AR 12673</w:t>
      </w:r>
      <w:bookmarkEnd w:id="31"/>
    </w:p>
    <w:p w14:paraId="34AB8BCB" w14:textId="77777777" w:rsidR="0014676A" w:rsidRDefault="008106A5" w:rsidP="0014676A">
      <w:pPr>
        <w:rPr>
          <w:color w:val="808080" w:themeColor="background1" w:themeShade="80"/>
          <w:sz w:val="20"/>
          <w:lang w:bidi="ar-SA"/>
        </w:rPr>
      </w:pPr>
      <w:r>
        <w:rPr>
          <w:color w:val="808080" w:themeColor="background1" w:themeShade="80"/>
          <w:sz w:val="20"/>
          <w:lang w:bidi="ar-SA"/>
        </w:rPr>
        <w:t>Last Updated 9</w:t>
      </w:r>
      <w:r w:rsidR="0014676A">
        <w:rPr>
          <w:color w:val="808080" w:themeColor="background1" w:themeShade="80"/>
          <w:sz w:val="20"/>
          <w:lang w:bidi="ar-SA"/>
        </w:rPr>
        <w:t>/</w:t>
      </w:r>
      <w:r>
        <w:rPr>
          <w:color w:val="808080" w:themeColor="background1" w:themeShade="80"/>
          <w:sz w:val="20"/>
          <w:lang w:bidi="ar-SA"/>
        </w:rPr>
        <w:t>7</w:t>
      </w:r>
      <w:r w:rsidR="0014676A">
        <w:rPr>
          <w:color w:val="808080" w:themeColor="background1" w:themeShade="80"/>
          <w:sz w:val="20"/>
          <w:lang w:bidi="ar-SA"/>
        </w:rPr>
        <w:t>/2017</w:t>
      </w:r>
    </w:p>
    <w:p w14:paraId="341EC137" w14:textId="77777777" w:rsidR="0014676A" w:rsidRPr="009164B7" w:rsidRDefault="008106A5" w:rsidP="0014676A">
      <w:r>
        <w:t>S</w:t>
      </w:r>
      <w:r w:rsidR="0014676A">
        <w:t>teady seeing (</w:t>
      </w:r>
      <w:r>
        <w:t>3.5</w:t>
      </w:r>
      <w:r w:rsidR="0014676A">
        <w:t>/5)</w:t>
      </w:r>
      <w:r>
        <w:t>, but very poor transparency due to wildfire smoke.</w:t>
      </w:r>
      <w:r w:rsidR="0014676A">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676A" w:rsidRPr="004174E0" w14:paraId="5F942967" w14:textId="77777777" w:rsidTr="00FE1953">
        <w:trPr>
          <w:jc w:val="center"/>
        </w:trPr>
        <w:tc>
          <w:tcPr>
            <w:tcW w:w="4680" w:type="dxa"/>
            <w:shd w:val="clear" w:color="auto" w:fill="000000"/>
            <w:vAlign w:val="center"/>
          </w:tcPr>
          <w:p w14:paraId="1AE725FC" w14:textId="77777777" w:rsidR="0014676A" w:rsidRDefault="00A907F9" w:rsidP="00FE1953">
            <w:pPr>
              <w:jc w:val="center"/>
              <w:rPr>
                <w:noProof/>
                <w:color w:val="808080" w:themeColor="background1" w:themeShade="80"/>
                <w:sz w:val="20"/>
                <w:lang w:bidi="ar-SA"/>
              </w:rPr>
            </w:pPr>
            <w:r>
              <w:rPr>
                <w:noProof/>
              </w:rPr>
              <w:drawing>
                <wp:inline distT="0" distB="0" distL="0" distR="0" wp14:anchorId="030A9C25" wp14:editId="4914E4C6">
                  <wp:extent cx="2834640" cy="2112264"/>
                  <wp:effectExtent l="0" t="0" r="0" b="0"/>
                  <wp:docPr id="548" name="Picture 548" descr="C:\Users\Steven Hill\AppData\Local\Microsoft\Windows\INetCache\Content.Word\2017-09-06-2XXX_X-RGB-WhtBal-ClrSmth-Sat200pct-FlatCrop-Wavelets-Sat20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09-06-2XXX_X-RGB-WhtBal-ClrSmth-Sat200pct-FlatCrop-Wavelets-Sat200pct-HalfSize.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34640" cy="2112264"/>
                          </a:xfrm>
                          <a:prstGeom prst="rect">
                            <a:avLst/>
                          </a:prstGeom>
                          <a:noFill/>
                          <a:ln>
                            <a:noFill/>
                          </a:ln>
                        </pic:spPr>
                      </pic:pic>
                    </a:graphicData>
                  </a:graphic>
                </wp:inline>
              </w:drawing>
            </w:r>
          </w:p>
        </w:tc>
        <w:tc>
          <w:tcPr>
            <w:tcW w:w="4680" w:type="dxa"/>
            <w:shd w:val="clear" w:color="auto" w:fill="000000"/>
          </w:tcPr>
          <w:p w14:paraId="30A90792" w14:textId="77777777" w:rsidR="0014676A" w:rsidRPr="004174E0" w:rsidRDefault="00220AFD" w:rsidP="00FE1953">
            <w:pPr>
              <w:jc w:val="center"/>
              <w:rPr>
                <w:sz w:val="20"/>
                <w:lang w:bidi="ar-SA"/>
              </w:rPr>
            </w:pPr>
            <w:r>
              <w:rPr>
                <w:noProof/>
              </w:rPr>
              <w:drawing>
                <wp:inline distT="0" distB="0" distL="0" distR="0" wp14:anchorId="419955A6" wp14:editId="3277AA5B">
                  <wp:extent cx="2926080" cy="2121408"/>
                  <wp:effectExtent l="0" t="0" r="0" b="0"/>
                  <wp:docPr id="516" name="Picture 516"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a:ln>
                            <a:noFill/>
                          </a:ln>
                        </pic:spPr>
                      </pic:pic>
                    </a:graphicData>
                  </a:graphic>
                </wp:inline>
              </w:drawing>
            </w:r>
          </w:p>
        </w:tc>
      </w:tr>
      <w:tr w:rsidR="0014676A" w:rsidRPr="00EE3E4F" w14:paraId="49D653F1" w14:textId="77777777" w:rsidTr="00FE1953">
        <w:trPr>
          <w:jc w:val="center"/>
        </w:trPr>
        <w:tc>
          <w:tcPr>
            <w:tcW w:w="4680" w:type="dxa"/>
            <w:shd w:val="clear" w:color="auto" w:fill="000000"/>
          </w:tcPr>
          <w:p w14:paraId="52054B8E" w14:textId="77777777" w:rsidR="0014676A" w:rsidRPr="00EE3E4F" w:rsidRDefault="00BC335A" w:rsidP="00FE1953">
            <w:pPr>
              <w:jc w:val="center"/>
              <w:rPr>
                <w:sz w:val="20"/>
                <w:lang w:bidi="ar-SA"/>
              </w:rPr>
            </w:pPr>
            <w:r w:rsidRPr="00BC335A">
              <w:rPr>
                <w:sz w:val="20"/>
                <w:lang w:bidi="ar-SA"/>
              </w:rPr>
              <w:t>2017-09-06-2XXX_X-RGB-WhtBal-ClrSmth-Sat200pct-FlatCrop-Wavelets-Sat200pct-HalfSize.jpg</w:t>
            </w:r>
          </w:p>
        </w:tc>
        <w:tc>
          <w:tcPr>
            <w:tcW w:w="4680" w:type="dxa"/>
            <w:shd w:val="clear" w:color="auto" w:fill="000000"/>
          </w:tcPr>
          <w:p w14:paraId="30305915" w14:textId="77777777" w:rsidR="0014676A" w:rsidRPr="00EE3E4F" w:rsidRDefault="008106A5" w:rsidP="00FE1953">
            <w:pPr>
              <w:jc w:val="center"/>
              <w:rPr>
                <w:sz w:val="20"/>
                <w:lang w:bidi="ar-SA"/>
              </w:rPr>
            </w:pPr>
            <w:r w:rsidRPr="008106A5">
              <w:rPr>
                <w:sz w:val="20"/>
                <w:lang w:bidi="ar-SA"/>
              </w:rPr>
              <w:t>2017-09-06-2XXX_X-IGU-WhtBal-ClrSmth-Sat200pct-FlatCrop-Wavelets-HalfSize.jpg</w:t>
            </w:r>
          </w:p>
        </w:tc>
      </w:tr>
    </w:tbl>
    <w:p w14:paraId="3E5F322C" w14:textId="77777777" w:rsidR="0014676A" w:rsidRDefault="0014676A" w:rsidP="008E6711">
      <w:pPr>
        <w:rPr>
          <w:lang w:bidi="ar-SA"/>
        </w:rPr>
      </w:pPr>
    </w:p>
    <w:p w14:paraId="651491DB" w14:textId="77777777" w:rsidR="0017594F" w:rsidRDefault="006B32F5" w:rsidP="008E6711">
      <w:pPr>
        <w:rPr>
          <w:lang w:bidi="ar-SA"/>
        </w:rPr>
      </w:pPr>
      <w:r>
        <w:rPr>
          <w:lang w:bidi="ar-SA"/>
        </w:rPr>
        <w:t>This region produced major activity. I should provide contemporary images from X-ray and EUV observatories as well as a timeline of activity over a few days prior and subsequent to my observations.  This would best be included in the solar report rather than in this annual observation report.</w:t>
      </w:r>
    </w:p>
    <w:p w14:paraId="612C7086" w14:textId="77777777" w:rsidR="005012E1" w:rsidRDefault="005012E1" w:rsidP="008E6711">
      <w:pPr>
        <w:rPr>
          <w:lang w:bidi="ar-SA"/>
        </w:rPr>
      </w:pPr>
    </w:p>
    <w:p w14:paraId="00E5A916" w14:textId="77777777" w:rsidR="005012E1" w:rsidRDefault="005012E1" w:rsidP="008E6711">
      <w:pPr>
        <w:rPr>
          <w:lang w:bidi="ar-SA"/>
        </w:rPr>
      </w:pPr>
      <w:r>
        <w:rPr>
          <w:lang w:bidi="ar-SA"/>
        </w:rPr>
        <w:t>I need to fully document the individual videos and camera settings for this observation.</w:t>
      </w:r>
    </w:p>
    <w:p w14:paraId="059473C2" w14:textId="77777777" w:rsidR="006B32F5" w:rsidRDefault="006B32F5" w:rsidP="008E6711">
      <w:pPr>
        <w:rPr>
          <w:lang w:bidi="ar-SA"/>
        </w:rPr>
      </w:pPr>
    </w:p>
    <w:p w14:paraId="2B2986E3" w14:textId="77777777" w:rsidR="006B32F5" w:rsidRDefault="006B32F5" w:rsidP="008E6711">
      <w:pPr>
        <w:rPr>
          <w:lang w:bidi="ar-SA"/>
        </w:rPr>
      </w:pPr>
    </w:p>
    <w:p w14:paraId="73287448" w14:textId="77777777" w:rsidR="00D83C09" w:rsidRPr="00BE5CDD" w:rsidRDefault="00D83C09" w:rsidP="00D83C09">
      <w:r>
        <w:rPr>
          <w:b/>
        </w:rPr>
        <w:t>Data Disposition:</w:t>
      </w:r>
      <w:r>
        <w:t xml:space="preserve"> Raw data are zipped and ready to be moved to the 2TB archive drive. Processed data are under the Projects directory on the Astronomy thumb drive.</w:t>
      </w:r>
    </w:p>
    <w:p w14:paraId="7201E973" w14:textId="77777777" w:rsidR="003C68A9" w:rsidRDefault="003C68A9" w:rsidP="008E6711">
      <w:pPr>
        <w:rPr>
          <w:lang w:bidi="ar-SA"/>
        </w:rPr>
      </w:pPr>
    </w:p>
    <w:p w14:paraId="4E65C99A" w14:textId="77777777" w:rsidR="003C68A9" w:rsidRDefault="003C68A9">
      <w:pPr>
        <w:rPr>
          <w:rFonts w:ascii="Arial" w:hAnsi="Arial" w:cs="Arial"/>
          <w:b/>
          <w:bCs/>
          <w:i/>
          <w:iCs/>
          <w:sz w:val="28"/>
          <w:szCs w:val="28"/>
        </w:rPr>
      </w:pPr>
      <w:r>
        <w:br w:type="page"/>
      </w:r>
    </w:p>
    <w:p w14:paraId="31F3F748" w14:textId="77777777" w:rsidR="003C68A9" w:rsidRDefault="003C68A9" w:rsidP="003C68A9">
      <w:pPr>
        <w:pStyle w:val="Heading2"/>
      </w:pPr>
      <w:bookmarkStart w:id="32" w:name="_Toc12884632"/>
      <w:r>
        <w:lastRenderedPageBreak/>
        <w:t>October</w:t>
      </w:r>
      <w:bookmarkEnd w:id="32"/>
    </w:p>
    <w:p w14:paraId="776252EE" w14:textId="77777777" w:rsidR="003C68A9" w:rsidRPr="00D4326C" w:rsidRDefault="003C2D5E" w:rsidP="003C68A9">
      <w:pPr>
        <w:pStyle w:val="Heading3"/>
      </w:pPr>
      <w:bookmarkStart w:id="33" w:name="_Toc12884633"/>
      <w:r>
        <w:t>2017-Oct</w:t>
      </w:r>
      <w:r w:rsidR="003C68A9">
        <w:t>-0</w:t>
      </w:r>
      <w:r>
        <w:t>7</w:t>
      </w:r>
      <w:r w:rsidR="003C68A9">
        <w:t xml:space="preserve"> (</w:t>
      </w:r>
      <w:r>
        <w:t>Oct</w:t>
      </w:r>
      <w:r w:rsidR="003C68A9">
        <w:t>-0</w:t>
      </w:r>
      <w:r>
        <w:t>8</w:t>
      </w:r>
      <w:r w:rsidR="003C68A9">
        <w:t xml:space="preserve"> UT): </w:t>
      </w:r>
      <w:r w:rsidR="003C68A9" w:rsidRPr="002B2B28">
        <w:t xml:space="preserve"> </w:t>
      </w:r>
      <w:r>
        <w:t xml:space="preserve">Epsilon </w:t>
      </w:r>
      <w:proofErr w:type="spellStart"/>
      <w:r>
        <w:t>Lyrae</w:t>
      </w:r>
      <w:proofErr w:type="spellEnd"/>
      <w:r w:rsidR="008624B7">
        <w:t xml:space="preserve">, Lam </w:t>
      </w:r>
      <w:proofErr w:type="spellStart"/>
      <w:r w:rsidR="008624B7">
        <w:t>Aqr</w:t>
      </w:r>
      <w:bookmarkEnd w:id="33"/>
      <w:proofErr w:type="spellEnd"/>
    </w:p>
    <w:p w14:paraId="12146322" w14:textId="77777777" w:rsidR="003C68A9" w:rsidRDefault="003C68A9" w:rsidP="003C68A9">
      <w:pPr>
        <w:rPr>
          <w:color w:val="808080" w:themeColor="background1" w:themeShade="80"/>
          <w:sz w:val="20"/>
          <w:lang w:bidi="ar-SA"/>
        </w:rPr>
      </w:pPr>
      <w:r>
        <w:rPr>
          <w:color w:val="808080" w:themeColor="background1" w:themeShade="80"/>
          <w:sz w:val="20"/>
          <w:lang w:bidi="ar-SA"/>
        </w:rPr>
        <w:t>Last Updated 9/7/2017</w:t>
      </w:r>
    </w:p>
    <w:p w14:paraId="332BCDC5" w14:textId="77777777" w:rsidR="003C68A9" w:rsidRDefault="00F57058" w:rsidP="003C68A9">
      <w:r>
        <w:t>Moderate</w:t>
      </w:r>
      <w:r w:rsidR="00C83C38">
        <w:t xml:space="preserve"> seeing (3</w:t>
      </w:r>
      <w:r w:rsidR="003C68A9">
        <w:t>/5)</w:t>
      </w:r>
      <w:r>
        <w:t xml:space="preserve"> and good </w:t>
      </w:r>
      <w:r w:rsidR="002819BB">
        <w:t>transparency (</w:t>
      </w:r>
      <w:r>
        <w:t>4/5).</w:t>
      </w:r>
      <w:r w:rsidR="00C83C38">
        <w:t xml:space="preserve"> I couldn’t find Neptune.  Used Vega as a drift star for PA and scale calibration.</w:t>
      </w:r>
    </w:p>
    <w:p w14:paraId="3281BDCF" w14:textId="77777777" w:rsidR="002819BB" w:rsidRDefault="002819BB" w:rsidP="003C68A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8624B7" w:rsidRPr="00D265D3" w14:paraId="6EAC7DA6" w14:textId="77777777" w:rsidTr="00CB2ECE">
        <w:trPr>
          <w:trHeight w:val="71"/>
          <w:jc w:val="center"/>
        </w:trPr>
        <w:tc>
          <w:tcPr>
            <w:tcW w:w="4680" w:type="dxa"/>
            <w:gridSpan w:val="2"/>
            <w:shd w:val="clear" w:color="auto" w:fill="auto"/>
          </w:tcPr>
          <w:p w14:paraId="365B6D5D" w14:textId="77777777"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1</w:t>
            </w:r>
          </w:p>
        </w:tc>
        <w:tc>
          <w:tcPr>
            <w:tcW w:w="4680" w:type="dxa"/>
            <w:gridSpan w:val="2"/>
            <w:tcBorders>
              <w:bottom w:val="single" w:sz="4" w:space="0" w:color="auto"/>
            </w:tcBorders>
            <w:shd w:val="clear" w:color="auto" w:fill="auto"/>
            <w:vAlign w:val="center"/>
          </w:tcPr>
          <w:p w14:paraId="6C7F6758" w14:textId="77777777"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2</w:t>
            </w:r>
          </w:p>
        </w:tc>
      </w:tr>
      <w:tr w:rsidR="008624B7" w:rsidRPr="00BF3042" w14:paraId="558E1B2C" w14:textId="77777777" w:rsidTr="00CB2ECE">
        <w:trPr>
          <w:trHeight w:val="1052"/>
          <w:jc w:val="center"/>
        </w:trPr>
        <w:tc>
          <w:tcPr>
            <w:tcW w:w="1800" w:type="dxa"/>
            <w:tcBorders>
              <w:bottom w:val="single" w:sz="4" w:space="0" w:color="auto"/>
            </w:tcBorders>
            <w:shd w:val="clear" w:color="auto" w:fill="000000"/>
          </w:tcPr>
          <w:p w14:paraId="6A5D2BAF" w14:textId="77777777" w:rsidR="008624B7" w:rsidRPr="00BF3042" w:rsidRDefault="008624B7" w:rsidP="00CB2ECE">
            <w:pPr>
              <w:jc w:val="center"/>
              <w:rPr>
                <w:sz w:val="20"/>
                <w:lang w:bidi="ar-SA"/>
              </w:rPr>
            </w:pPr>
            <w:r>
              <w:rPr>
                <w:noProof/>
              </w:rPr>
              <w:drawing>
                <wp:inline distT="0" distB="0" distL="0" distR="0" wp14:anchorId="33CF31DC" wp14:editId="2EB8A5BB">
                  <wp:extent cx="742315" cy="706120"/>
                  <wp:effectExtent l="0" t="0" r="635" b="0"/>
                  <wp:docPr id="229" name="Picture 229" descr="C:\Users\Steven Hill\AppData\Local\Microsoft\Windows\INetCache\Content.Word\2017-10-08-0318_3-EPSLYR1_B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08-0318_3-EPSLYR1_B_685NIR-Stack150-Wavelets1x3+2x5+3x3-Str0to128-RotCrop.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1361C573" w14:textId="77777777" w:rsidR="008624B7" w:rsidRPr="00BF3042" w:rsidRDefault="008624B7" w:rsidP="00CB2ECE">
            <w:pPr>
              <w:jc w:val="center"/>
              <w:rPr>
                <w:sz w:val="20"/>
                <w:lang w:bidi="ar-SA"/>
              </w:rPr>
            </w:pPr>
            <w:r w:rsidRPr="001161A3">
              <w:rPr>
                <w:sz w:val="20"/>
                <w:lang w:bidi="ar-SA"/>
              </w:rPr>
              <w:t>2017-10-08-0318_3-EPSLYR1_B_685NIR-Stack150-Wavelets1x3+2x5+3x3-Str0to128-RotCrop.jpg</w:t>
            </w:r>
          </w:p>
        </w:tc>
        <w:tc>
          <w:tcPr>
            <w:tcW w:w="1620" w:type="dxa"/>
            <w:tcBorders>
              <w:bottom w:val="single" w:sz="4" w:space="0" w:color="auto"/>
            </w:tcBorders>
            <w:shd w:val="clear" w:color="auto" w:fill="000000" w:themeFill="text1"/>
            <w:vAlign w:val="center"/>
          </w:tcPr>
          <w:p w14:paraId="28E07D55" w14:textId="77777777" w:rsidR="008624B7" w:rsidRPr="00BF3042" w:rsidRDefault="008624B7" w:rsidP="00CB2ECE">
            <w:pPr>
              <w:jc w:val="center"/>
              <w:rPr>
                <w:sz w:val="20"/>
                <w:lang w:bidi="ar-SA"/>
              </w:rPr>
            </w:pPr>
            <w:r>
              <w:rPr>
                <w:noProof/>
              </w:rPr>
              <w:drawing>
                <wp:inline distT="0" distB="0" distL="0" distR="0" wp14:anchorId="7CBAC47B" wp14:editId="2410A2D0">
                  <wp:extent cx="742315" cy="706120"/>
                  <wp:effectExtent l="0" t="0" r="635" b="0"/>
                  <wp:docPr id="230" name="Picture 230" descr="C:\Users\Steven Hill\AppData\Local\Microsoft\Windows\INetCache\Content.Word\2017-10-08-0309_2-EPSLYR2_A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08-0309_2-EPSLYR2_A_685NIR-Stack150-Wavelets1x3+2x5+3x3-Str0to128-RotCrop.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3060" w:type="dxa"/>
            <w:tcBorders>
              <w:bottom w:val="single" w:sz="4" w:space="0" w:color="auto"/>
            </w:tcBorders>
          </w:tcPr>
          <w:p w14:paraId="4734F454" w14:textId="77777777" w:rsidR="008624B7" w:rsidRPr="00BF3042" w:rsidRDefault="008624B7" w:rsidP="00CB2ECE">
            <w:pPr>
              <w:jc w:val="center"/>
              <w:rPr>
                <w:sz w:val="20"/>
                <w:lang w:bidi="ar-SA"/>
              </w:rPr>
            </w:pPr>
            <w:r w:rsidRPr="001161A3">
              <w:rPr>
                <w:sz w:val="20"/>
                <w:lang w:bidi="ar-SA"/>
              </w:rPr>
              <w:t>2017-10-08-0309_2-EPSLYR2_A_685NIR-Stack150-Wavelets1x3+2x5+3x3-Str0to128-RotCrop.jpg</w:t>
            </w:r>
          </w:p>
        </w:tc>
      </w:tr>
      <w:tr w:rsidR="002819BB" w:rsidRPr="00D265D3" w14:paraId="38FC3BD4" w14:textId="77777777" w:rsidTr="00CB2ECE">
        <w:trPr>
          <w:trHeight w:val="71"/>
          <w:jc w:val="center"/>
        </w:trPr>
        <w:tc>
          <w:tcPr>
            <w:tcW w:w="4680" w:type="dxa"/>
            <w:gridSpan w:val="2"/>
            <w:shd w:val="clear" w:color="auto" w:fill="auto"/>
          </w:tcPr>
          <w:p w14:paraId="47B54CF6" w14:textId="77777777" w:rsidR="002819BB" w:rsidRPr="00D265D3" w:rsidRDefault="008624B7" w:rsidP="00CB2ECE">
            <w:pPr>
              <w:jc w:val="center"/>
              <w:rPr>
                <w:b/>
                <w:lang w:bidi="ar-SA"/>
              </w:rPr>
            </w:pPr>
            <w:r>
              <w:rPr>
                <w:b/>
                <w:lang w:bidi="ar-SA"/>
              </w:rPr>
              <w:t xml:space="preserve">Lam </w:t>
            </w:r>
            <w:proofErr w:type="spellStart"/>
            <w:r>
              <w:rPr>
                <w:b/>
                <w:lang w:bidi="ar-SA"/>
              </w:rPr>
              <w:t>Aqr</w:t>
            </w:r>
            <w:proofErr w:type="spellEnd"/>
          </w:p>
        </w:tc>
        <w:tc>
          <w:tcPr>
            <w:tcW w:w="4680" w:type="dxa"/>
            <w:gridSpan w:val="2"/>
            <w:tcBorders>
              <w:bottom w:val="single" w:sz="4" w:space="0" w:color="auto"/>
            </w:tcBorders>
            <w:shd w:val="clear" w:color="auto" w:fill="auto"/>
            <w:vAlign w:val="center"/>
          </w:tcPr>
          <w:p w14:paraId="11565B60" w14:textId="77777777" w:rsidR="002819BB" w:rsidRPr="00D265D3" w:rsidRDefault="002819BB" w:rsidP="00CB2ECE">
            <w:pPr>
              <w:jc w:val="center"/>
              <w:rPr>
                <w:b/>
                <w:lang w:bidi="ar-SA"/>
              </w:rPr>
            </w:pPr>
          </w:p>
        </w:tc>
      </w:tr>
      <w:tr w:rsidR="002819BB" w:rsidRPr="00BF3042" w14:paraId="5F3B0941" w14:textId="77777777" w:rsidTr="00CB2ECE">
        <w:trPr>
          <w:trHeight w:val="1052"/>
          <w:jc w:val="center"/>
        </w:trPr>
        <w:tc>
          <w:tcPr>
            <w:tcW w:w="1800" w:type="dxa"/>
            <w:tcBorders>
              <w:bottom w:val="single" w:sz="4" w:space="0" w:color="auto"/>
            </w:tcBorders>
            <w:shd w:val="clear" w:color="auto" w:fill="000000"/>
          </w:tcPr>
          <w:p w14:paraId="3F901892" w14:textId="77777777" w:rsidR="002819BB" w:rsidRPr="00BF3042" w:rsidRDefault="008624B7" w:rsidP="00CB2ECE">
            <w:pPr>
              <w:jc w:val="center"/>
              <w:rPr>
                <w:sz w:val="20"/>
                <w:lang w:bidi="ar-SA"/>
              </w:rPr>
            </w:pPr>
            <w:r>
              <w:rPr>
                <w:noProof/>
              </w:rPr>
              <w:drawing>
                <wp:inline distT="0" distB="0" distL="0" distR="0" wp14:anchorId="2D42D06B" wp14:editId="77425DF4">
                  <wp:extent cx="739775" cy="707390"/>
                  <wp:effectExtent l="0" t="0" r="3175" b="0"/>
                  <wp:docPr id="231" name="Picture 231" descr="C:\Users\Steven Hill\AppData\Local\Microsoft\Windows\INetCache\Content.Word\2017-10-08-0436_8-LamAqr_685NIR_00000thru06002-Stack600-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08-0436_8-LamAqr_685NIR_00000thru06002-Stack600-Wavelets2x3+3x3-RotCrop.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739775" cy="70739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160B69BD" w14:textId="77777777" w:rsidR="002819BB" w:rsidRPr="00BF3042" w:rsidRDefault="008624B7" w:rsidP="00CB2ECE">
            <w:pPr>
              <w:jc w:val="center"/>
              <w:rPr>
                <w:sz w:val="20"/>
                <w:lang w:bidi="ar-SA"/>
              </w:rPr>
            </w:pPr>
            <w:r w:rsidRPr="008624B7">
              <w:rPr>
                <w:sz w:val="20"/>
                <w:lang w:bidi="ar-SA"/>
              </w:rPr>
              <w:t>2017-10-08-0436_8-LamAqr_685NIR_00000thru06002-Stack600-Wavelets2x3+3x3-RotCrop.jpg</w:t>
            </w:r>
          </w:p>
        </w:tc>
        <w:tc>
          <w:tcPr>
            <w:tcW w:w="1620" w:type="dxa"/>
            <w:tcBorders>
              <w:bottom w:val="single" w:sz="4" w:space="0" w:color="auto"/>
            </w:tcBorders>
            <w:shd w:val="clear" w:color="auto" w:fill="000000" w:themeFill="text1"/>
            <w:vAlign w:val="center"/>
          </w:tcPr>
          <w:p w14:paraId="4EE44330" w14:textId="77777777" w:rsidR="002819BB" w:rsidRPr="00BF3042" w:rsidRDefault="002819BB" w:rsidP="00CB2ECE">
            <w:pPr>
              <w:jc w:val="center"/>
              <w:rPr>
                <w:sz w:val="20"/>
                <w:lang w:bidi="ar-SA"/>
              </w:rPr>
            </w:pPr>
          </w:p>
        </w:tc>
        <w:tc>
          <w:tcPr>
            <w:tcW w:w="3060" w:type="dxa"/>
            <w:tcBorders>
              <w:bottom w:val="single" w:sz="4" w:space="0" w:color="auto"/>
            </w:tcBorders>
          </w:tcPr>
          <w:p w14:paraId="25F265E0" w14:textId="77777777" w:rsidR="002819BB" w:rsidRPr="00BF3042" w:rsidRDefault="002819BB" w:rsidP="00CB2ECE">
            <w:pPr>
              <w:jc w:val="center"/>
              <w:rPr>
                <w:sz w:val="20"/>
                <w:lang w:bidi="ar-SA"/>
              </w:rPr>
            </w:pPr>
          </w:p>
        </w:tc>
      </w:tr>
    </w:tbl>
    <w:p w14:paraId="76DEFC5E" w14:textId="77777777" w:rsidR="002819BB" w:rsidRDefault="002819BB" w:rsidP="003C68A9"/>
    <w:p w14:paraId="6384A8B8" w14:textId="77777777" w:rsidR="009D5B7E" w:rsidRPr="00DE56ED" w:rsidRDefault="009D5B7E" w:rsidP="009D5B7E">
      <w:pPr>
        <w:rPr>
          <w:b/>
          <w:color w:val="4F81BD" w:themeColor="accent1"/>
          <w:lang w:bidi="ar-SA"/>
        </w:rPr>
      </w:pPr>
      <w:r w:rsidRPr="00DE56ED">
        <w:rPr>
          <w:b/>
          <w:color w:val="4F81BD" w:themeColor="accent1"/>
          <w:lang w:bidi="ar-SA"/>
        </w:rPr>
        <w:t>(In order to get proper orientation, rotate by “rotation minus 90 degrees”, clockwise in MaximDL.)</w:t>
      </w:r>
    </w:p>
    <w:p w14:paraId="73497D5F" w14:textId="77777777" w:rsidR="002819BB" w:rsidRPr="009164B7" w:rsidRDefault="002819BB" w:rsidP="003C68A9"/>
    <w:p w14:paraId="655BA03E" w14:textId="77777777" w:rsidR="009C40A6" w:rsidRDefault="009C40A6" w:rsidP="009C40A6">
      <w:pPr>
        <w:rPr>
          <w:lang w:bidi="ar-SA"/>
        </w:rPr>
      </w:pPr>
      <w:r w:rsidRPr="004750F3">
        <w:rPr>
          <w:b/>
          <w:lang w:bidi="ar-SA"/>
        </w:rPr>
        <w:t>Data Disposition:</w:t>
      </w:r>
      <w:r>
        <w:rPr>
          <w:lang w:bidi="ar-SA"/>
        </w:rPr>
        <w:t xml:space="preserve"> Raw data is zipped on </w:t>
      </w:r>
      <w:r w:rsidR="00FB30DA">
        <w:rPr>
          <w:lang w:bidi="ar-SA"/>
        </w:rPr>
        <w:t>the</w:t>
      </w:r>
      <w:r>
        <w:rPr>
          <w:lang w:bidi="ar-SA"/>
        </w:rPr>
        <w:t xml:space="preserve"> 2TB archive drive. Processed data is on Astronomy3 thumb drive.</w:t>
      </w:r>
    </w:p>
    <w:p w14:paraId="071F58BF" w14:textId="77777777" w:rsidR="003C2D5E" w:rsidRDefault="003C2D5E" w:rsidP="008E6711">
      <w:pPr>
        <w:rPr>
          <w:lang w:bidi="ar-SA"/>
        </w:rPr>
      </w:pPr>
    </w:p>
    <w:p w14:paraId="589C5247" w14:textId="77777777" w:rsidR="003C2D5E" w:rsidRDefault="003C2D5E">
      <w:pPr>
        <w:rPr>
          <w:rFonts w:cs="Arial"/>
          <w:b/>
          <w:bCs/>
          <w:sz w:val="26"/>
          <w:szCs w:val="26"/>
          <w:lang w:bidi="ar-SA"/>
        </w:rPr>
      </w:pPr>
      <w:r>
        <w:br w:type="page"/>
      </w:r>
    </w:p>
    <w:p w14:paraId="000D6528" w14:textId="77777777" w:rsidR="00195AAE" w:rsidRDefault="00195AAE" w:rsidP="00195AAE">
      <w:pPr>
        <w:pStyle w:val="Heading3"/>
      </w:pPr>
      <w:bookmarkStart w:id="34" w:name="_Toc12884634"/>
      <w:r>
        <w:lastRenderedPageBreak/>
        <w:t>Fall 2017 Planning</w:t>
      </w:r>
      <w:bookmarkEnd w:id="34"/>
    </w:p>
    <w:p w14:paraId="1CEE7092" w14:textId="77777777" w:rsidR="00195AAE" w:rsidRDefault="0066041D" w:rsidP="00195AAE">
      <w:pPr>
        <w:rPr>
          <w:color w:val="808080" w:themeColor="background1" w:themeShade="80"/>
          <w:sz w:val="20"/>
          <w:lang w:bidi="ar-SA"/>
        </w:rPr>
      </w:pPr>
      <w:r>
        <w:rPr>
          <w:color w:val="808080" w:themeColor="background1" w:themeShade="80"/>
          <w:sz w:val="20"/>
          <w:lang w:bidi="ar-SA"/>
        </w:rPr>
        <w:t>Last Updated 10/27</w:t>
      </w:r>
      <w:r w:rsidR="00195AAE">
        <w:rPr>
          <w:color w:val="808080" w:themeColor="background1" w:themeShade="80"/>
          <w:sz w:val="20"/>
          <w:lang w:bidi="ar-SA"/>
        </w:rPr>
        <w:t>/2017</w:t>
      </w:r>
    </w:p>
    <w:p w14:paraId="02615DFF" w14:textId="77777777" w:rsidR="00195AAE" w:rsidRDefault="00195AAE" w:rsidP="00195AAE"/>
    <w:p w14:paraId="6C5FAF4A" w14:textId="77777777" w:rsidR="00195AAE" w:rsidRDefault="00195AAE" w:rsidP="00195AAE">
      <w:pPr>
        <w:pStyle w:val="ListParagraph"/>
        <w:numPr>
          <w:ilvl w:val="0"/>
          <w:numId w:val="1"/>
        </w:numPr>
      </w:pPr>
      <w:r>
        <w:t>Observations</w:t>
      </w:r>
      <w:r w:rsidR="00003614">
        <w:t xml:space="preserve"> – </w:t>
      </w:r>
      <w:r w:rsidR="00650D99" w:rsidRPr="00650D99">
        <w:rPr>
          <w:strike/>
        </w:rPr>
        <w:t xml:space="preserve">Nov. 6 transit times </w:t>
      </w:r>
      <w:r w:rsidR="00003614">
        <w:t xml:space="preserve">Nov. </w:t>
      </w:r>
      <w:r w:rsidR="00351BA0" w:rsidRPr="00F566A1">
        <w:rPr>
          <w:strike/>
        </w:rPr>
        <w:t>16</w:t>
      </w:r>
      <w:r w:rsidR="00003614">
        <w:t xml:space="preserve"> </w:t>
      </w:r>
      <w:r w:rsidR="00F566A1">
        <w:t xml:space="preserve">28 </w:t>
      </w:r>
      <w:r w:rsidR="00351BA0">
        <w:t>first visibility</w:t>
      </w:r>
      <w:r w:rsidR="00003614">
        <w:t xml:space="preserve"> times; Dark around </w:t>
      </w:r>
      <w:r w:rsidR="00351BA0">
        <w:t>5:30</w:t>
      </w:r>
      <w:r w:rsidR="00003614">
        <w:t>pm</w:t>
      </w:r>
    </w:p>
    <w:p w14:paraId="2DD497CE" w14:textId="77777777" w:rsidR="00195AAE" w:rsidRDefault="00195AAE" w:rsidP="00195AAE">
      <w:pPr>
        <w:pStyle w:val="ListParagraph"/>
        <w:numPr>
          <w:ilvl w:val="1"/>
          <w:numId w:val="1"/>
        </w:numPr>
      </w:pPr>
      <w:r>
        <w:t>Imaging</w:t>
      </w:r>
      <w:r w:rsidR="001C56C6">
        <w:t xml:space="preserve"> – wide field</w:t>
      </w:r>
    </w:p>
    <w:p w14:paraId="4FD09639" w14:textId="77777777" w:rsidR="00195AAE" w:rsidRDefault="000531A8" w:rsidP="007A4F20">
      <w:pPr>
        <w:pStyle w:val="ListParagraph"/>
        <w:numPr>
          <w:ilvl w:val="2"/>
          <w:numId w:val="46"/>
        </w:numPr>
      </w:pPr>
      <w:r w:rsidRPr="00351BA0">
        <w:rPr>
          <w:strike/>
        </w:rPr>
        <w:t>5:41pm</w:t>
      </w:r>
      <w:r>
        <w:t xml:space="preserve"> - </w:t>
      </w:r>
      <w:r w:rsidR="00195AAE">
        <w:t>Veil Nebula / Cygnus Loop</w:t>
      </w:r>
      <w:r w:rsidR="00F31A03">
        <w:t xml:space="preserve"> –</w:t>
      </w:r>
      <w:r w:rsidR="00195AAE">
        <w:t xml:space="preserve"> wide field</w:t>
      </w:r>
      <w:r>
        <w:t xml:space="preserve"> (got full narrow band imaging)</w:t>
      </w:r>
    </w:p>
    <w:p w14:paraId="101FE120" w14:textId="77777777" w:rsidR="00195AAE" w:rsidRPr="00203FF3" w:rsidRDefault="00F566A1" w:rsidP="007A4F20">
      <w:pPr>
        <w:pStyle w:val="ListParagraph"/>
        <w:numPr>
          <w:ilvl w:val="2"/>
          <w:numId w:val="60"/>
        </w:numPr>
        <w:rPr>
          <w:b/>
        </w:rPr>
      </w:pPr>
      <w:r w:rsidRPr="00F566A1">
        <w:rPr>
          <w:b/>
        </w:rPr>
        <w:t>5</w:t>
      </w:r>
      <w:r w:rsidR="00003614" w:rsidRPr="00F566A1">
        <w:rPr>
          <w:b/>
        </w:rPr>
        <w:t>:</w:t>
      </w:r>
      <w:r w:rsidRPr="00F566A1">
        <w:rPr>
          <w:b/>
        </w:rPr>
        <w:t>00</w:t>
      </w:r>
      <w:r w:rsidR="00003614" w:rsidRPr="00F566A1">
        <w:rPr>
          <w:b/>
        </w:rPr>
        <w:t>pm</w:t>
      </w:r>
      <w:r w:rsidR="00003614" w:rsidRPr="00FA7635">
        <w:t xml:space="preserve"> -</w:t>
      </w:r>
      <w:r w:rsidR="00003614" w:rsidRPr="00203FF3">
        <w:rPr>
          <w:b/>
        </w:rPr>
        <w:t xml:space="preserve"> </w:t>
      </w:r>
      <w:r w:rsidR="00195AAE" w:rsidRPr="00751CE9">
        <w:rPr>
          <w:b/>
          <w:color w:val="0070C0"/>
        </w:rPr>
        <w:t xml:space="preserve">IC1396 </w:t>
      </w:r>
      <w:r w:rsidR="00195AAE" w:rsidRPr="00203FF3">
        <w:rPr>
          <w:b/>
        </w:rPr>
        <w:t>- Elephant Trunk</w:t>
      </w:r>
      <w:r w:rsidR="00F31A03" w:rsidRPr="00203FF3">
        <w:rPr>
          <w:b/>
        </w:rPr>
        <w:t xml:space="preserve"> –</w:t>
      </w:r>
      <w:r w:rsidR="00195AAE" w:rsidRPr="00203FF3">
        <w:rPr>
          <w:b/>
        </w:rPr>
        <w:t xml:space="preserve"> </w:t>
      </w:r>
      <w:r w:rsidR="00195AAE" w:rsidRPr="00FA7635">
        <w:t>wide field</w:t>
      </w:r>
      <w:r w:rsidR="000531A8" w:rsidRPr="00FA7635">
        <w:t xml:space="preserve"> (Need</w:t>
      </w:r>
      <w:r w:rsidR="000531A8" w:rsidRPr="00203FF3">
        <w:rPr>
          <w:b/>
        </w:rPr>
        <w:t xml:space="preserve"> </w:t>
      </w:r>
      <w:r w:rsidR="000531A8" w:rsidRPr="00A36039">
        <w:rPr>
          <w:strike/>
          <w:color w:val="000000" w:themeColor="text1"/>
        </w:rPr>
        <w:t>486HIB</w:t>
      </w:r>
      <w:r w:rsidR="00203FF3" w:rsidRPr="00A36039">
        <w:rPr>
          <w:b/>
          <w:color w:val="000000" w:themeColor="text1"/>
        </w:rPr>
        <w:t xml:space="preserve">, </w:t>
      </w:r>
      <w:r w:rsidR="00203FF3" w:rsidRPr="00A36039">
        <w:rPr>
          <w:strike/>
          <w:color w:val="000000" w:themeColor="text1"/>
        </w:rPr>
        <w:t>380NUV</w:t>
      </w:r>
      <w:r w:rsidR="00203FF3" w:rsidRPr="00A36039">
        <w:rPr>
          <w:b/>
          <w:color w:val="000000" w:themeColor="text1"/>
        </w:rPr>
        <w:t>,</w:t>
      </w:r>
      <w:r w:rsidR="00203FF3" w:rsidRPr="00203FF3">
        <w:rPr>
          <w:b/>
        </w:rPr>
        <w:t xml:space="preserve"> </w:t>
      </w:r>
      <w:r w:rsidR="00203FF3" w:rsidRPr="00D857B1">
        <w:rPr>
          <w:strike/>
        </w:rPr>
        <w:t>807NIR</w:t>
      </w:r>
      <w:r w:rsidR="00C60CBD" w:rsidRPr="00D857B1">
        <w:t xml:space="preserve">, </w:t>
      </w:r>
      <w:r w:rsidR="00C60CBD" w:rsidRPr="00D857B1">
        <w:rPr>
          <w:strike/>
        </w:rPr>
        <w:t>742NIR</w:t>
      </w:r>
      <w:r w:rsidR="00C60CBD" w:rsidRPr="00D857B1">
        <w:t xml:space="preserve">, </w:t>
      </w:r>
      <w:r w:rsidR="00C60CBD">
        <w:rPr>
          <w:color w:val="FF0000"/>
        </w:rPr>
        <w:t>685NIR</w:t>
      </w:r>
      <w:r>
        <w:rPr>
          <w:color w:val="FF0000"/>
        </w:rPr>
        <w:t>, 889CH4</w:t>
      </w:r>
      <w:r w:rsidR="000531A8" w:rsidRPr="00203FF3">
        <w:rPr>
          <w:b/>
        </w:rPr>
        <w:t>)</w:t>
      </w:r>
    </w:p>
    <w:p w14:paraId="320C48FD" w14:textId="77777777" w:rsidR="00203FF3" w:rsidRPr="00913E7A" w:rsidRDefault="00203FF3" w:rsidP="007A4F20">
      <w:pPr>
        <w:pStyle w:val="ListParagraph"/>
        <w:numPr>
          <w:ilvl w:val="2"/>
          <w:numId w:val="47"/>
        </w:numPr>
      </w:pPr>
      <w:r w:rsidRPr="00351BA0">
        <w:rPr>
          <w:strike/>
        </w:rPr>
        <w:t>8:00pm</w:t>
      </w:r>
      <w:r w:rsidRPr="00913E7A">
        <w:t xml:space="preserve"> - Cave and Bubble </w:t>
      </w:r>
      <w:r w:rsidR="0014340A" w:rsidRPr="00913E7A">
        <w:t>– wide field</w:t>
      </w:r>
      <w:r w:rsidRPr="00913E7A">
        <w:t xml:space="preserve"> (need at least </w:t>
      </w:r>
      <w:r w:rsidRPr="00913E7A">
        <w:rPr>
          <w:color w:val="00B050"/>
        </w:rPr>
        <w:t>486HIB</w:t>
      </w:r>
      <w:r w:rsidRPr="00913E7A">
        <w:t xml:space="preserve">, maybe </w:t>
      </w:r>
      <w:r w:rsidRPr="00913E7A">
        <w:rPr>
          <w:color w:val="00B050"/>
        </w:rPr>
        <w:t>656HIA</w:t>
      </w:r>
      <w:r w:rsidRPr="00913E7A">
        <w:t>); cover a broader range to the south with large, hot emission</w:t>
      </w:r>
    </w:p>
    <w:p w14:paraId="1C58ECE0" w14:textId="77777777" w:rsidR="000531A8" w:rsidRPr="00203FF3" w:rsidRDefault="00F566A1" w:rsidP="007A4F20">
      <w:pPr>
        <w:pStyle w:val="ListParagraph"/>
        <w:numPr>
          <w:ilvl w:val="2"/>
          <w:numId w:val="61"/>
        </w:numPr>
        <w:rPr>
          <w:b/>
        </w:rPr>
      </w:pPr>
      <w:r w:rsidRPr="00F566A1">
        <w:rPr>
          <w:b/>
        </w:rPr>
        <w:t>6:30</w:t>
      </w:r>
      <w:r w:rsidR="000531A8" w:rsidRPr="00F566A1">
        <w:rPr>
          <w:b/>
        </w:rPr>
        <w:t>pm</w:t>
      </w:r>
      <w:r w:rsidR="000531A8" w:rsidRPr="00203FF3">
        <w:rPr>
          <w:b/>
        </w:rPr>
        <w:t xml:space="preserve"> - </w:t>
      </w:r>
      <w:r w:rsidR="000531A8" w:rsidRPr="00CF3FAD">
        <w:rPr>
          <w:b/>
          <w:color w:val="0070C0"/>
        </w:rPr>
        <w:t xml:space="preserve">NGC7822 </w:t>
      </w:r>
      <w:r w:rsidR="000531A8" w:rsidRPr="00203FF3">
        <w:rPr>
          <w:b/>
        </w:rPr>
        <w:t xml:space="preserve">– wide field (need </w:t>
      </w:r>
      <w:r w:rsidR="000531A8" w:rsidRPr="004C28C2">
        <w:rPr>
          <w:strike/>
        </w:rPr>
        <w:t>486HIB</w:t>
      </w:r>
      <w:r w:rsidR="00203FF3" w:rsidRPr="00203FF3">
        <w:rPr>
          <w:b/>
        </w:rPr>
        <w:t xml:space="preserve">, </w:t>
      </w:r>
      <w:r w:rsidR="00203FF3" w:rsidRPr="00A36039">
        <w:rPr>
          <w:strike/>
          <w:color w:val="000000" w:themeColor="text1"/>
        </w:rPr>
        <w:t>380NUV</w:t>
      </w:r>
      <w:r w:rsidR="00545401">
        <w:rPr>
          <w:b/>
        </w:rPr>
        <w:t xml:space="preserve">, </w:t>
      </w:r>
      <w:r w:rsidR="00203FF3" w:rsidRPr="00D857B1">
        <w:rPr>
          <w:strike/>
        </w:rPr>
        <w:t>807NIR</w:t>
      </w:r>
      <w:r w:rsidR="00C60CBD" w:rsidRPr="00C626DD">
        <w:rPr>
          <w:strike/>
        </w:rPr>
        <w:t xml:space="preserve">, 742NIR, </w:t>
      </w:r>
      <w:r w:rsidR="00C60CBD">
        <w:rPr>
          <w:color w:val="FF0000"/>
        </w:rPr>
        <w:t>685NIR</w:t>
      </w:r>
      <w:r>
        <w:rPr>
          <w:color w:val="FF0000"/>
        </w:rPr>
        <w:t>, 889CH4</w:t>
      </w:r>
      <w:r w:rsidR="000531A8" w:rsidRPr="00203FF3">
        <w:rPr>
          <w:b/>
        </w:rPr>
        <w:t>)</w:t>
      </w:r>
    </w:p>
    <w:p w14:paraId="1A84147C" w14:textId="77777777" w:rsidR="00195AAE" w:rsidRDefault="00F566A1" w:rsidP="007A4F20">
      <w:pPr>
        <w:pStyle w:val="ListParagraph"/>
        <w:numPr>
          <w:ilvl w:val="2"/>
          <w:numId w:val="62"/>
        </w:numPr>
      </w:pPr>
      <w:r>
        <w:rPr>
          <w:b/>
        </w:rPr>
        <w:t>7</w:t>
      </w:r>
      <w:r w:rsidR="00351BA0">
        <w:rPr>
          <w:b/>
        </w:rPr>
        <w:t>:00pm</w:t>
      </w:r>
      <w:r w:rsidR="00003614">
        <w:t xml:space="preserve"> - </w:t>
      </w:r>
      <w:r w:rsidR="00F31A03" w:rsidRPr="00351BA0">
        <w:rPr>
          <w:b/>
          <w:color w:val="0070C0"/>
        </w:rPr>
        <w:t>M31</w:t>
      </w:r>
      <w:r w:rsidR="00F31A03">
        <w:t>– wide field</w:t>
      </w:r>
      <w:r w:rsidR="000531A8">
        <w:t xml:space="preserve"> (</w:t>
      </w:r>
      <w:r w:rsidR="007A7BC4">
        <w:t>replace</w:t>
      </w:r>
      <w:r w:rsidR="000531A8">
        <w:t xml:space="preserve"> </w:t>
      </w:r>
      <w:r w:rsidR="00F731E8" w:rsidRPr="00F731E8">
        <w:rPr>
          <w:b/>
          <w:color w:val="00B050"/>
        </w:rPr>
        <w:t xml:space="preserve">656HIA, </w:t>
      </w:r>
      <w:r w:rsidR="007A7BC4" w:rsidRPr="00F731E8">
        <w:rPr>
          <w:b/>
          <w:color w:val="00B050"/>
        </w:rPr>
        <w:t>807NIR</w:t>
      </w:r>
      <w:r w:rsidR="007A7BC4">
        <w:rPr>
          <w:b/>
          <w:color w:val="00B050"/>
        </w:rPr>
        <w:t>,</w:t>
      </w:r>
      <w:r w:rsidR="007A7BC4" w:rsidRPr="00F731E8">
        <w:rPr>
          <w:color w:val="00B050"/>
        </w:rPr>
        <w:t xml:space="preserve"> </w:t>
      </w:r>
      <w:r w:rsidR="007A7BC4" w:rsidRPr="00F731E8">
        <w:rPr>
          <w:b/>
          <w:color w:val="00B050"/>
        </w:rPr>
        <w:t>742NIR</w:t>
      </w:r>
      <w:r w:rsidR="007A7BC4">
        <w:rPr>
          <w:b/>
          <w:color w:val="00B050"/>
        </w:rPr>
        <w:t>,</w:t>
      </w:r>
      <w:r w:rsidR="007A7BC4" w:rsidRPr="00545401">
        <w:rPr>
          <w:b/>
          <w:color w:val="00B050"/>
        </w:rPr>
        <w:t xml:space="preserve"> </w:t>
      </w:r>
      <w:r w:rsidR="00351BA0" w:rsidRPr="00545401">
        <w:rPr>
          <w:b/>
          <w:color w:val="00B050"/>
        </w:rPr>
        <w:t>672SII</w:t>
      </w:r>
      <w:r w:rsidR="00351BA0">
        <w:rPr>
          <w:b/>
          <w:color w:val="00B050"/>
        </w:rPr>
        <w:t xml:space="preserve"> – </w:t>
      </w:r>
      <w:r w:rsidR="00351BA0" w:rsidRPr="00351BA0">
        <w:rPr>
          <w:b/>
          <w:color w:val="00B050"/>
          <w:u w:val="single"/>
        </w:rPr>
        <w:t>more</w:t>
      </w:r>
      <w:r w:rsidR="00351BA0">
        <w:rPr>
          <w:b/>
          <w:color w:val="00B050"/>
        </w:rPr>
        <w:t>,</w:t>
      </w:r>
      <w:r w:rsidR="00351BA0" w:rsidRPr="00545401">
        <w:rPr>
          <w:b/>
          <w:color w:val="00B050"/>
        </w:rPr>
        <w:t xml:space="preserve"> </w:t>
      </w:r>
      <w:r w:rsidR="000531A8" w:rsidRPr="00545401">
        <w:rPr>
          <w:b/>
          <w:color w:val="00B050"/>
        </w:rPr>
        <w:t>486HIB</w:t>
      </w:r>
      <w:r w:rsidR="00351BA0">
        <w:rPr>
          <w:b/>
          <w:color w:val="00B050"/>
        </w:rPr>
        <w:t xml:space="preserve"> - </w:t>
      </w:r>
      <w:r w:rsidR="00351BA0" w:rsidRPr="00351BA0">
        <w:rPr>
          <w:b/>
          <w:color w:val="00B050"/>
          <w:u w:val="single"/>
        </w:rPr>
        <w:t>more</w:t>
      </w:r>
      <w:r w:rsidR="000531A8">
        <w:t>,)</w:t>
      </w:r>
    </w:p>
    <w:p w14:paraId="58129AFC" w14:textId="77777777" w:rsidR="00003614" w:rsidRDefault="00F566A1" w:rsidP="007A4F20">
      <w:pPr>
        <w:pStyle w:val="ListParagraph"/>
        <w:numPr>
          <w:ilvl w:val="2"/>
          <w:numId w:val="63"/>
        </w:numPr>
      </w:pPr>
      <w:r>
        <w:rPr>
          <w:b/>
        </w:rPr>
        <w:t>9</w:t>
      </w:r>
      <w:r w:rsidR="00351BA0">
        <w:rPr>
          <w:b/>
        </w:rPr>
        <w:t>:00</w:t>
      </w:r>
      <w:r w:rsidR="000531A8" w:rsidRPr="00351BA0">
        <w:rPr>
          <w:b/>
        </w:rPr>
        <w:t>pm</w:t>
      </w:r>
      <w:r w:rsidR="000531A8">
        <w:t xml:space="preserve"> - </w:t>
      </w:r>
      <w:r w:rsidR="00003614" w:rsidRPr="00351BA0">
        <w:rPr>
          <w:b/>
          <w:color w:val="0070C0"/>
        </w:rPr>
        <w:t>Heart and Soul</w:t>
      </w:r>
      <w:r w:rsidR="00203FF3" w:rsidRPr="00351BA0">
        <w:rPr>
          <w:color w:val="0070C0"/>
        </w:rPr>
        <w:t xml:space="preserve"> </w:t>
      </w:r>
      <w:r w:rsidR="00203FF3">
        <w:t xml:space="preserve">– </w:t>
      </w:r>
      <w:r w:rsidR="00203FF3" w:rsidRPr="00D13BDF">
        <w:rPr>
          <w:b/>
        </w:rPr>
        <w:t>wide field</w:t>
      </w:r>
      <w:r w:rsidR="00203FF3">
        <w:t xml:space="preserve"> (need </w:t>
      </w:r>
      <w:r w:rsidR="00203FF3" w:rsidRPr="00C626DD">
        <w:rPr>
          <w:strike/>
        </w:rPr>
        <w:t>672SII,</w:t>
      </w:r>
      <w:r w:rsidR="00203FF3">
        <w:t xml:space="preserve"> </w:t>
      </w:r>
      <w:r w:rsidR="00203FF3" w:rsidRPr="00C60CBD">
        <w:rPr>
          <w:strike/>
          <w:color w:val="000000" w:themeColor="text1"/>
        </w:rPr>
        <w:t>501OIII</w:t>
      </w:r>
      <w:r w:rsidR="00203FF3">
        <w:t xml:space="preserve">, </w:t>
      </w:r>
      <w:r w:rsidR="00203FF3" w:rsidRPr="00D6044B">
        <w:rPr>
          <w:b/>
          <w:color w:val="00B050"/>
        </w:rPr>
        <w:t>486HIB</w:t>
      </w:r>
      <w:r w:rsidR="00203FF3">
        <w:t xml:space="preserve">, </w:t>
      </w:r>
      <w:r w:rsidR="00203FF3" w:rsidRPr="00961E55">
        <w:rPr>
          <w:strike/>
        </w:rPr>
        <w:t>807NIR</w:t>
      </w:r>
      <w:r w:rsidR="00C60CBD" w:rsidRPr="00961E55">
        <w:t xml:space="preserve">, </w:t>
      </w:r>
      <w:r w:rsidR="00C60CBD" w:rsidRPr="00C626DD">
        <w:rPr>
          <w:strike/>
        </w:rPr>
        <w:t>742NIR</w:t>
      </w:r>
      <w:r w:rsidRPr="00F566A1">
        <w:t xml:space="preserve">, </w:t>
      </w:r>
      <w:r w:rsidRPr="00F566A1">
        <w:rPr>
          <w:color w:val="FF0000"/>
        </w:rPr>
        <w:t>889CH4</w:t>
      </w:r>
      <w:r w:rsidR="00203FF3">
        <w:t>)</w:t>
      </w:r>
    </w:p>
    <w:p w14:paraId="5CD08964" w14:textId="77777777" w:rsidR="00003614" w:rsidRDefault="00003614" w:rsidP="007A4F20">
      <w:pPr>
        <w:pStyle w:val="ListParagraph"/>
        <w:numPr>
          <w:ilvl w:val="2"/>
          <w:numId w:val="53"/>
        </w:numPr>
      </w:pPr>
      <w:r>
        <w:t>1</w:t>
      </w:r>
      <w:r w:rsidR="003231AA">
        <w:t>0</w:t>
      </w:r>
      <w:r w:rsidR="00351BA0">
        <w:t>:00</w:t>
      </w:r>
      <w:r>
        <w:t>pm – M45 Pleiades</w:t>
      </w:r>
    </w:p>
    <w:p w14:paraId="4733A4FC" w14:textId="77777777" w:rsidR="00003614" w:rsidRDefault="00351BA0" w:rsidP="007A4F20">
      <w:pPr>
        <w:pStyle w:val="ListParagraph"/>
        <w:numPr>
          <w:ilvl w:val="2"/>
          <w:numId w:val="53"/>
        </w:numPr>
      </w:pPr>
      <w:r>
        <w:t>1</w:t>
      </w:r>
      <w:r w:rsidR="003231AA">
        <w:t>0</w:t>
      </w:r>
      <w:r>
        <w:t>:30p</w:t>
      </w:r>
      <w:r w:rsidR="00003614">
        <w:t>m – NGC1499 California Nebula</w:t>
      </w:r>
    </w:p>
    <w:p w14:paraId="234D215A" w14:textId="77777777" w:rsidR="008214C3" w:rsidRDefault="00351BA0" w:rsidP="007A4F20">
      <w:pPr>
        <w:pStyle w:val="ListParagraph"/>
        <w:numPr>
          <w:ilvl w:val="2"/>
          <w:numId w:val="53"/>
        </w:numPr>
      </w:pPr>
      <w:r>
        <w:t>12</w:t>
      </w:r>
      <w:r w:rsidR="008214C3">
        <w:t>:</w:t>
      </w:r>
      <w:r w:rsidR="003231AA">
        <w:t>0</w:t>
      </w:r>
      <w:r w:rsidR="008214C3">
        <w:t xml:space="preserve">0am – </w:t>
      </w:r>
      <w:proofErr w:type="spellStart"/>
      <w:r w:rsidR="008214C3">
        <w:t>Simeis</w:t>
      </w:r>
      <w:proofErr w:type="spellEnd"/>
      <w:r w:rsidR="008214C3">
        <w:t xml:space="preserve"> 147</w:t>
      </w:r>
    </w:p>
    <w:p w14:paraId="61055050" w14:textId="77777777" w:rsidR="001C56C6" w:rsidRDefault="001C56C6" w:rsidP="001C56C6">
      <w:pPr>
        <w:pStyle w:val="ListParagraph"/>
        <w:numPr>
          <w:ilvl w:val="1"/>
          <w:numId w:val="1"/>
        </w:numPr>
      </w:pPr>
      <w:r>
        <w:t>Video</w:t>
      </w:r>
    </w:p>
    <w:p w14:paraId="23E6E601" w14:textId="77777777" w:rsidR="001C56C6" w:rsidRPr="00203FF3" w:rsidRDefault="00351BA0" w:rsidP="007A4F20">
      <w:pPr>
        <w:pStyle w:val="ListParagraph"/>
        <w:numPr>
          <w:ilvl w:val="2"/>
          <w:numId w:val="51"/>
        </w:numPr>
        <w:rPr>
          <w:b/>
        </w:rPr>
      </w:pPr>
      <w:r>
        <w:rPr>
          <w:b/>
        </w:rPr>
        <w:t>5</w:t>
      </w:r>
      <w:r w:rsidR="001C56C6" w:rsidRPr="00203FF3">
        <w:rPr>
          <w:b/>
        </w:rPr>
        <w:t>:</w:t>
      </w:r>
      <w:r w:rsidR="00E42219">
        <w:rPr>
          <w:b/>
        </w:rPr>
        <w:t>00</w:t>
      </w:r>
      <w:r w:rsidR="001C56C6" w:rsidRPr="00203FF3">
        <w:rPr>
          <w:b/>
        </w:rPr>
        <w:t>p</w:t>
      </w:r>
      <w:r w:rsidR="00E42219">
        <w:rPr>
          <w:b/>
        </w:rPr>
        <w:t>m (6:20pm transit)</w:t>
      </w:r>
      <w:r w:rsidR="001C56C6" w:rsidRPr="00203FF3">
        <w:rPr>
          <w:b/>
        </w:rPr>
        <w:t xml:space="preserve"> -Neptune – need good seeing!!!</w:t>
      </w:r>
      <w:r w:rsidR="00D23077">
        <w:rPr>
          <w:b/>
        </w:rPr>
        <w:t xml:space="preserve"> </w:t>
      </w:r>
      <w:r w:rsidR="00D23077" w:rsidRPr="00D23077">
        <w:rPr>
          <w:b/>
          <w:color w:val="FF0000"/>
        </w:rPr>
        <w:t xml:space="preserve">– </w:t>
      </w:r>
    </w:p>
    <w:p w14:paraId="6C127F24" w14:textId="77777777" w:rsidR="001C56C6" w:rsidRPr="00351BA0" w:rsidRDefault="00E42219" w:rsidP="007A4F20">
      <w:pPr>
        <w:pStyle w:val="ListParagraph"/>
        <w:numPr>
          <w:ilvl w:val="2"/>
          <w:numId w:val="49"/>
        </w:numPr>
        <w:rPr>
          <w:b/>
          <w:color w:val="FF0000"/>
        </w:rPr>
      </w:pPr>
      <w:r>
        <w:rPr>
          <w:b/>
        </w:rPr>
        <w:t>5</w:t>
      </w:r>
      <w:r w:rsidR="001C56C6" w:rsidRPr="00351BA0">
        <w:rPr>
          <w:b/>
        </w:rPr>
        <w:t>:</w:t>
      </w:r>
      <w:r w:rsidR="00351BA0">
        <w:rPr>
          <w:b/>
        </w:rPr>
        <w:t>00</w:t>
      </w:r>
      <w:r w:rsidR="001C56C6" w:rsidRPr="00351BA0">
        <w:rPr>
          <w:b/>
        </w:rPr>
        <w:t xml:space="preserve">pm - </w:t>
      </w:r>
      <w:r w:rsidR="001C56C6" w:rsidRPr="00351BA0">
        <w:rPr>
          <w:b/>
          <w:color w:val="0070C0"/>
        </w:rPr>
        <w:t xml:space="preserve">NGC7662 Blue Snowball </w:t>
      </w:r>
      <w:r w:rsidR="001C56C6" w:rsidRPr="00351BA0">
        <w:rPr>
          <w:b/>
        </w:rPr>
        <w:t>nebula</w:t>
      </w:r>
    </w:p>
    <w:p w14:paraId="1CA46C8F" w14:textId="77777777" w:rsidR="001C56C6" w:rsidRPr="00203FF3" w:rsidRDefault="00E42219" w:rsidP="007A4F20">
      <w:pPr>
        <w:pStyle w:val="ListParagraph"/>
        <w:numPr>
          <w:ilvl w:val="2"/>
          <w:numId w:val="50"/>
        </w:numPr>
        <w:rPr>
          <w:b/>
        </w:rPr>
      </w:pPr>
      <w:r>
        <w:rPr>
          <w:b/>
        </w:rPr>
        <w:t>8</w:t>
      </w:r>
      <w:r w:rsidR="001C56C6" w:rsidRPr="00203FF3">
        <w:rPr>
          <w:b/>
        </w:rPr>
        <w:t>:</w:t>
      </w:r>
      <w:r w:rsidR="00351BA0">
        <w:rPr>
          <w:b/>
        </w:rPr>
        <w:t>00</w:t>
      </w:r>
      <w:r w:rsidR="001C56C6" w:rsidRPr="00203FF3">
        <w:rPr>
          <w:b/>
        </w:rPr>
        <w:t>pm – Uranus – need good seeing</w:t>
      </w:r>
    </w:p>
    <w:p w14:paraId="6AE573C0" w14:textId="77777777" w:rsidR="001C56C6" w:rsidRDefault="001C56C6" w:rsidP="007A4F20">
      <w:pPr>
        <w:pStyle w:val="ListParagraph"/>
        <w:numPr>
          <w:ilvl w:val="2"/>
          <w:numId w:val="44"/>
        </w:numPr>
      </w:pPr>
      <w:r>
        <w:t xml:space="preserve">61 </w:t>
      </w:r>
      <w:proofErr w:type="spellStart"/>
      <w:r>
        <w:t>Cyg</w:t>
      </w:r>
      <w:proofErr w:type="spellEnd"/>
    </w:p>
    <w:p w14:paraId="7F9689BA" w14:textId="77777777" w:rsidR="001C56C6" w:rsidRDefault="001C56C6" w:rsidP="007A4F20">
      <w:pPr>
        <w:pStyle w:val="ListParagraph"/>
        <w:numPr>
          <w:ilvl w:val="2"/>
          <w:numId w:val="45"/>
        </w:numPr>
      </w:pPr>
      <w:r>
        <w:t xml:space="preserve">Mu </w:t>
      </w:r>
      <w:proofErr w:type="spellStart"/>
      <w:r>
        <w:t>Cyg</w:t>
      </w:r>
      <w:proofErr w:type="spellEnd"/>
    </w:p>
    <w:p w14:paraId="4D2EA3DF" w14:textId="77777777" w:rsidR="001C56C6" w:rsidRDefault="001C56C6" w:rsidP="007A4F20">
      <w:pPr>
        <w:pStyle w:val="ListParagraph"/>
        <w:numPr>
          <w:ilvl w:val="2"/>
          <w:numId w:val="48"/>
        </w:numPr>
      </w:pPr>
      <w:r>
        <w:t>6:00pm - NGC7009 – Saturn Nebula (already have video) - Capricorn</w:t>
      </w:r>
    </w:p>
    <w:p w14:paraId="1151933B" w14:textId="77777777" w:rsidR="001C56C6" w:rsidRDefault="001C56C6" w:rsidP="00195AAE">
      <w:pPr>
        <w:pStyle w:val="ListParagraph"/>
        <w:numPr>
          <w:ilvl w:val="1"/>
          <w:numId w:val="1"/>
        </w:numPr>
      </w:pPr>
      <w:r>
        <w:t>Imaging – 1260mm</w:t>
      </w:r>
    </w:p>
    <w:p w14:paraId="018A0386" w14:textId="77777777" w:rsidR="001C56C6" w:rsidRDefault="00F566A1" w:rsidP="007A4F20">
      <w:pPr>
        <w:pStyle w:val="ListParagraph"/>
        <w:numPr>
          <w:ilvl w:val="2"/>
          <w:numId w:val="52"/>
        </w:numPr>
      </w:pPr>
      <w:r>
        <w:t>8</w:t>
      </w:r>
      <w:r w:rsidR="001C56C6">
        <w:t>:</w:t>
      </w:r>
      <w:r w:rsidR="00351BA0">
        <w:t>00</w:t>
      </w:r>
      <w:r w:rsidR="001C56C6">
        <w:t xml:space="preserve">pm – M33 – </w:t>
      </w:r>
      <w:r w:rsidR="001C56C6" w:rsidRPr="00CD21B4">
        <w:rPr>
          <w:b/>
        </w:rPr>
        <w:t>1260mm</w:t>
      </w:r>
      <w:r w:rsidR="001C56C6">
        <w:t xml:space="preserve"> (need </w:t>
      </w:r>
      <w:r w:rsidR="001C56C6" w:rsidRPr="00C930A7">
        <w:rPr>
          <w:b/>
        </w:rPr>
        <w:t>all narrow band images</w:t>
      </w:r>
      <w:r w:rsidR="001C56C6">
        <w:t>)</w:t>
      </w:r>
    </w:p>
    <w:p w14:paraId="26B5CAED" w14:textId="77777777" w:rsidR="001C56C6" w:rsidRDefault="003231AA" w:rsidP="001C56C6">
      <w:pPr>
        <w:pStyle w:val="ListParagraph"/>
        <w:numPr>
          <w:ilvl w:val="2"/>
          <w:numId w:val="1"/>
        </w:numPr>
      </w:pPr>
      <w:r>
        <w:t>12</w:t>
      </w:r>
      <w:r w:rsidR="001C56C6">
        <w:t>:</w:t>
      </w:r>
      <w:r w:rsidR="00351BA0">
        <w:t>00</w:t>
      </w:r>
      <w:r w:rsidR="001C56C6">
        <w:t xml:space="preserve">am – M1 Crab Nebula – </w:t>
      </w:r>
      <w:r w:rsidR="001C56C6" w:rsidRPr="00CD21B4">
        <w:rPr>
          <w:b/>
        </w:rPr>
        <w:t>1260mm</w:t>
      </w:r>
      <w:r w:rsidR="001C56C6">
        <w:t xml:space="preserve"> (need </w:t>
      </w:r>
      <w:r w:rsidR="001C56C6" w:rsidRPr="00C930A7">
        <w:rPr>
          <w:b/>
        </w:rPr>
        <w:t>all narrow band images</w:t>
      </w:r>
      <w:r w:rsidR="001C56C6">
        <w:t>)</w:t>
      </w:r>
    </w:p>
    <w:p w14:paraId="2736B620" w14:textId="77777777" w:rsidR="00195AAE" w:rsidRDefault="00195AAE" w:rsidP="00195AAE">
      <w:pPr>
        <w:pStyle w:val="ListParagraph"/>
        <w:numPr>
          <w:ilvl w:val="1"/>
          <w:numId w:val="1"/>
        </w:numPr>
      </w:pPr>
      <w:r>
        <w:t>Spectra</w:t>
      </w:r>
    </w:p>
    <w:p w14:paraId="78F5A84D" w14:textId="77777777" w:rsidR="00195AAE" w:rsidRDefault="00E42219" w:rsidP="007A4F20">
      <w:pPr>
        <w:pStyle w:val="ListParagraph"/>
        <w:numPr>
          <w:ilvl w:val="2"/>
          <w:numId w:val="54"/>
        </w:numPr>
      </w:pPr>
      <w:r>
        <w:t xml:space="preserve">5:00pm - </w:t>
      </w:r>
      <w:r w:rsidR="00195AAE">
        <w:t>Neptune</w:t>
      </w:r>
      <w:r w:rsidR="00203FF3">
        <w:t xml:space="preserve"> – 1260mm, 100lpm</w:t>
      </w:r>
    </w:p>
    <w:p w14:paraId="03467CC9" w14:textId="77777777" w:rsidR="001035BA" w:rsidRDefault="00E42219" w:rsidP="007A4F20">
      <w:pPr>
        <w:pStyle w:val="ListParagraph"/>
        <w:numPr>
          <w:ilvl w:val="2"/>
          <w:numId w:val="54"/>
        </w:numPr>
      </w:pPr>
      <w:r>
        <w:t xml:space="preserve">5:00pm - </w:t>
      </w:r>
      <w:r w:rsidR="001035BA">
        <w:t>Triton</w:t>
      </w:r>
      <w:r w:rsidR="00203FF3">
        <w:t xml:space="preserve"> – 1260mm, 100lpm</w:t>
      </w:r>
    </w:p>
    <w:p w14:paraId="422DEEFB" w14:textId="77777777" w:rsidR="00195AAE" w:rsidRDefault="00E42219" w:rsidP="007A4F20">
      <w:pPr>
        <w:pStyle w:val="ListParagraph"/>
        <w:numPr>
          <w:ilvl w:val="2"/>
          <w:numId w:val="54"/>
        </w:numPr>
      </w:pPr>
      <w:r>
        <w:t xml:space="preserve">8:00pm - </w:t>
      </w:r>
      <w:r w:rsidR="00195AAE">
        <w:t>Uranus</w:t>
      </w:r>
      <w:r w:rsidR="00203FF3">
        <w:t xml:space="preserve"> – 1260mm, 100lpm</w:t>
      </w:r>
    </w:p>
    <w:p w14:paraId="7735E35B" w14:textId="77777777" w:rsidR="00195AAE" w:rsidRDefault="00195AAE" w:rsidP="00195AAE">
      <w:pPr>
        <w:pStyle w:val="ListParagraph"/>
        <w:numPr>
          <w:ilvl w:val="0"/>
          <w:numId w:val="1"/>
        </w:numPr>
      </w:pPr>
      <w:r>
        <w:t>Analysis</w:t>
      </w:r>
    </w:p>
    <w:p w14:paraId="69601889" w14:textId="77777777" w:rsidR="00195AAE" w:rsidRDefault="00195AAE" w:rsidP="00195AAE">
      <w:pPr>
        <w:pStyle w:val="ListParagraph"/>
        <w:numPr>
          <w:ilvl w:val="1"/>
          <w:numId w:val="1"/>
        </w:numPr>
      </w:pPr>
      <w:r>
        <w:t xml:space="preserve">M31 Multispectral Analysis </w:t>
      </w:r>
      <w:r>
        <w:rPr>
          <w:i/>
        </w:rPr>
        <w:t>ala</w:t>
      </w:r>
      <w:r>
        <w:t xml:space="preserve"> M33, M81, M101 etc.</w:t>
      </w:r>
    </w:p>
    <w:p w14:paraId="269A30FD" w14:textId="77777777" w:rsidR="00195AAE" w:rsidRDefault="00195AAE" w:rsidP="00195AAE">
      <w:pPr>
        <w:pStyle w:val="ListParagraph"/>
        <w:numPr>
          <w:ilvl w:val="1"/>
          <w:numId w:val="1"/>
        </w:numPr>
      </w:pPr>
      <w:r>
        <w:t>Solar Eclipse Movies, ratio analysis, etc.</w:t>
      </w:r>
    </w:p>
    <w:p w14:paraId="04561EFF" w14:textId="77777777" w:rsidR="00195AAE" w:rsidRDefault="00195AAE" w:rsidP="00195AAE">
      <w:pPr>
        <w:pStyle w:val="ListParagraph"/>
        <w:numPr>
          <w:ilvl w:val="1"/>
          <w:numId w:val="1"/>
        </w:numPr>
      </w:pPr>
      <w:r>
        <w:t>Updated spectral analysis for outer planets</w:t>
      </w:r>
    </w:p>
    <w:p w14:paraId="76EFE23E" w14:textId="77777777" w:rsidR="00A92D16" w:rsidRDefault="00A92D16" w:rsidP="00A92D16">
      <w:pPr>
        <w:pStyle w:val="ListParagraph"/>
        <w:numPr>
          <w:ilvl w:val="1"/>
          <w:numId w:val="1"/>
        </w:numPr>
      </w:pPr>
      <w:r>
        <w:t>Questions for OPT:</w:t>
      </w:r>
    </w:p>
    <w:p w14:paraId="6BC75AE8" w14:textId="77777777" w:rsidR="00A92D16" w:rsidRDefault="00A92D16" w:rsidP="00A92D16">
      <w:pPr>
        <w:pStyle w:val="ListParagraph"/>
        <w:numPr>
          <w:ilvl w:val="2"/>
          <w:numId w:val="1"/>
        </w:numPr>
      </w:pPr>
      <w:proofErr w:type="spellStart"/>
      <w:r>
        <w:t>GoTo</w:t>
      </w:r>
      <w:proofErr w:type="spellEnd"/>
      <w:r>
        <w:t xml:space="preserve"> Mounts</w:t>
      </w:r>
    </w:p>
    <w:p w14:paraId="59F7762F" w14:textId="77777777" w:rsidR="00A92D16" w:rsidRDefault="00A92D16" w:rsidP="00A92D16">
      <w:pPr>
        <w:pStyle w:val="ListParagraph"/>
        <w:numPr>
          <w:ilvl w:val="2"/>
          <w:numId w:val="1"/>
        </w:numPr>
      </w:pPr>
      <w:r>
        <w:t>Motorized Focuser</w:t>
      </w:r>
    </w:p>
    <w:p w14:paraId="057DC551" w14:textId="77777777" w:rsidR="00A92D16" w:rsidRDefault="00A92D16" w:rsidP="00A92D16">
      <w:pPr>
        <w:pStyle w:val="ListParagraph"/>
        <w:numPr>
          <w:ilvl w:val="2"/>
          <w:numId w:val="1"/>
        </w:numPr>
      </w:pPr>
      <w:r>
        <w:t>Custom Filters</w:t>
      </w:r>
    </w:p>
    <w:p w14:paraId="4507588B" w14:textId="77777777" w:rsidR="00A92D16" w:rsidRDefault="00A92D16" w:rsidP="00A92D16">
      <w:pPr>
        <w:pStyle w:val="ListParagraph"/>
        <w:numPr>
          <w:ilvl w:val="2"/>
          <w:numId w:val="1"/>
        </w:numPr>
      </w:pPr>
      <w:r>
        <w:t>NII filter</w:t>
      </w:r>
    </w:p>
    <w:p w14:paraId="45DC951A" w14:textId="77777777" w:rsidR="00195AAE" w:rsidRDefault="00195AAE" w:rsidP="00195AAE">
      <w:pPr>
        <w:rPr>
          <w:lang w:bidi="ar-SA"/>
        </w:rPr>
      </w:pPr>
    </w:p>
    <w:p w14:paraId="3A50E0A9" w14:textId="77777777" w:rsidR="00195AAE" w:rsidRDefault="00195AAE" w:rsidP="00195AAE">
      <w:r>
        <w:t xml:space="preserve">Neptune exposure planning.  Saturn is twice as far from the Sun as Jupiter and so has roughly one fourth the surface brightness.  To compensate, gain was raised from 50 to 70-75 and </w:t>
      </w:r>
      <w:r>
        <w:lastRenderedPageBreak/>
        <w:t>exposures were increase by a factor of ~2.2. This suggests the gain increase provided about 4/2.2~1.8 of the needed increase in response.</w:t>
      </w:r>
    </w:p>
    <w:p w14:paraId="4BC7818B" w14:textId="77777777" w:rsidR="00195AAE" w:rsidRDefault="00195AAE" w:rsidP="00195AAE">
      <w:r>
        <w:t xml:space="preserve">Neptune is 3 times farther than Saturn and therefore one ninth the surface brightness. If we keep the gain the same (75-ish), we will need exposures of 750 to 1350 </w:t>
      </w:r>
      <w:proofErr w:type="spellStart"/>
      <w:r>
        <w:t>ms</w:t>
      </w:r>
      <w:proofErr w:type="spellEnd"/>
      <w:r>
        <w:t xml:space="preserve"> for BLU, GRN, RED and &gt;685. Exposures of about 3400 </w:t>
      </w:r>
      <w:proofErr w:type="spellStart"/>
      <w:r>
        <w:t>ms</w:t>
      </w:r>
      <w:proofErr w:type="spellEnd"/>
      <w:r>
        <w:t xml:space="preserve"> might work for &gt;807. NUV and 889CH4 images will likely not be feasible. Dark frames might be a good idea.</w:t>
      </w:r>
    </w:p>
    <w:p w14:paraId="3FC19CA5" w14:textId="77777777" w:rsidR="00195AAE" w:rsidRDefault="00195AAE" w:rsidP="00195AAE">
      <w:r>
        <w:t xml:space="preserve">If we increase the gain to 100, it would probably be a good idea to use dark frames. If we assume that the gain increase can provide a factor of ~2 in signal, the exposures would range from 400 to 700 </w:t>
      </w:r>
      <w:proofErr w:type="spellStart"/>
      <w:r>
        <w:t>ms</w:t>
      </w:r>
      <w:proofErr w:type="spellEnd"/>
      <w:r>
        <w:t xml:space="preserve"> for BLU, GRN, RED and &gt;685. Exposures of about 17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14:paraId="01A3360B" w14:textId="77777777" w:rsidR="00195AAE" w:rsidRDefault="00195AAE" w:rsidP="00195AAE"/>
    <w:p w14:paraId="6D5CFE23" w14:textId="77777777" w:rsidR="00195AAE" w:rsidRDefault="00195AAE" w:rsidP="00195AAE">
      <w:r>
        <w:t>Uranus exposure planning.  Saturn is twice as far from the Sun as Jupiter and so has roughly one fourth the surface brightness.  To compensate, gain was raised from 50 to 70-75 and exposures were increase by a factor of ~2.2. This suggests the gain increase provided about 4/2.2~1.8 of the needed increase in response.</w:t>
      </w:r>
    </w:p>
    <w:p w14:paraId="238E831F" w14:textId="77777777" w:rsidR="00195AAE" w:rsidRDefault="00195AAE" w:rsidP="00195AAE">
      <w:r>
        <w:t xml:space="preserve">Uranus is 2 times farther than Saturn and therefore one fourth the surface brightness. If we keep the gain the same (75-ish), we will need exposures of 330 to 600 </w:t>
      </w:r>
      <w:proofErr w:type="spellStart"/>
      <w:r>
        <w:t>ms</w:t>
      </w:r>
      <w:proofErr w:type="spellEnd"/>
      <w:r>
        <w:t xml:space="preserve"> for BLU, GRN, RED and &gt;685. Exposures of about 1500 </w:t>
      </w:r>
      <w:proofErr w:type="spellStart"/>
      <w:r>
        <w:t>ms</w:t>
      </w:r>
      <w:proofErr w:type="spellEnd"/>
      <w:r>
        <w:t xml:space="preserve"> might work for &gt;807. NUV and 889CH4 images will likely not be feasible. Dark frames might be a good idea.</w:t>
      </w:r>
    </w:p>
    <w:p w14:paraId="2D490BC3" w14:textId="77777777" w:rsidR="00195AAE" w:rsidRDefault="00195AAE" w:rsidP="00195AAE">
      <w:r>
        <w:t xml:space="preserve">If we increase the gain to 100, it would probably be a good idea to use dark frames. If we assume that the gain increase can provide a factor of ~2 in signal, the exposures would range from 160 to 300 </w:t>
      </w:r>
      <w:proofErr w:type="spellStart"/>
      <w:r>
        <w:t>ms</w:t>
      </w:r>
      <w:proofErr w:type="spellEnd"/>
      <w:r>
        <w:t xml:space="preserve"> for BLU, GRN, RED and &gt;685. Exposures of about 9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14:paraId="665506F6" w14:textId="77777777" w:rsidR="00195AAE" w:rsidRDefault="00195AAE">
      <w:pPr>
        <w:rPr>
          <w:rFonts w:cs="Arial"/>
          <w:b/>
          <w:bCs/>
          <w:sz w:val="26"/>
          <w:szCs w:val="26"/>
          <w:lang w:bidi="ar-SA"/>
        </w:rPr>
      </w:pPr>
      <w:r>
        <w:br w:type="page"/>
      </w:r>
    </w:p>
    <w:p w14:paraId="66F90460" w14:textId="77777777" w:rsidR="003C2D5E" w:rsidRPr="00D4326C" w:rsidRDefault="003C2D5E" w:rsidP="003C2D5E">
      <w:pPr>
        <w:pStyle w:val="Heading3"/>
      </w:pPr>
      <w:bookmarkStart w:id="35" w:name="_Toc12884635"/>
      <w:r>
        <w:lastRenderedPageBreak/>
        <w:t xml:space="preserve">2017-Oct-10 (Oct-11 UT): </w:t>
      </w:r>
      <w:r w:rsidRPr="002B2B28">
        <w:t xml:space="preserve"> </w:t>
      </w:r>
      <w:r>
        <w:t>Double Stars, Neptune and Triton</w:t>
      </w:r>
      <w:bookmarkEnd w:id="35"/>
    </w:p>
    <w:p w14:paraId="7A29BE1F" w14:textId="77777777" w:rsidR="003C2D5E" w:rsidRDefault="003C2D5E" w:rsidP="003C2D5E">
      <w:pPr>
        <w:rPr>
          <w:color w:val="808080" w:themeColor="background1" w:themeShade="80"/>
          <w:sz w:val="20"/>
          <w:lang w:bidi="ar-SA"/>
        </w:rPr>
      </w:pPr>
      <w:r>
        <w:rPr>
          <w:color w:val="808080" w:themeColor="background1" w:themeShade="80"/>
          <w:sz w:val="20"/>
          <w:lang w:bidi="ar-SA"/>
        </w:rPr>
        <w:t>Last Updated 9/7/2017</w:t>
      </w:r>
    </w:p>
    <w:p w14:paraId="2E6FB701" w14:textId="77777777" w:rsidR="003C2D5E" w:rsidRDefault="00F57058" w:rsidP="003C2D5E">
      <w:r>
        <w:t>Steady seeing (4/5) and very good transparency (5/5)</w:t>
      </w:r>
      <w:r w:rsidR="003C2D5E">
        <w:t xml:space="preserve">. </w:t>
      </w:r>
    </w:p>
    <w:p w14:paraId="0ECC7210" w14:textId="77777777" w:rsidR="00430B35" w:rsidRDefault="00430B35" w:rsidP="003C2D5E"/>
    <w:p w14:paraId="54409B57" w14:textId="77777777" w:rsidR="00430B35" w:rsidRPr="009164B7" w:rsidRDefault="00430B35" w:rsidP="003C2D5E">
      <w:r>
        <w:t>All the double stars imaged used a gain of 100. Gamma was set to 50 for linear response. This means that the stars are suitable for photometry and comparison to 685NIR channel photometry for Neptune.</w:t>
      </w:r>
    </w:p>
    <w:p w14:paraId="4D94360A" w14:textId="77777777" w:rsidR="003C2D5E" w:rsidRDefault="003C2D5E"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2819BB" w:rsidRPr="00BF3042" w14:paraId="2BC05190" w14:textId="77777777" w:rsidTr="00CB2ECE">
        <w:trPr>
          <w:jc w:val="center"/>
        </w:trPr>
        <w:tc>
          <w:tcPr>
            <w:tcW w:w="4680" w:type="dxa"/>
            <w:gridSpan w:val="2"/>
            <w:shd w:val="clear" w:color="auto" w:fill="FFFFFF" w:themeFill="background1"/>
          </w:tcPr>
          <w:p w14:paraId="49EA0AE1" w14:textId="77777777"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c>
          <w:tcPr>
            <w:tcW w:w="4680" w:type="dxa"/>
            <w:gridSpan w:val="2"/>
            <w:shd w:val="clear" w:color="auto" w:fill="FFFFFF" w:themeFill="background1"/>
          </w:tcPr>
          <w:p w14:paraId="32B02D22" w14:textId="77777777"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r>
      <w:tr w:rsidR="002819BB" w:rsidRPr="00BF3042" w14:paraId="2BDBC46B" w14:textId="77777777" w:rsidTr="00B94239">
        <w:trPr>
          <w:trHeight w:val="1052"/>
          <w:jc w:val="center"/>
        </w:trPr>
        <w:tc>
          <w:tcPr>
            <w:tcW w:w="1800" w:type="dxa"/>
            <w:shd w:val="clear" w:color="auto" w:fill="000000"/>
            <w:vAlign w:val="center"/>
          </w:tcPr>
          <w:p w14:paraId="0C05BD7C" w14:textId="77777777" w:rsidR="002819BB" w:rsidRPr="00BF3042" w:rsidRDefault="00B94239" w:rsidP="00B94239">
            <w:pPr>
              <w:jc w:val="center"/>
              <w:rPr>
                <w:sz w:val="20"/>
                <w:lang w:bidi="ar-SA"/>
              </w:rPr>
            </w:pPr>
            <w:r>
              <w:rPr>
                <w:noProof/>
              </w:rPr>
              <w:drawing>
                <wp:inline distT="0" distB="0" distL="0" distR="0" wp14:anchorId="481B459D" wp14:editId="594A6822">
                  <wp:extent cx="628015" cy="588645"/>
                  <wp:effectExtent l="0" t="0" r="635" b="1905"/>
                  <wp:docPr id="228" name="Picture 228" descr="C:\Users\Steven Hill\AppData\Local\Microsoft\Windows\INetCache\Content.Word\2017-10-11-0205_9-ZetHer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11-0205_9-ZetHer_685NIR_Rot1-Stack200-Wavelets1x10+2x10-RotCrop.jpg"/>
                          <pic:cNvPicPr>
                            <a:picLocks noChangeAspect="1" noChangeArrowheads="1"/>
                          </pic:cNvPicPr>
                        </pic:nvPicPr>
                        <pic:blipFill>
                          <a:blip r:embed="rId112">
                            <a:extLst>
                              <a:ext uri="{BEBA8EAE-BF5A-486C-A8C5-ECC9F3942E4B}">
                                <a14:imgProps xmlns:a14="http://schemas.microsoft.com/office/drawing/2010/main">
                                  <a14:imgLayer r:embed="rId11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14:paraId="5342EC0D" w14:textId="77777777" w:rsidR="002819BB" w:rsidRPr="00BF3042" w:rsidRDefault="00B94239" w:rsidP="00CB2ECE">
            <w:pPr>
              <w:jc w:val="center"/>
              <w:rPr>
                <w:sz w:val="20"/>
                <w:lang w:bidi="ar-SA"/>
              </w:rPr>
            </w:pPr>
            <w:r w:rsidRPr="00B94239">
              <w:rPr>
                <w:sz w:val="20"/>
                <w:lang w:bidi="ar-SA"/>
              </w:rPr>
              <w:t>2017-10-11-0205_9-ZetHer_685NIR_Rot1-Stack200-Wavelets1x10+2x10-RotCrop.jpg</w:t>
            </w:r>
          </w:p>
        </w:tc>
        <w:tc>
          <w:tcPr>
            <w:tcW w:w="1620" w:type="dxa"/>
            <w:shd w:val="clear" w:color="auto" w:fill="000000" w:themeFill="text1"/>
            <w:vAlign w:val="center"/>
          </w:tcPr>
          <w:p w14:paraId="49669CCB" w14:textId="77777777" w:rsidR="002819BB" w:rsidRPr="00BF3042" w:rsidRDefault="00B94239" w:rsidP="00CB2ECE">
            <w:pPr>
              <w:jc w:val="center"/>
              <w:rPr>
                <w:sz w:val="20"/>
                <w:lang w:bidi="ar-SA"/>
              </w:rPr>
            </w:pPr>
            <w:r>
              <w:rPr>
                <w:noProof/>
              </w:rPr>
              <w:drawing>
                <wp:inline distT="0" distB="0" distL="0" distR="0" wp14:anchorId="1689C0DD" wp14:editId="3DB88FF7">
                  <wp:extent cx="628015" cy="588645"/>
                  <wp:effectExtent l="0" t="0" r="635" b="1905"/>
                  <wp:docPr id="233" name="Picture 233" descr="C:\Users\Steven Hill\AppData\Local\Microsoft\Windows\INetCache\Content.Word\2017-10-11-0205_9-ZetHer_685NIR_Rot1-Stack200-Wavelets1x10+2x10-RotGrad-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11-0205_9-ZetHer_685NIR_Rot1-Stack200-Wavelets1x10+2x10-RotGrad-RotCrop.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14:paraId="0099EB12" w14:textId="77777777" w:rsidR="002819BB" w:rsidRPr="00BF3042" w:rsidRDefault="00B94239" w:rsidP="00CB2ECE">
            <w:pPr>
              <w:jc w:val="center"/>
              <w:rPr>
                <w:sz w:val="20"/>
                <w:lang w:bidi="ar-SA"/>
              </w:rPr>
            </w:pPr>
            <w:r w:rsidRPr="00B94239">
              <w:rPr>
                <w:sz w:val="20"/>
                <w:lang w:bidi="ar-SA"/>
              </w:rPr>
              <w:t>2017-10-11-0205_9-ZetHer_685NIR_Rot1-Stack200-Wavelets1x10+2x10-RotGrad-RotCrop.jpg</w:t>
            </w:r>
          </w:p>
        </w:tc>
      </w:tr>
      <w:tr w:rsidR="002819BB" w:rsidRPr="00BF3042" w14:paraId="5D05EF34" w14:textId="77777777" w:rsidTr="00CB2ECE">
        <w:trPr>
          <w:jc w:val="center"/>
        </w:trPr>
        <w:tc>
          <w:tcPr>
            <w:tcW w:w="4680" w:type="dxa"/>
            <w:gridSpan w:val="2"/>
            <w:shd w:val="clear" w:color="auto" w:fill="FFFFFF" w:themeFill="background1"/>
          </w:tcPr>
          <w:p w14:paraId="290AFD2A" w14:textId="77777777" w:rsidR="002819BB" w:rsidRPr="00BF3042" w:rsidRDefault="00B94239" w:rsidP="00CB2ECE">
            <w:pPr>
              <w:jc w:val="center"/>
              <w:rPr>
                <w:sz w:val="20"/>
                <w:lang w:bidi="ar-SA"/>
              </w:rPr>
            </w:pPr>
            <w:r>
              <w:rPr>
                <w:b/>
                <w:lang w:bidi="ar-SA"/>
              </w:rPr>
              <w:t>17 Dra</w:t>
            </w:r>
          </w:p>
        </w:tc>
        <w:tc>
          <w:tcPr>
            <w:tcW w:w="4680" w:type="dxa"/>
            <w:gridSpan w:val="2"/>
            <w:shd w:val="clear" w:color="auto" w:fill="FFFFFF" w:themeFill="background1"/>
          </w:tcPr>
          <w:p w14:paraId="259EED64" w14:textId="77777777" w:rsidR="002819BB" w:rsidRPr="00BF3042" w:rsidRDefault="002819BB" w:rsidP="00CB2ECE">
            <w:pPr>
              <w:jc w:val="center"/>
              <w:rPr>
                <w:sz w:val="20"/>
                <w:lang w:bidi="ar-SA"/>
              </w:rPr>
            </w:pPr>
            <w:r>
              <w:rPr>
                <w:b/>
                <w:lang w:bidi="ar-SA"/>
              </w:rPr>
              <w:t xml:space="preserve">Tau </w:t>
            </w:r>
            <w:proofErr w:type="spellStart"/>
            <w:r>
              <w:rPr>
                <w:b/>
                <w:lang w:bidi="ar-SA"/>
              </w:rPr>
              <w:t>Oph</w:t>
            </w:r>
            <w:proofErr w:type="spellEnd"/>
          </w:p>
        </w:tc>
      </w:tr>
      <w:tr w:rsidR="002819BB" w:rsidRPr="00BF3042" w14:paraId="37913D5E" w14:textId="77777777" w:rsidTr="00B94239">
        <w:trPr>
          <w:trHeight w:val="1052"/>
          <w:jc w:val="center"/>
        </w:trPr>
        <w:tc>
          <w:tcPr>
            <w:tcW w:w="1800" w:type="dxa"/>
            <w:shd w:val="clear" w:color="auto" w:fill="000000"/>
            <w:vAlign w:val="center"/>
          </w:tcPr>
          <w:p w14:paraId="47B6863A" w14:textId="77777777" w:rsidR="002819BB" w:rsidRPr="00BF3042" w:rsidRDefault="00B94239" w:rsidP="00B94239">
            <w:pPr>
              <w:jc w:val="center"/>
              <w:rPr>
                <w:sz w:val="20"/>
                <w:lang w:bidi="ar-SA"/>
              </w:rPr>
            </w:pPr>
            <w:r>
              <w:rPr>
                <w:noProof/>
              </w:rPr>
              <w:drawing>
                <wp:inline distT="0" distB="0" distL="0" distR="0" wp14:anchorId="6C77BA9D" wp14:editId="483F089A">
                  <wp:extent cx="628015" cy="588645"/>
                  <wp:effectExtent l="0" t="0" r="635" b="1905"/>
                  <wp:docPr id="227" name="Picture 227" descr="C:\Users\Steven Hill\AppData\Local\Microsoft\Windows\INetCache\Content.Word\2017-10-11-0221_9-17Dra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10-11-0221_9-17Dra_685NIR_Rot1-Stack200-Wavelets1x10+2x10-RotCrop.jpg"/>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14:paraId="4048499E" w14:textId="77777777" w:rsidR="002819BB" w:rsidRPr="00BF3042" w:rsidRDefault="00B94239" w:rsidP="00CB2ECE">
            <w:pPr>
              <w:jc w:val="center"/>
              <w:rPr>
                <w:sz w:val="20"/>
                <w:lang w:bidi="ar-SA"/>
              </w:rPr>
            </w:pPr>
            <w:r w:rsidRPr="00B94239">
              <w:rPr>
                <w:sz w:val="20"/>
                <w:lang w:bidi="ar-SA"/>
              </w:rPr>
              <w:t>2017-10-11-0221_9-17Dra_685NIR_Rot1-Stack200-Wavelets1x10+2x10-RotCrop.jpg</w:t>
            </w:r>
          </w:p>
        </w:tc>
        <w:tc>
          <w:tcPr>
            <w:tcW w:w="1620" w:type="dxa"/>
            <w:shd w:val="clear" w:color="auto" w:fill="000000" w:themeFill="text1"/>
            <w:vAlign w:val="center"/>
          </w:tcPr>
          <w:p w14:paraId="303D177A" w14:textId="77777777" w:rsidR="002819BB" w:rsidRPr="00BF3042" w:rsidRDefault="002B0FBC" w:rsidP="00CB2ECE">
            <w:pPr>
              <w:jc w:val="center"/>
              <w:rPr>
                <w:sz w:val="20"/>
                <w:lang w:bidi="ar-SA"/>
              </w:rPr>
            </w:pPr>
            <w:r>
              <w:rPr>
                <w:noProof/>
              </w:rPr>
              <w:drawing>
                <wp:inline distT="0" distB="0" distL="0" distR="0" wp14:anchorId="3539E79E" wp14:editId="097772EA">
                  <wp:extent cx="628015" cy="588645"/>
                  <wp:effectExtent l="0" t="0" r="635" b="1905"/>
                  <wp:docPr id="225" name="Picture 225" descr="C:\Users\Steven Hill\AppData\Local\Microsoft\Windows\INetCache\Content.Word\2017-10-11-0154_0-TAU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10-11-0154_0-TAU_685NIR-Stack200-Wavelets1x10+2x10-RotCrop.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14:paraId="32BA7E6F" w14:textId="77777777" w:rsidR="002819BB" w:rsidRPr="00BF3042" w:rsidRDefault="002B0FBC" w:rsidP="00CB2ECE">
            <w:pPr>
              <w:jc w:val="center"/>
              <w:rPr>
                <w:sz w:val="20"/>
                <w:lang w:bidi="ar-SA"/>
              </w:rPr>
            </w:pPr>
            <w:r w:rsidRPr="002B0FBC">
              <w:rPr>
                <w:sz w:val="20"/>
                <w:lang w:bidi="ar-SA"/>
              </w:rPr>
              <w:t>2017-10-11-0154_0-TAU_685NIR-Stack200-Wavelets1x10+2x10-RotCrop.jpg</w:t>
            </w:r>
          </w:p>
        </w:tc>
      </w:tr>
      <w:tr w:rsidR="002819BB" w:rsidRPr="00BF3042" w14:paraId="153E4972" w14:textId="77777777" w:rsidTr="00CB2ECE">
        <w:trPr>
          <w:jc w:val="center"/>
        </w:trPr>
        <w:tc>
          <w:tcPr>
            <w:tcW w:w="4680" w:type="dxa"/>
            <w:gridSpan w:val="2"/>
            <w:shd w:val="clear" w:color="auto" w:fill="FFFFFF" w:themeFill="background1"/>
          </w:tcPr>
          <w:p w14:paraId="59EC1F35" w14:textId="77777777" w:rsidR="002819BB" w:rsidRPr="00BF3042" w:rsidRDefault="002819BB" w:rsidP="00CB2ECE">
            <w:pPr>
              <w:jc w:val="center"/>
              <w:rPr>
                <w:sz w:val="20"/>
                <w:lang w:bidi="ar-SA"/>
              </w:rPr>
            </w:pPr>
            <w:r>
              <w:rPr>
                <w:b/>
                <w:lang w:bidi="ar-SA"/>
              </w:rPr>
              <w:t>BU 648</w:t>
            </w:r>
          </w:p>
        </w:tc>
        <w:tc>
          <w:tcPr>
            <w:tcW w:w="4680" w:type="dxa"/>
            <w:gridSpan w:val="2"/>
            <w:shd w:val="clear" w:color="auto" w:fill="FFFFFF" w:themeFill="background1"/>
          </w:tcPr>
          <w:p w14:paraId="527608D9" w14:textId="77777777" w:rsidR="002819BB" w:rsidRPr="00BF3042" w:rsidRDefault="002C1078" w:rsidP="00CB2ECE">
            <w:pPr>
              <w:jc w:val="center"/>
              <w:rPr>
                <w:sz w:val="20"/>
                <w:lang w:bidi="ar-SA"/>
              </w:rPr>
            </w:pPr>
            <w:r>
              <w:rPr>
                <w:b/>
                <w:lang w:bidi="ar-SA"/>
              </w:rPr>
              <w:t xml:space="preserve">70 </w:t>
            </w:r>
            <w:proofErr w:type="spellStart"/>
            <w:r>
              <w:rPr>
                <w:b/>
                <w:lang w:bidi="ar-SA"/>
              </w:rPr>
              <w:t>Oph</w:t>
            </w:r>
            <w:proofErr w:type="spellEnd"/>
          </w:p>
        </w:tc>
      </w:tr>
      <w:tr w:rsidR="002819BB" w:rsidRPr="00BF3042" w14:paraId="6F995DC6" w14:textId="77777777" w:rsidTr="00815312">
        <w:trPr>
          <w:trHeight w:val="1052"/>
          <w:jc w:val="center"/>
        </w:trPr>
        <w:tc>
          <w:tcPr>
            <w:tcW w:w="1800" w:type="dxa"/>
            <w:shd w:val="clear" w:color="auto" w:fill="000000"/>
            <w:vAlign w:val="center"/>
          </w:tcPr>
          <w:p w14:paraId="11946160" w14:textId="77777777" w:rsidR="002819BB" w:rsidRPr="00BF3042" w:rsidRDefault="00815312" w:rsidP="00815312">
            <w:pPr>
              <w:jc w:val="center"/>
              <w:rPr>
                <w:sz w:val="20"/>
                <w:lang w:bidi="ar-SA"/>
              </w:rPr>
            </w:pPr>
            <w:r>
              <w:rPr>
                <w:noProof/>
              </w:rPr>
              <w:drawing>
                <wp:inline distT="0" distB="0" distL="0" distR="0" wp14:anchorId="46803EAB" wp14:editId="40F100C9">
                  <wp:extent cx="628015" cy="588645"/>
                  <wp:effectExtent l="0" t="0" r="635" b="1905"/>
                  <wp:docPr id="224" name="Picture 224" descr="C:\Users\Steven Hill\AppData\Local\Microsoft\Windows\INetCache\Content.Word\2017-10-11-0211_7-BU648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11-0211_7-BU648_685NIR_Rot1-Stack200-Wavelets1x10+2x10-RotCrop.jpg"/>
                          <pic:cNvPicPr>
                            <a:picLocks noChangeAspect="1" noChangeArrowheads="1"/>
                          </pic:cNvPicPr>
                        </pic:nvPicPr>
                        <pic:blipFill>
                          <a:blip r:embed="rId118">
                            <a:extLst>
                              <a:ext uri="{BEBA8EAE-BF5A-486C-A8C5-ECC9F3942E4B}">
                                <a14:imgProps xmlns:a14="http://schemas.microsoft.com/office/drawing/2010/main">
                                  <a14:imgLayer r:embed="rId11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14:paraId="046853E1" w14:textId="77777777" w:rsidR="002819BB" w:rsidRPr="00BF3042" w:rsidRDefault="002B0FBC" w:rsidP="00CB2ECE">
            <w:pPr>
              <w:jc w:val="center"/>
              <w:rPr>
                <w:sz w:val="20"/>
                <w:lang w:bidi="ar-SA"/>
              </w:rPr>
            </w:pPr>
            <w:r w:rsidRPr="002B0FBC">
              <w:rPr>
                <w:sz w:val="20"/>
                <w:lang w:bidi="ar-SA"/>
              </w:rPr>
              <w:t>2017-10-11-0211_7-BU648_685NIR_Rot1-Stack200-Wavelets1x10+2x10-RotCrop.jpg</w:t>
            </w:r>
          </w:p>
        </w:tc>
        <w:tc>
          <w:tcPr>
            <w:tcW w:w="1620" w:type="dxa"/>
            <w:shd w:val="clear" w:color="auto" w:fill="000000" w:themeFill="text1"/>
            <w:vAlign w:val="center"/>
          </w:tcPr>
          <w:p w14:paraId="31669477" w14:textId="77777777" w:rsidR="002819BB" w:rsidRPr="00BF3042" w:rsidRDefault="00B94239" w:rsidP="00CB2ECE">
            <w:pPr>
              <w:jc w:val="center"/>
              <w:rPr>
                <w:sz w:val="20"/>
                <w:lang w:bidi="ar-SA"/>
              </w:rPr>
            </w:pPr>
            <w:r>
              <w:rPr>
                <w:noProof/>
              </w:rPr>
              <w:drawing>
                <wp:inline distT="0" distB="0" distL="0" distR="0" wp14:anchorId="78B7F09D" wp14:editId="4396AFD2">
                  <wp:extent cx="628015" cy="588645"/>
                  <wp:effectExtent l="0" t="0" r="635" b="1905"/>
                  <wp:docPr id="226" name="Picture 226" descr="C:\Users\Steven Hill\AppData\Local\Microsoft\Windows\INetCache\Content.Word\2017-10-11-0141_7-70OPH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10-11-0141_7-70OPH_685NIR-Stack200-Wavelets1x10+2x10-RotCrop.jpg"/>
                          <pic:cNvPicPr>
                            <a:picLocks noChangeAspect="1" noChangeArrowheads="1"/>
                          </pic:cNvPicPr>
                        </pic:nvPicPr>
                        <pic:blipFill>
                          <a:blip r:embed="rId120">
                            <a:extLst>
                              <a:ext uri="{BEBA8EAE-BF5A-486C-A8C5-ECC9F3942E4B}">
                                <a14:imgProps xmlns:a14="http://schemas.microsoft.com/office/drawing/2010/main">
                                  <a14:imgLayer r:embed="rId12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14:paraId="475A55C6" w14:textId="77777777" w:rsidR="002819BB" w:rsidRPr="00BF3042" w:rsidRDefault="00B94239" w:rsidP="00CB2ECE">
            <w:pPr>
              <w:jc w:val="center"/>
              <w:rPr>
                <w:sz w:val="20"/>
                <w:lang w:bidi="ar-SA"/>
              </w:rPr>
            </w:pPr>
            <w:r w:rsidRPr="00B94239">
              <w:rPr>
                <w:sz w:val="20"/>
                <w:lang w:bidi="ar-SA"/>
              </w:rPr>
              <w:t>2017-10-11-0141_7-70OPH_685NIR-Stack200-Wavelets1x10+2x10-RotCrop.jpg</w:t>
            </w:r>
          </w:p>
        </w:tc>
      </w:tr>
    </w:tbl>
    <w:p w14:paraId="69AF74C1" w14:textId="77777777" w:rsidR="002819BB" w:rsidRDefault="002819BB" w:rsidP="008E6711">
      <w:pPr>
        <w:rPr>
          <w:lang w:bidi="ar-SA"/>
        </w:rPr>
      </w:pPr>
    </w:p>
    <w:p w14:paraId="0B1F0BD3" w14:textId="77777777" w:rsidR="000E3696" w:rsidRDefault="00387A20" w:rsidP="0051385A">
      <w:pPr>
        <w:jc w:val="center"/>
        <w:rPr>
          <w:lang w:bidi="ar-SA"/>
        </w:rPr>
      </w:pPr>
      <w:r w:rsidRPr="00387A20">
        <w:rPr>
          <w:lang w:bidi="ar-SA"/>
        </w:rPr>
        <w:t>NeptuneExposures-20171011UT.xlsx</w:t>
      </w:r>
    </w:p>
    <w:p w14:paraId="41154CDC" w14:textId="77777777" w:rsidR="000E3696" w:rsidRDefault="0051385A" w:rsidP="0051385A">
      <w:pPr>
        <w:jc w:val="center"/>
        <w:rPr>
          <w:lang w:bidi="ar-SA"/>
        </w:rPr>
      </w:pPr>
      <w:r w:rsidRPr="0051385A">
        <w:rPr>
          <w:noProof/>
        </w:rPr>
        <w:drawing>
          <wp:inline distT="0" distB="0" distL="0" distR="0" wp14:anchorId="06E3DDA4" wp14:editId="6EBA8197">
            <wp:extent cx="4619625" cy="1852930"/>
            <wp:effectExtent l="0" t="0" r="952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619625" cy="1852930"/>
                    </a:xfrm>
                    <a:prstGeom prst="rect">
                      <a:avLst/>
                    </a:prstGeom>
                    <a:noFill/>
                    <a:ln>
                      <a:noFill/>
                    </a:ln>
                  </pic:spPr>
                </pic:pic>
              </a:graphicData>
            </a:graphic>
          </wp:inline>
        </w:drawing>
      </w:r>
    </w:p>
    <w:p w14:paraId="69325808" w14:textId="77777777" w:rsidR="0051385A" w:rsidRDefault="0051385A"/>
    <w:p w14:paraId="4B680904" w14:textId="77777777" w:rsidR="0051385A" w:rsidRDefault="0051385A">
      <w:r>
        <w:t>The star HD216566 (TYC 5813-0377-1) is visible in all exposures. It is a 9.32mV K0</w:t>
      </w:r>
      <w:r w:rsidR="00863D30">
        <w:t>III</w:t>
      </w:r>
      <w:r>
        <w:t xml:space="preserve"> star with a color index of +1.20 (orange).</w:t>
      </w:r>
      <w:r w:rsidR="002C0CAF">
        <w:t xml:space="preserve"> Neptune photometry should be possible in all channels and Triton photometry</w:t>
      </w:r>
      <w:r w:rsidR="00EA6F44">
        <w:t xml:space="preserve"> should be possible in BLU, GRN(?), NIR and OPN channels.</w:t>
      </w:r>
    </w:p>
    <w:p w14:paraId="712EBDAF" w14:textId="77777777" w:rsidR="0051385A" w:rsidRDefault="0051385A"/>
    <w:p w14:paraId="292FDD9C" w14:textId="77777777" w:rsidR="00043FDA" w:rsidRDefault="003B08AE">
      <w:r>
        <w:t>From SIMBAD:</w:t>
      </w:r>
      <w:r w:rsidR="00043FDA">
        <w:t xml:space="preserve"> </w:t>
      </w:r>
    </w:p>
    <w:p w14:paraId="2C55670A" w14:textId="77777777" w:rsidR="0051385A" w:rsidRDefault="00CA15B9">
      <w:hyperlink r:id="rId123" w:history="1">
        <w:r w:rsidR="00043FDA" w:rsidRPr="00B433B1">
          <w:rPr>
            <w:rStyle w:val="Hyperlink"/>
          </w:rPr>
          <w:t>http://simbad.u-strasbg.fr/simbad/sim-id?Ident=HD+216566&amp;submit=submit+id</w:t>
        </w:r>
      </w:hyperlink>
    </w:p>
    <w:p w14:paraId="635EBB67" w14:textId="77777777" w:rsidR="00043FDA" w:rsidRDefault="00043FDA"/>
    <w:p w14:paraId="44485747" w14:textId="77777777" w:rsidR="00863D30" w:rsidRDefault="00863D30">
      <w:pPr>
        <w:rPr>
          <w:rStyle w:val="bibcode"/>
          <w:rFonts w:ascii="Courier New" w:hAnsi="Courier New" w:cs="Courier New"/>
          <w:b/>
          <w:bCs/>
          <w:sz w:val="20"/>
          <w:szCs w:val="20"/>
        </w:rPr>
      </w:pPr>
      <w:r>
        <w:rPr>
          <w:rStyle w:val="HTMLTypewriter"/>
          <w:b/>
          <w:bCs/>
        </w:rPr>
        <w:t>B 10.52 [0.05] D </w:t>
      </w:r>
      <w:hyperlink r:id="rId124" w:history="1">
        <w:r>
          <w:rPr>
            <w:rStyle w:val="Hyperlink"/>
            <w:rFonts w:ascii="Courier New" w:hAnsi="Courier New" w:cs="Courier New"/>
            <w:b/>
            <w:bCs/>
            <w:color w:val="0066BB"/>
            <w:sz w:val="20"/>
            <w:szCs w:val="20"/>
          </w:rPr>
          <w:t>2000A&amp;A...355L..27H</w:t>
        </w:r>
      </w:hyperlink>
    </w:p>
    <w:p w14:paraId="2649181C" w14:textId="77777777" w:rsidR="00863D30" w:rsidRDefault="00863D30">
      <w:pPr>
        <w:rPr>
          <w:rStyle w:val="bibcode"/>
          <w:rFonts w:ascii="Courier New" w:hAnsi="Courier New" w:cs="Courier New"/>
          <w:b/>
          <w:bCs/>
          <w:sz w:val="20"/>
          <w:szCs w:val="20"/>
        </w:rPr>
      </w:pPr>
      <w:r>
        <w:rPr>
          <w:rStyle w:val="HTMLTypewriter"/>
          <w:b/>
          <w:bCs/>
        </w:rPr>
        <w:t>V 9.31 [0.02] D </w:t>
      </w:r>
      <w:hyperlink r:id="rId125" w:history="1">
        <w:r>
          <w:rPr>
            <w:rStyle w:val="Hyperlink"/>
            <w:rFonts w:ascii="Courier New" w:hAnsi="Courier New" w:cs="Courier New"/>
            <w:b/>
            <w:bCs/>
            <w:color w:val="0066BB"/>
            <w:sz w:val="20"/>
            <w:szCs w:val="20"/>
          </w:rPr>
          <w:t>2000A&amp;A...355L..27H</w:t>
        </w:r>
      </w:hyperlink>
    </w:p>
    <w:p w14:paraId="5D2EB16D" w14:textId="77777777" w:rsidR="00863D30" w:rsidRDefault="00863D30">
      <w:pPr>
        <w:rPr>
          <w:rStyle w:val="bibcode"/>
          <w:rFonts w:ascii="Courier New" w:hAnsi="Courier New" w:cs="Courier New"/>
          <w:b/>
          <w:bCs/>
          <w:sz w:val="20"/>
          <w:szCs w:val="20"/>
        </w:rPr>
      </w:pPr>
      <w:r>
        <w:rPr>
          <w:rStyle w:val="HTMLTypewriter"/>
          <w:b/>
          <w:bCs/>
        </w:rPr>
        <w:t>G 8.975 [0.002] C </w:t>
      </w:r>
      <w:hyperlink r:id="rId126" w:history="1">
        <w:r>
          <w:rPr>
            <w:rStyle w:val="Hyperlink"/>
            <w:rFonts w:ascii="Courier New" w:hAnsi="Courier New" w:cs="Courier New"/>
            <w:b/>
            <w:bCs/>
            <w:color w:val="0066BB"/>
            <w:sz w:val="20"/>
            <w:szCs w:val="20"/>
          </w:rPr>
          <w:t>2016A&amp;A...595A...2G</w:t>
        </w:r>
      </w:hyperlink>
    </w:p>
    <w:p w14:paraId="635998D5" w14:textId="77777777" w:rsidR="00863D30" w:rsidRDefault="00863D30">
      <w:pPr>
        <w:rPr>
          <w:rStyle w:val="bibcode"/>
          <w:rFonts w:ascii="Courier New" w:hAnsi="Courier New" w:cs="Courier New"/>
          <w:b/>
          <w:bCs/>
          <w:sz w:val="20"/>
          <w:szCs w:val="20"/>
        </w:rPr>
      </w:pPr>
      <w:r>
        <w:rPr>
          <w:rStyle w:val="HTMLTypewriter"/>
          <w:b/>
          <w:bCs/>
        </w:rPr>
        <w:t>J 7.498 [0.030] C </w:t>
      </w:r>
      <w:hyperlink r:id="rId127" w:history="1">
        <w:r>
          <w:rPr>
            <w:rStyle w:val="Hyperlink"/>
            <w:rFonts w:ascii="Courier New" w:hAnsi="Courier New" w:cs="Courier New"/>
            <w:b/>
            <w:bCs/>
            <w:color w:val="0066BB"/>
            <w:sz w:val="20"/>
            <w:szCs w:val="20"/>
          </w:rPr>
          <w:t>2003yCat.2246....0C</w:t>
        </w:r>
      </w:hyperlink>
    </w:p>
    <w:p w14:paraId="7F491557" w14:textId="77777777" w:rsidR="00863D30" w:rsidRDefault="00863D30">
      <w:pPr>
        <w:rPr>
          <w:rStyle w:val="bibcode"/>
          <w:rFonts w:ascii="Courier New" w:hAnsi="Courier New" w:cs="Courier New"/>
          <w:b/>
          <w:bCs/>
          <w:sz w:val="20"/>
          <w:szCs w:val="20"/>
        </w:rPr>
      </w:pPr>
      <w:r>
        <w:rPr>
          <w:rStyle w:val="HTMLTypewriter"/>
          <w:b/>
          <w:bCs/>
        </w:rPr>
        <w:lastRenderedPageBreak/>
        <w:t>H 7.037 [0.051] C </w:t>
      </w:r>
      <w:hyperlink r:id="rId128" w:history="1">
        <w:r>
          <w:rPr>
            <w:rStyle w:val="Hyperlink"/>
            <w:rFonts w:ascii="Courier New" w:hAnsi="Courier New" w:cs="Courier New"/>
            <w:b/>
            <w:bCs/>
            <w:color w:val="0066BB"/>
            <w:sz w:val="20"/>
            <w:szCs w:val="20"/>
          </w:rPr>
          <w:t>2003yCat.2246....0C</w:t>
        </w:r>
      </w:hyperlink>
    </w:p>
    <w:p w14:paraId="31C4B560" w14:textId="77777777" w:rsidR="003B08AE" w:rsidRDefault="00863D30">
      <w:r>
        <w:rPr>
          <w:rStyle w:val="HTMLTypewriter"/>
          <w:b/>
          <w:bCs/>
        </w:rPr>
        <w:t>K 6.814 [0.026] C </w:t>
      </w:r>
      <w:hyperlink r:id="rId129" w:history="1">
        <w:r>
          <w:rPr>
            <w:rStyle w:val="Hyperlink"/>
            <w:rFonts w:ascii="Courier New" w:hAnsi="Courier New" w:cs="Courier New"/>
            <w:b/>
            <w:bCs/>
            <w:color w:val="0066BB"/>
            <w:sz w:val="20"/>
            <w:szCs w:val="20"/>
          </w:rPr>
          <w:t>2003yCat.2246....0C</w:t>
        </w:r>
      </w:hyperlink>
    </w:p>
    <w:p w14:paraId="626EE6A2" w14:textId="77777777" w:rsidR="00DD6210" w:rsidRDefault="00DD6210"/>
    <w:p w14:paraId="5392CEFC" w14:textId="77777777" w:rsidR="0086785E" w:rsidRDefault="00DD6210" w:rsidP="0086785E">
      <w:r>
        <w:t>Other references:</w:t>
      </w:r>
      <w:r w:rsidR="0086785E">
        <w:t xml:space="preserve"> </w:t>
      </w:r>
      <w:r w:rsidR="0086785E">
        <w:fldChar w:fldCharType="begin"/>
      </w:r>
      <w:r w:rsidR="00C77C0B">
        <w:instrText xml:space="preserve"> ADDIN EN.CITE &lt;EndNote&gt;&lt;Cite&gt;&lt;Author&gt;Mallama&lt;/Author&gt;&lt;Year&gt;2017&lt;/Year&gt;&lt;IDText&gt;Comprehensive wide-band magnitudes and albedos for the planets, with applications to exo-planets and Planet Nine&lt;/IDText&gt;&lt;DisplayText&gt;(Mallama, Krobusek, &amp;amp; Pavlov,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rsidR="0086785E">
        <w:fldChar w:fldCharType="separate"/>
      </w:r>
      <w:r w:rsidR="00C77C0B">
        <w:rPr>
          <w:noProof/>
        </w:rPr>
        <w:t>(Mallama, Krobusek, &amp; Pavlov, 2017)</w:t>
      </w:r>
      <w:r w:rsidR="0086785E">
        <w:fldChar w:fldCharType="end"/>
      </w:r>
      <w:r w:rsidR="0086785E">
        <w:t xml:space="preserve">; </w:t>
      </w:r>
      <w:r w:rsidR="0086785E">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 </w:instrText>
      </w:r>
      <w:r w:rsidR="00C77C0B">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DATA </w:instrText>
      </w:r>
      <w:r w:rsidR="00C77C0B">
        <w:fldChar w:fldCharType="end"/>
      </w:r>
      <w:r w:rsidR="0086785E">
        <w:fldChar w:fldCharType="separate"/>
      </w:r>
      <w:r w:rsidR="00C77C0B">
        <w:rPr>
          <w:noProof/>
        </w:rPr>
        <w:t>(Buratti et al., 2011; Pascu et al., 2006)</w:t>
      </w:r>
      <w:r w:rsidR="0086785E">
        <w:fldChar w:fldCharType="end"/>
      </w:r>
    </w:p>
    <w:p w14:paraId="421B763C" w14:textId="77777777" w:rsidR="00DD6210" w:rsidRDefault="00DD6210"/>
    <w:p w14:paraId="3293A9B9" w14:textId="77777777" w:rsidR="00DD6210" w:rsidRDefault="00C77C0B">
      <w:r>
        <w:t xml:space="preserve">Also, </w:t>
      </w:r>
      <w:r w:rsidR="00DD6210">
        <w:t xml:space="preserve">Lowell updates to Lockwood work: </w:t>
      </w:r>
      <w:hyperlink r:id="rId130" w:history="1">
        <w:r w:rsidR="00DD6210" w:rsidRPr="00402517">
          <w:rPr>
            <w:rStyle w:val="Hyperlink"/>
          </w:rPr>
          <w:t>http://www2.lowell.edu/users/wes/U_N_lcurves.pdf</w:t>
        </w:r>
      </w:hyperlink>
      <w:r>
        <w:t xml:space="preserve">, and there’s a Schmude paper from 2015 I have in my Neptune references folder, but not in EndNote. Also, there’s a good quick summary of bands on Wikipedia </w:t>
      </w:r>
      <w:hyperlink r:id="rId131" w:anchor="Photometric_letters" w:history="1">
        <w:r w:rsidRPr="00C77C0B">
          <w:rPr>
            <w:rStyle w:val="Hyperlink"/>
          </w:rPr>
          <w:t>here</w:t>
        </w:r>
      </w:hyperlink>
      <w:r>
        <w:t>.</w:t>
      </w:r>
    </w:p>
    <w:p w14:paraId="65E2F473" w14:textId="77777777" w:rsidR="00C77C0B" w:rsidRDefault="00C77C0B"/>
    <w:p w14:paraId="4EC8BC3D" w14:textId="77777777" w:rsidR="00C77C0B" w:rsidRDefault="00C77C0B">
      <w:r>
        <w:t xml:space="preserve">Especially relevant for the </w:t>
      </w:r>
      <w:r>
        <w:fldChar w:fldCharType="begin"/>
      </w:r>
      <w:r>
        <w:instrText xml:space="preserve"> ADDIN EN.CITE &lt;EndNote&gt;&lt;Cite&gt;&lt;Author&gt;Mallama&lt;/Author&gt;&lt;Year&gt;2017&lt;/Year&gt;&lt;IDText&gt;Comprehensive wide-band magnitudes and albedos for the planets, with applications to exo-planets and Planet Nine&lt;/IDText&gt;&lt;DisplayText&gt;(Mallama et al.,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fldChar w:fldCharType="separate"/>
      </w:r>
      <w:r>
        <w:rPr>
          <w:noProof/>
        </w:rPr>
        <w:t>(Mallama et al., 2017)</w:t>
      </w:r>
      <w:r>
        <w:fldChar w:fldCharType="end"/>
      </w:r>
      <w:r>
        <w:t xml:space="preserve">paper is understanding the conversion from absolute to apparent magnitude.  Wikipedia provides a decent explanation </w:t>
      </w:r>
      <w:hyperlink r:id="rId132" w:anchor="Solar_System_bodies_(H)" w:history="1">
        <w:r w:rsidRPr="00C77C0B">
          <w:rPr>
            <w:rStyle w:val="Hyperlink"/>
          </w:rPr>
          <w:t>here</w:t>
        </w:r>
      </w:hyperlink>
      <w:r>
        <w:t>.</w:t>
      </w:r>
    </w:p>
    <w:p w14:paraId="05EA4F8C" w14:textId="77777777" w:rsidR="00DD6210" w:rsidRDefault="00DD6210"/>
    <w:p w14:paraId="08FA6A1B" w14:textId="77777777" w:rsidR="00521144" w:rsidRDefault="005C572B">
      <w:r>
        <w:t xml:space="preserve">Phase angle and absolute magnitude </w:t>
      </w:r>
      <w:hyperlink r:id="rId133" w:history="1">
        <w:r w:rsidRPr="00A311CF">
          <w:rPr>
            <w:rStyle w:val="Hyperlink"/>
          </w:rPr>
          <w:t>http://www.astro.gla.ac.uk/~martin/a1notes/pos_astro/PA10.pdf</w:t>
        </w:r>
      </w:hyperlink>
    </w:p>
    <w:p w14:paraId="09C542C9" w14:textId="77777777" w:rsidR="005C572B" w:rsidRDefault="005C572B"/>
    <w:p w14:paraId="6F9FDC9A" w14:textId="77777777" w:rsidR="00BD4A7F" w:rsidRDefault="00BD4A7F">
      <w:r>
        <w:br w:type="page"/>
      </w:r>
    </w:p>
    <w:p w14:paraId="62DEFA00" w14:textId="77777777" w:rsidR="00921BC5" w:rsidRDefault="00921BC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79DA" w:rsidRPr="00F079DA" w14:paraId="3F9E693A" w14:textId="77777777"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F29CE29" w14:textId="77777777" w:rsidR="003E74F3" w:rsidRPr="00F079DA" w:rsidRDefault="003E74F3">
            <w:pPr>
              <w:jc w:val="center"/>
              <w:rPr>
                <w:noProof/>
                <w:color w:val="FFFFFF" w:themeColor="background1"/>
                <w:sz w:val="20"/>
                <w:lang w:bidi="ar-SA"/>
              </w:rPr>
            </w:pPr>
            <w:r w:rsidRPr="00F079DA">
              <w:rPr>
                <w:noProof/>
                <w:color w:val="FFFFFF" w:themeColor="background1"/>
              </w:rPr>
              <w:drawing>
                <wp:inline distT="0" distB="0" distL="0" distR="0" wp14:anchorId="040A73B9" wp14:editId="2006290C">
                  <wp:extent cx="1463040" cy="1271016"/>
                  <wp:effectExtent l="0" t="0" r="3810" b="5715"/>
                  <wp:docPr id="247" name="Picture 247" descr="C:\Users\Steven Hill\AppData\Local\Microsoft\Windows\INetCache\Content.Word\Neptune-685NIR-Long 2017-10-11-0428_5-Stack30-Str0to128-Wavelets5x3+6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teven Hill\AppData\Local\Microsoft\Windows\INetCache\Content.Word\Neptune-685NIR-Long 2017-10-11-0428_5-Stack30-Str0to128-Wavelets5x3+6x3-RotCrop.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1D6AD8C" w14:textId="77777777"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2761649D" wp14:editId="5E5D97CD">
                  <wp:extent cx="1463040" cy="1271016"/>
                  <wp:effectExtent l="0" t="0" r="3810" b="5715"/>
                  <wp:docPr id="248" name="Picture 248" descr="C:\Users\Steven Hill\AppData\Local\Microsoft\Windows\INetCache\Content.Word\Neptune-685NIR-Long 2017-10-11-0428_5-Stack30-Str0to128-Wavelets5x3+6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Neptune-685NIR-Long 2017-10-11-0428_5-Stack30-Str0to128-Wavelets5x3+6x3-RotCrop-Log.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CCA59B" w14:textId="77777777"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4795793A" wp14:editId="4C58732C">
                  <wp:extent cx="1463040" cy="1271016"/>
                  <wp:effectExtent l="0" t="0" r="3810" b="5715"/>
                  <wp:docPr id="249" name="Picture 249" descr="C:\Users\Steven Hill\AppData\Local\Microsoft\Windows\INetCache\Content.Word\Neptune-685NIR-Long-Lin 2017-10-11-0431_4-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Neptune-685NIR-Long-Lin 2017-10-11-0431_4-Stack28-Str0to64-Wavelets3x3+4x3-RotCrop.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CFA0BAB" w14:textId="77777777"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7847354C" wp14:editId="5ED4AE67">
                  <wp:extent cx="1463040" cy="1271016"/>
                  <wp:effectExtent l="0" t="0" r="3810" b="5715"/>
                  <wp:docPr id="250" name="Picture 250" descr="C:\Users\Steven Hill\AppData\Local\Microsoft\Windows\INetCache\Content.Word\Neptune-685NIR-Long-Lin 2017-10-11-0431_4-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Neptune-685NIR-Long-Lin 2017-10-11-0431_4-Stack28-Str0to64-Wavelets3x3+4x3-RotCrop-Log.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14:paraId="6D37B664" w14:textId="77777777"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3B37A233" w14:textId="77777777" w:rsidR="003E74F3" w:rsidRPr="00F079DA" w:rsidRDefault="003E74F3">
            <w:pPr>
              <w:jc w:val="center"/>
              <w:rPr>
                <w:color w:val="FFFFFF" w:themeColor="background1"/>
                <w:sz w:val="20"/>
                <w:lang w:bidi="ar-SA"/>
              </w:rPr>
            </w:pPr>
            <w:r w:rsidRPr="00F079DA">
              <w:rPr>
                <w:color w:val="FFFFFF" w:themeColor="background1"/>
                <w:sz w:val="20"/>
                <w:lang w:bidi="ar-SA"/>
              </w:rPr>
              <w:t>Neptune-685NIR-Long 2017-10-11-0428_5-Stack30-Str0to128-Wavelets5x3+6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05646FB" w14:textId="77777777" w:rsidR="003E74F3" w:rsidRPr="00F079DA" w:rsidRDefault="003E74F3">
            <w:pPr>
              <w:tabs>
                <w:tab w:val="left" w:pos="954"/>
              </w:tabs>
              <w:jc w:val="center"/>
              <w:rPr>
                <w:color w:val="FFFFFF" w:themeColor="background1"/>
                <w:sz w:val="20"/>
                <w:lang w:bidi="ar-SA"/>
              </w:rPr>
            </w:pPr>
            <w:r w:rsidRPr="00F079DA">
              <w:rPr>
                <w:color w:val="FFFFFF" w:themeColor="background1"/>
                <w:sz w:val="20"/>
                <w:lang w:bidi="ar-SA"/>
              </w:rPr>
              <w:t>Neptune-685NIR-Long 2017-10-11-0428_5-Stack30-Str0to128-Wavelets5x3+6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8EDFDD2" w14:textId="77777777"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D2F5E0C" w14:textId="77777777"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Log.jpg</w:t>
            </w:r>
          </w:p>
        </w:tc>
      </w:tr>
      <w:tr w:rsidR="00F079DA" w:rsidRPr="00F079DA" w14:paraId="68B1B6A6"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D5D17D6" w14:textId="77777777"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203380C2" wp14:editId="72DF560F">
                  <wp:extent cx="1463040" cy="1271016"/>
                  <wp:effectExtent l="0" t="0" r="3810" b="5715"/>
                  <wp:docPr id="255" name="Picture 255" descr="C:\Users\Steven Hill\AppData\Local\Microsoft\Windows\INetCache\Content.Word\Neptune-650RED-Long-Lin 2017-10-11-0433_8-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teven Hill\AppData\Local\Microsoft\Windows\INetCache\Content.Word\Neptune-650RED-Long-Lin 2017-10-11-0433_8-Stack28-Str0to64-wavelets3x3+4x3-RotCrop.jp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476829CF" w14:textId="77777777" w:rsidR="00F079DA" w:rsidRPr="00F079DA" w:rsidRDefault="00F079DA" w:rsidP="009478E4">
            <w:pPr>
              <w:tabs>
                <w:tab w:val="left" w:pos="954"/>
              </w:tabs>
              <w:jc w:val="center"/>
              <w:rPr>
                <w:color w:val="FFFFFF" w:themeColor="background1"/>
                <w:sz w:val="20"/>
                <w:lang w:bidi="ar-SA"/>
              </w:rPr>
            </w:pPr>
            <w:r w:rsidRPr="00F079DA">
              <w:rPr>
                <w:noProof/>
                <w:color w:val="FFFFFF" w:themeColor="background1"/>
              </w:rPr>
              <w:drawing>
                <wp:inline distT="0" distB="0" distL="0" distR="0" wp14:anchorId="7CF57781" wp14:editId="6FF68C04">
                  <wp:extent cx="1463040" cy="1271016"/>
                  <wp:effectExtent l="0" t="0" r="3810" b="5715"/>
                  <wp:docPr id="256" name="Picture 256" descr="C:\Users\Steven Hill\AppData\Local\Microsoft\Windows\INetCache\Content.Word\Neptune-650RED-Long-Lin 2017-10-11-0433_8-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teven Hill\AppData\Local\Microsoft\Windows\INetCache\Content.Word\Neptune-650RED-Long-Lin 2017-10-11-0433_8-Stack28-Str0to64-wavelets3x3+4x3-RotCrop-Log.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218C577" w14:textId="77777777"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606674E8" wp14:editId="559FC112">
                  <wp:extent cx="1463040" cy="1271016"/>
                  <wp:effectExtent l="0" t="0" r="3810" b="5715"/>
                  <wp:docPr id="259" name="Picture 259" descr="C:\Users\Steven Hill\AppData\Local\Microsoft\Windows\INetCache\Content.Word\Neptune-550GRN-Long-Lin 2017-10-11-0438_8-Stack56-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teven Hill\AppData\Local\Microsoft\Windows\INetCache\Content.Word\Neptune-550GRN-Long-Lin 2017-10-11-0438_8-Stack56-Str0to192-Wavelets2x3+3x3-RotCrop.jp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B5C22DA" w14:textId="77777777" w:rsidR="00F079DA" w:rsidRPr="00F079DA" w:rsidRDefault="00F079DA" w:rsidP="009478E4">
            <w:pPr>
              <w:jc w:val="center"/>
              <w:rPr>
                <w:noProof/>
                <w:color w:val="FFFFFF" w:themeColor="background1"/>
                <w:sz w:val="20"/>
                <w:lang w:bidi="ar-SA"/>
              </w:rPr>
            </w:pPr>
            <w:r w:rsidRPr="00F079DA">
              <w:rPr>
                <w:noProof/>
                <w:color w:val="FFFFFF" w:themeColor="background1"/>
              </w:rPr>
              <w:drawing>
                <wp:inline distT="0" distB="0" distL="0" distR="0" wp14:anchorId="6CBEB2BE" wp14:editId="6ADC0FBE">
                  <wp:extent cx="1463040" cy="1271016"/>
                  <wp:effectExtent l="0" t="0" r="3810" b="5715"/>
                  <wp:docPr id="260" name="Picture 260" descr="C:\Users\Steven Hill\AppData\Local\Microsoft\Windows\INetCache\Content.Word\Neptune-550GRN-Long-Lin 2017-10-11-0438_8-Stack56-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teven Hill\AppData\Local\Microsoft\Windows\INetCache\Content.Word\Neptune-550GRN-Long-Lin 2017-10-11-0438_8-Stack56-Str0to192-Wavelets2x3+3x3-RotCrop-Log.jp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14:paraId="7C72BB0C"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4B8EAA5" w14:textId="77777777"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650RED-Long-Lin 2017-10-11-0433_8-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450E7928" w14:textId="77777777" w:rsidR="00F079DA" w:rsidRPr="00F079DA" w:rsidRDefault="00F079DA" w:rsidP="009478E4">
            <w:pPr>
              <w:tabs>
                <w:tab w:val="left" w:pos="954"/>
              </w:tabs>
              <w:jc w:val="center"/>
              <w:rPr>
                <w:color w:val="FFFFFF" w:themeColor="background1"/>
                <w:sz w:val="20"/>
                <w:lang w:bidi="ar-SA"/>
              </w:rPr>
            </w:pPr>
            <w:r w:rsidRPr="00F079DA">
              <w:rPr>
                <w:color w:val="FFFFFF" w:themeColor="background1"/>
                <w:sz w:val="20"/>
                <w:lang w:bidi="ar-SA"/>
              </w:rPr>
              <w:t>Neptune-650RED-Long-Lin 2017-10-11-0433_8-Stack28-Str0to64-wavelets3x3+4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574ADCBB" w14:textId="77777777"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E02CCAB" w14:textId="77777777"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Log.jpg</w:t>
            </w:r>
          </w:p>
        </w:tc>
      </w:tr>
      <w:tr w:rsidR="0086441A" w:rsidRPr="00F079DA" w14:paraId="2B0ECF61"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587EB02C" w14:textId="77777777" w:rsidR="0086441A" w:rsidRPr="00F079DA" w:rsidRDefault="0086441A" w:rsidP="009478E4">
            <w:pPr>
              <w:jc w:val="center"/>
              <w:rPr>
                <w:color w:val="FFFFFF" w:themeColor="background1"/>
                <w:sz w:val="20"/>
                <w:lang w:bidi="ar-SA"/>
              </w:rPr>
            </w:pPr>
            <w:r>
              <w:rPr>
                <w:noProof/>
              </w:rPr>
              <w:drawing>
                <wp:inline distT="0" distB="0" distL="0" distR="0" wp14:anchorId="1754DB72" wp14:editId="2D735BCA">
                  <wp:extent cx="1463040" cy="1271016"/>
                  <wp:effectExtent l="0" t="0" r="3810" b="5715"/>
                  <wp:docPr id="268" name="Picture 268" descr="C:\Users\Steven Hill\AppData\Local\Microsoft\Windows\INetCache\Content.Word\Neptune-450BLU-Long-Lin 2017-10-11-0441_5-Stack54-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teven Hill\AppData\Local\Microsoft\Windows\INetCache\Content.Word\Neptune-450BLU-Long-Lin 2017-10-11-0441_5-Stack54-Str0to192-Wavelets2x3+3x3-RotCrop.jp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F3968B8" w14:textId="77777777" w:rsidR="0086441A" w:rsidRPr="00F079DA" w:rsidRDefault="0086441A" w:rsidP="009478E4">
            <w:pPr>
              <w:tabs>
                <w:tab w:val="left" w:pos="954"/>
              </w:tabs>
              <w:jc w:val="center"/>
              <w:rPr>
                <w:color w:val="FFFFFF" w:themeColor="background1"/>
                <w:sz w:val="20"/>
                <w:lang w:bidi="ar-SA"/>
              </w:rPr>
            </w:pPr>
            <w:r>
              <w:rPr>
                <w:noProof/>
              </w:rPr>
              <w:drawing>
                <wp:inline distT="0" distB="0" distL="0" distR="0" wp14:anchorId="3D9510C7" wp14:editId="1AB16535">
                  <wp:extent cx="1463040" cy="1271016"/>
                  <wp:effectExtent l="0" t="0" r="3810" b="5715"/>
                  <wp:docPr id="269" name="Picture 269" descr="C:\Users\Steven Hill\AppData\Local\Microsoft\Windows\INetCache\Content.Word\Neptune-450BLU-Long-Lin 2017-10-11-0441_5-Stack54-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teven Hill\AppData\Local\Microsoft\Windows\INetCache\Content.Word\Neptune-450BLU-Long-Lin 2017-10-11-0441_5-Stack54-Str0to192-Wavelets2x3+3x3-RotCrop-Log.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873216E" w14:textId="77777777" w:rsidR="0086441A" w:rsidRPr="00F079DA" w:rsidRDefault="0086441A" w:rsidP="009478E4">
            <w:pPr>
              <w:jc w:val="center"/>
              <w:rPr>
                <w:color w:val="FFFFFF" w:themeColor="background1"/>
                <w:sz w:val="20"/>
                <w:lang w:bidi="ar-SA"/>
              </w:rPr>
            </w:pPr>
            <w:r>
              <w:rPr>
                <w:noProof/>
              </w:rPr>
              <w:drawing>
                <wp:inline distT="0" distB="0" distL="0" distR="0" wp14:anchorId="22845D99" wp14:editId="4B078B07">
                  <wp:extent cx="1510665" cy="1121410"/>
                  <wp:effectExtent l="0" t="0" r="0" b="2540"/>
                  <wp:docPr id="270" name="Picture 270" descr="C:\Users\Steven Hill\AppData\Local\Microsoft\Windows\INetCache\Content.Word\2017-10-11-0415_5-Neptune_550OPN-Stack300-Wavelets2x5+3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ven Hill\AppData\Local\Microsoft\Windows\INetCache\Content.Word\2017-10-11-0415_5-Neptune_550OPN-Stack300-Wavelets2x5+3x5-RotCrop.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3D6307B" w14:textId="77777777" w:rsidR="0086441A" w:rsidRPr="00F079DA" w:rsidRDefault="0086441A" w:rsidP="009478E4">
            <w:pPr>
              <w:jc w:val="center"/>
              <w:rPr>
                <w:noProof/>
                <w:color w:val="FFFFFF" w:themeColor="background1"/>
                <w:sz w:val="20"/>
                <w:lang w:bidi="ar-SA"/>
              </w:rPr>
            </w:pPr>
            <w:r>
              <w:rPr>
                <w:noProof/>
              </w:rPr>
              <w:drawing>
                <wp:inline distT="0" distB="0" distL="0" distR="0" wp14:anchorId="7B6D5A37" wp14:editId="2D2AE58B">
                  <wp:extent cx="1510665" cy="1121410"/>
                  <wp:effectExtent l="0" t="0" r="0" b="2540"/>
                  <wp:docPr id="271" name="Picture 271" descr="C:\Users\Steven Hill\AppData\Local\Microsoft\Windows\INetCache\Content.Word\2017-10-11-0415_5-Neptune_550OPN-Stack300-Wavelets2x5+3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teven Hill\AppData\Local\Microsoft\Windows\INetCache\Content.Word\2017-10-11-0415_5-Neptune_550OPN-Stack300-Wavelets2x5+3x5-RotCrop-Log.jp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r>
      <w:tr w:rsidR="0086441A" w:rsidRPr="00F079DA" w14:paraId="18F5BB75"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723676E8" w14:textId="77777777" w:rsidR="0086441A" w:rsidRPr="00F079DA" w:rsidRDefault="0086441A" w:rsidP="009478E4">
            <w:pPr>
              <w:jc w:val="center"/>
              <w:rPr>
                <w:color w:val="FFFFFF" w:themeColor="background1"/>
                <w:sz w:val="20"/>
                <w:lang w:bidi="ar-SA"/>
              </w:rPr>
            </w:pPr>
            <w:r w:rsidRPr="00F079DA">
              <w:rPr>
                <w:color w:val="FFFFFF" w:themeColor="background1"/>
                <w:sz w:val="20"/>
                <w:lang w:bidi="ar-SA"/>
              </w:rPr>
              <w:t>Neptune-450BLU-Long-Lin 2017-10-11-0441_5-Stack54-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E7C84BD" w14:textId="77777777" w:rsidR="0086441A" w:rsidRPr="00F079DA" w:rsidRDefault="0086441A" w:rsidP="009478E4">
            <w:pPr>
              <w:tabs>
                <w:tab w:val="left" w:pos="954"/>
              </w:tabs>
              <w:jc w:val="center"/>
              <w:rPr>
                <w:color w:val="FFFFFF" w:themeColor="background1"/>
                <w:sz w:val="20"/>
                <w:lang w:bidi="ar-SA"/>
              </w:rPr>
            </w:pPr>
            <w:r w:rsidRPr="00F079DA">
              <w:rPr>
                <w:color w:val="FFFFFF" w:themeColor="background1"/>
                <w:sz w:val="20"/>
                <w:lang w:bidi="ar-SA"/>
              </w:rPr>
              <w:t>Neptune-450BLU-Long-Lin 2017-10-11-0441_5-Stack54-Str0to192-Wavelets2x3+3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79FD1435" w14:textId="77777777"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CFD3561" w14:textId="77777777"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Log.jpg</w:t>
            </w:r>
          </w:p>
        </w:tc>
      </w:tr>
      <w:tr w:rsidR="00F079DA" w:rsidRPr="00F079DA" w14:paraId="3A20CD92" w14:textId="77777777"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6253CAA" w14:textId="77777777" w:rsidR="003E74F3" w:rsidRPr="00F079DA" w:rsidRDefault="00BD4A7F">
            <w:pPr>
              <w:jc w:val="center"/>
              <w:rPr>
                <w:color w:val="FFFFFF" w:themeColor="background1"/>
                <w:sz w:val="20"/>
                <w:lang w:bidi="ar-SA"/>
              </w:rPr>
            </w:pPr>
            <w:r>
              <w:rPr>
                <w:noProof/>
              </w:rPr>
              <w:drawing>
                <wp:inline distT="0" distB="0" distL="0" distR="0" wp14:anchorId="61B4DF2F" wp14:editId="72E2F82B">
                  <wp:extent cx="1463040" cy="1271016"/>
                  <wp:effectExtent l="0" t="0" r="3810" b="5715"/>
                  <wp:docPr id="274" name="Picture 274" descr="C:\Users\Steven Hill\AppData\Local\Microsoft\Windows\INetCache\Content.Word\Neptune-550OPN-Lomg 2017-10-11-0423_7-Stack30-Str0to64-Wavelets5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teven Hill\AppData\Local\Microsoft\Windows\INetCache\Content.Word\Neptune-550OPN-Lomg 2017-10-11-0423_7-Stack30-Str0to64-Wavelets5x5-RotCrop.jp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7D951255" w14:textId="77777777" w:rsidR="003E74F3" w:rsidRPr="00F079DA" w:rsidRDefault="00BD4A7F">
            <w:pPr>
              <w:tabs>
                <w:tab w:val="left" w:pos="954"/>
              </w:tabs>
              <w:jc w:val="center"/>
              <w:rPr>
                <w:color w:val="FFFFFF" w:themeColor="background1"/>
                <w:sz w:val="20"/>
                <w:lang w:bidi="ar-SA"/>
              </w:rPr>
            </w:pPr>
            <w:r>
              <w:rPr>
                <w:noProof/>
              </w:rPr>
              <w:drawing>
                <wp:inline distT="0" distB="0" distL="0" distR="0" wp14:anchorId="0857919F" wp14:editId="227A27F4">
                  <wp:extent cx="1463040" cy="1271016"/>
                  <wp:effectExtent l="0" t="0" r="3810" b="5715"/>
                  <wp:docPr id="275" name="Picture 275" descr="C:\Users\Steven Hill\AppData\Local\Microsoft\Windows\INetCache\Content.Word\Neptune-550OPN-Lomg 2017-10-11-0423_7-Stack30-Str0to64-Wavelets5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teven Hill\AppData\Local\Microsoft\Windows\INetCache\Content.Word\Neptune-550OPN-Lomg 2017-10-11-0423_7-Stack30-Str0to64-Wavelets5x5-RotCrop-Log.jp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AED3925" w14:textId="77777777"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9B61A6E" w14:textId="77777777" w:rsidR="003E74F3" w:rsidRPr="00F079DA" w:rsidRDefault="003E74F3">
            <w:pPr>
              <w:jc w:val="center"/>
              <w:rPr>
                <w:noProof/>
                <w:color w:val="FFFFFF" w:themeColor="background1"/>
                <w:sz w:val="20"/>
                <w:lang w:bidi="ar-SA"/>
              </w:rPr>
            </w:pPr>
          </w:p>
        </w:tc>
      </w:tr>
      <w:tr w:rsidR="00F079DA" w:rsidRPr="00F079DA" w14:paraId="618A7974" w14:textId="77777777"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177B2B30" w14:textId="77777777" w:rsidR="003E74F3" w:rsidRPr="00F079DA" w:rsidRDefault="0086441A">
            <w:pPr>
              <w:jc w:val="center"/>
              <w:rPr>
                <w:color w:val="FFFFFF" w:themeColor="background1"/>
                <w:sz w:val="20"/>
                <w:lang w:bidi="ar-SA"/>
              </w:rPr>
            </w:pPr>
            <w:r w:rsidRPr="0086441A">
              <w:rPr>
                <w:color w:val="FFFFFF" w:themeColor="background1"/>
                <w:sz w:val="20"/>
                <w:lang w:bidi="ar-SA"/>
              </w:rPr>
              <w:t>Neptune-550OPN-Lomg 2017-10-11-0423_7-Stack30-Str0to64-Wavelets5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B349F69" w14:textId="77777777" w:rsidR="003E74F3" w:rsidRPr="00F079DA" w:rsidRDefault="0086441A">
            <w:pPr>
              <w:tabs>
                <w:tab w:val="left" w:pos="954"/>
              </w:tabs>
              <w:jc w:val="center"/>
              <w:rPr>
                <w:color w:val="FFFFFF" w:themeColor="background1"/>
                <w:sz w:val="20"/>
                <w:lang w:bidi="ar-SA"/>
              </w:rPr>
            </w:pPr>
            <w:r w:rsidRPr="0086441A">
              <w:rPr>
                <w:color w:val="FFFFFF" w:themeColor="background1"/>
                <w:sz w:val="20"/>
                <w:lang w:bidi="ar-SA"/>
              </w:rPr>
              <w:t>Neptune-550OPN-Lomg 2017-10-11-0423_7-Stack30-Str0to64-</w:t>
            </w:r>
            <w:r w:rsidRPr="0086441A">
              <w:rPr>
                <w:color w:val="FFFFFF" w:themeColor="background1"/>
                <w:sz w:val="20"/>
                <w:lang w:bidi="ar-SA"/>
              </w:rPr>
              <w:lastRenderedPageBreak/>
              <w:t>Wavelets5x5-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CD46A37" w14:textId="77777777"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BFBAF8C" w14:textId="77777777" w:rsidR="003E74F3" w:rsidRPr="00F079DA" w:rsidRDefault="003E74F3">
            <w:pPr>
              <w:jc w:val="center"/>
              <w:rPr>
                <w:color w:val="FFFFFF" w:themeColor="background1"/>
                <w:sz w:val="20"/>
                <w:lang w:bidi="ar-SA"/>
              </w:rPr>
            </w:pPr>
          </w:p>
        </w:tc>
      </w:tr>
    </w:tbl>
    <w:p w14:paraId="1862510D" w14:textId="77777777" w:rsidR="00921BC5" w:rsidRDefault="00921BC5"/>
    <w:p w14:paraId="0ECC2782" w14:textId="77777777" w:rsidR="002C1078" w:rsidRDefault="002C1078">
      <w:pPr>
        <w:rPr>
          <w:rFonts w:cs="Arial"/>
          <w:b/>
          <w:bCs/>
          <w:sz w:val="26"/>
          <w:szCs w:val="26"/>
          <w:lang w:bidi="ar-SA"/>
        </w:rPr>
      </w:pPr>
      <w:r>
        <w:br w:type="page"/>
      </w:r>
    </w:p>
    <w:p w14:paraId="49145A27" w14:textId="77777777" w:rsidR="00C74E87" w:rsidRPr="00D4326C" w:rsidRDefault="00C74E87" w:rsidP="00C74E87">
      <w:pPr>
        <w:pStyle w:val="Heading3"/>
      </w:pPr>
      <w:bookmarkStart w:id="36" w:name="_Toc12884636"/>
      <w:r>
        <w:lastRenderedPageBreak/>
        <w:t xml:space="preserve">2017-Oct-14 (Oct-15 UT): </w:t>
      </w:r>
      <w:r w:rsidRPr="002B2B28">
        <w:t xml:space="preserve"> </w:t>
      </w:r>
      <w:r w:rsidR="00D42140">
        <w:t>Veil Nebula, M31 Wide-Field</w:t>
      </w:r>
      <w:bookmarkEnd w:id="36"/>
    </w:p>
    <w:p w14:paraId="2CD35F4A" w14:textId="77777777" w:rsidR="00C74E87" w:rsidRDefault="00C74E87" w:rsidP="00C74E87">
      <w:pPr>
        <w:rPr>
          <w:color w:val="808080" w:themeColor="background1" w:themeShade="80"/>
          <w:sz w:val="20"/>
          <w:lang w:bidi="ar-SA"/>
        </w:rPr>
      </w:pPr>
      <w:r>
        <w:rPr>
          <w:color w:val="808080" w:themeColor="background1" w:themeShade="80"/>
          <w:sz w:val="20"/>
          <w:lang w:bidi="ar-SA"/>
        </w:rPr>
        <w:t>Last Updated 9/7/2017</w:t>
      </w:r>
    </w:p>
    <w:p w14:paraId="43FB5A8C" w14:textId="77777777" w:rsidR="00C74E87" w:rsidRPr="009164B7" w:rsidRDefault="00F57058" w:rsidP="00C74E87">
      <w:r>
        <w:t>Very good transparency (5/5), but poor seeing (3/5). For some odd reason the laptop rebooted after just six Veil Nebula images.  It was probably a Windows update. However, I lost two hours of imaging.  I got so frustrated, that I stayed up late setting up to image M31. The next day I looked at my last M31 imaging at this focal length and found I still had a lot of missing exposure time in various filter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8351A" w:rsidRPr="004174E0" w14:paraId="55D0C215" w14:textId="77777777" w:rsidTr="00710C85">
        <w:trPr>
          <w:jc w:val="center"/>
        </w:trPr>
        <w:tc>
          <w:tcPr>
            <w:tcW w:w="4680" w:type="dxa"/>
            <w:shd w:val="clear" w:color="auto" w:fill="000000"/>
            <w:vAlign w:val="center"/>
          </w:tcPr>
          <w:p w14:paraId="1CCD7D56" w14:textId="77777777" w:rsidR="0058351A" w:rsidRDefault="0058351A" w:rsidP="00710C85">
            <w:pPr>
              <w:jc w:val="center"/>
              <w:rPr>
                <w:noProof/>
                <w:color w:val="808080" w:themeColor="background1" w:themeShade="80"/>
                <w:sz w:val="20"/>
                <w:lang w:bidi="ar-SA"/>
              </w:rPr>
            </w:pPr>
            <w:r>
              <w:rPr>
                <w:noProof/>
              </w:rPr>
              <w:drawing>
                <wp:inline distT="0" distB="0" distL="0" distR="0" wp14:anchorId="435B6F0B" wp14:editId="25BFC3B4">
                  <wp:extent cx="2926080" cy="2194560"/>
                  <wp:effectExtent l="0" t="0" r="7620" b="0"/>
                  <wp:docPr id="567" name="Picture 567" descr="C:\Users\Steven Hill\AppData\Local\Microsoft\Windows\INetCache\Content.Word\Veil-20171015UT-501OIII-sum0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15UT-501OIII-sum0h30m-Log-HalfSize.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24E02DE" w14:textId="77777777" w:rsidR="0058351A" w:rsidRPr="004174E0" w:rsidRDefault="0058351A" w:rsidP="00710C85">
            <w:pPr>
              <w:jc w:val="center"/>
              <w:rPr>
                <w:sz w:val="20"/>
                <w:lang w:bidi="ar-SA"/>
              </w:rPr>
            </w:pPr>
          </w:p>
        </w:tc>
      </w:tr>
      <w:tr w:rsidR="0058351A" w:rsidRPr="00EE3E4F" w14:paraId="1D48716B" w14:textId="77777777" w:rsidTr="00710C85">
        <w:trPr>
          <w:jc w:val="center"/>
        </w:trPr>
        <w:tc>
          <w:tcPr>
            <w:tcW w:w="4680" w:type="dxa"/>
            <w:shd w:val="clear" w:color="auto" w:fill="000000"/>
          </w:tcPr>
          <w:p w14:paraId="44B28BC0" w14:textId="77777777" w:rsidR="0058351A" w:rsidRPr="00EE3E4F" w:rsidRDefault="0058351A" w:rsidP="00710C85">
            <w:pPr>
              <w:jc w:val="center"/>
              <w:rPr>
                <w:sz w:val="20"/>
                <w:lang w:bidi="ar-SA"/>
              </w:rPr>
            </w:pPr>
            <w:r w:rsidRPr="0058351A">
              <w:rPr>
                <w:sz w:val="20"/>
                <w:lang w:bidi="ar-SA"/>
              </w:rPr>
              <w:t>Veil-20171015UT-501OIII-sum0h30m-Log-HalfSize.jpg</w:t>
            </w:r>
          </w:p>
        </w:tc>
        <w:tc>
          <w:tcPr>
            <w:tcW w:w="4680" w:type="dxa"/>
            <w:shd w:val="clear" w:color="auto" w:fill="000000"/>
          </w:tcPr>
          <w:p w14:paraId="10A822B7" w14:textId="77777777" w:rsidR="0058351A" w:rsidRPr="00EE3E4F" w:rsidRDefault="0058351A" w:rsidP="00710C85">
            <w:pPr>
              <w:jc w:val="center"/>
              <w:rPr>
                <w:sz w:val="20"/>
                <w:lang w:bidi="ar-SA"/>
              </w:rPr>
            </w:pPr>
          </w:p>
        </w:tc>
      </w:tr>
      <w:tr w:rsidR="00C74E87" w:rsidRPr="004174E0" w14:paraId="10D24E59" w14:textId="77777777" w:rsidTr="006A1C4B">
        <w:trPr>
          <w:jc w:val="center"/>
        </w:trPr>
        <w:tc>
          <w:tcPr>
            <w:tcW w:w="4680" w:type="dxa"/>
            <w:shd w:val="clear" w:color="auto" w:fill="000000"/>
            <w:vAlign w:val="center"/>
          </w:tcPr>
          <w:p w14:paraId="7F33CC6A" w14:textId="77777777" w:rsidR="00C74E87" w:rsidRDefault="0058351A" w:rsidP="006A1C4B">
            <w:pPr>
              <w:jc w:val="center"/>
              <w:rPr>
                <w:noProof/>
                <w:color w:val="808080" w:themeColor="background1" w:themeShade="80"/>
                <w:sz w:val="20"/>
                <w:lang w:bidi="ar-SA"/>
              </w:rPr>
            </w:pPr>
            <w:r>
              <w:rPr>
                <w:noProof/>
              </w:rPr>
              <w:drawing>
                <wp:inline distT="0" distB="0" distL="0" distR="0" wp14:anchorId="48C3878A" wp14:editId="103386FD">
                  <wp:extent cx="2926080" cy="2194560"/>
                  <wp:effectExtent l="0" t="0" r="7620" b="0"/>
                  <wp:docPr id="571" name="Picture 571" descr="C:\Users\Steven Hill\AppData\Local\Microsoft\Windows\INetCache\Content.Word\M31-20171015UT-486HIB-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teven Hill\AppData\Local\Microsoft\Windows\INetCache\Content.Word\M31-20171015UT-486HIB-sum2h00m-Log-HalfSize.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13607B5" w14:textId="77777777" w:rsidR="00C74E87" w:rsidRPr="004174E0" w:rsidRDefault="0058351A" w:rsidP="006A1C4B">
            <w:pPr>
              <w:jc w:val="center"/>
              <w:rPr>
                <w:sz w:val="20"/>
                <w:lang w:bidi="ar-SA"/>
              </w:rPr>
            </w:pPr>
            <w:r>
              <w:rPr>
                <w:noProof/>
              </w:rPr>
              <w:drawing>
                <wp:anchor distT="0" distB="0" distL="114300" distR="114300" simplePos="0" relativeHeight="251667968" behindDoc="0" locked="0" layoutInCell="1" allowOverlap="1" wp14:anchorId="23CE40D3" wp14:editId="3A9998DF">
                  <wp:simplePos x="0" y="0"/>
                  <wp:positionH relativeFrom="column">
                    <wp:posOffset>0</wp:posOffset>
                  </wp:positionH>
                  <wp:positionV relativeFrom="paragraph">
                    <wp:posOffset>0</wp:posOffset>
                  </wp:positionV>
                  <wp:extent cx="2926080" cy="2194560"/>
                  <wp:effectExtent l="0" t="0" r="7620" b="0"/>
                  <wp:wrapSquare wrapText="bothSides"/>
                  <wp:docPr id="572" name="Picture 572" descr="C:\Users\Steven Hill\AppData\Local\Microsoft\Windows\INetCache\Content.Word\M31-20171015UT-501OIII-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M31-20171015UT-501OIII-sum2h00m-Log-HalfSize.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74E87" w:rsidRPr="00EE3E4F" w14:paraId="390EFC07" w14:textId="77777777" w:rsidTr="006A1C4B">
        <w:trPr>
          <w:jc w:val="center"/>
        </w:trPr>
        <w:tc>
          <w:tcPr>
            <w:tcW w:w="4680" w:type="dxa"/>
            <w:shd w:val="clear" w:color="auto" w:fill="000000"/>
          </w:tcPr>
          <w:p w14:paraId="6F146A85" w14:textId="77777777" w:rsidR="00C74E87" w:rsidRPr="00EE3E4F" w:rsidRDefault="0058351A" w:rsidP="006A1C4B">
            <w:pPr>
              <w:jc w:val="center"/>
              <w:rPr>
                <w:sz w:val="20"/>
                <w:lang w:bidi="ar-SA"/>
              </w:rPr>
            </w:pPr>
            <w:r w:rsidRPr="0058351A">
              <w:rPr>
                <w:sz w:val="20"/>
                <w:lang w:bidi="ar-SA"/>
              </w:rPr>
              <w:t>M31-20171015UT-486HIB-sum2h00m-Log-HalfSize.jpg</w:t>
            </w:r>
          </w:p>
        </w:tc>
        <w:tc>
          <w:tcPr>
            <w:tcW w:w="4680" w:type="dxa"/>
            <w:shd w:val="clear" w:color="auto" w:fill="000000"/>
          </w:tcPr>
          <w:p w14:paraId="7D4772E0" w14:textId="77777777" w:rsidR="00C74E87" w:rsidRPr="00EE3E4F" w:rsidRDefault="0058351A" w:rsidP="006A1C4B">
            <w:pPr>
              <w:jc w:val="center"/>
              <w:rPr>
                <w:sz w:val="20"/>
                <w:lang w:bidi="ar-SA"/>
              </w:rPr>
            </w:pPr>
            <w:r w:rsidRPr="0058351A">
              <w:rPr>
                <w:sz w:val="20"/>
                <w:lang w:bidi="ar-SA"/>
              </w:rPr>
              <w:t>M31-20171015UT-501OIII-sum2h00m-Log-HalfSize.jpg</w:t>
            </w:r>
          </w:p>
        </w:tc>
      </w:tr>
    </w:tbl>
    <w:p w14:paraId="0EE76DBD" w14:textId="77777777" w:rsidR="00C74E87" w:rsidRDefault="00C74E87" w:rsidP="008E6711">
      <w:pPr>
        <w:rPr>
          <w:lang w:bidi="ar-SA"/>
        </w:rPr>
      </w:pPr>
    </w:p>
    <w:p w14:paraId="5F69B34A" w14:textId="77777777" w:rsidR="00C74E87" w:rsidRDefault="00C74E87">
      <w:pPr>
        <w:rPr>
          <w:rFonts w:cs="Arial"/>
          <w:b/>
          <w:bCs/>
          <w:sz w:val="26"/>
          <w:szCs w:val="26"/>
          <w:lang w:bidi="ar-SA"/>
        </w:rPr>
      </w:pPr>
      <w:r>
        <w:br w:type="page"/>
      </w:r>
    </w:p>
    <w:p w14:paraId="75101098" w14:textId="77777777" w:rsidR="00C74E87" w:rsidRPr="00D4326C" w:rsidRDefault="00C74E87" w:rsidP="00C74E87">
      <w:pPr>
        <w:pStyle w:val="Heading3"/>
      </w:pPr>
      <w:bookmarkStart w:id="37" w:name="_Toc12884637"/>
      <w:r>
        <w:lastRenderedPageBreak/>
        <w:t>2017-Oct-1</w:t>
      </w:r>
      <w:r w:rsidR="00D42140">
        <w:t>5</w:t>
      </w:r>
      <w:r>
        <w:t xml:space="preserve"> (Oct-1</w:t>
      </w:r>
      <w:r w:rsidR="00D42140">
        <w:t>6</w:t>
      </w:r>
      <w:r>
        <w:t xml:space="preserve"> UT): </w:t>
      </w:r>
      <w:r w:rsidRPr="002B2B28">
        <w:t xml:space="preserve"> </w:t>
      </w:r>
      <w:r w:rsidR="00D42140">
        <w:t>Veil Nebula Wide-Field</w:t>
      </w:r>
      <w:bookmarkEnd w:id="37"/>
    </w:p>
    <w:p w14:paraId="04599AF2" w14:textId="77777777" w:rsidR="00C74E87" w:rsidRDefault="00B27856" w:rsidP="00C74E87">
      <w:pPr>
        <w:rPr>
          <w:color w:val="808080" w:themeColor="background1" w:themeShade="80"/>
          <w:sz w:val="20"/>
          <w:lang w:bidi="ar-SA"/>
        </w:rPr>
      </w:pPr>
      <w:r>
        <w:rPr>
          <w:color w:val="808080" w:themeColor="background1" w:themeShade="80"/>
          <w:sz w:val="20"/>
          <w:lang w:bidi="ar-SA"/>
        </w:rPr>
        <w:t>Last Updated 10</w:t>
      </w:r>
      <w:r w:rsidR="00C74E87">
        <w:rPr>
          <w:color w:val="808080" w:themeColor="background1" w:themeShade="80"/>
          <w:sz w:val="20"/>
          <w:lang w:bidi="ar-SA"/>
        </w:rPr>
        <w:t>/</w:t>
      </w:r>
      <w:r>
        <w:rPr>
          <w:color w:val="808080" w:themeColor="background1" w:themeShade="80"/>
          <w:sz w:val="20"/>
          <w:lang w:bidi="ar-SA"/>
        </w:rPr>
        <w:t>16</w:t>
      </w:r>
      <w:r w:rsidR="00C74E87">
        <w:rPr>
          <w:color w:val="808080" w:themeColor="background1" w:themeShade="80"/>
          <w:sz w:val="20"/>
          <w:lang w:bidi="ar-SA"/>
        </w:rPr>
        <w:t>/2017</w:t>
      </w:r>
    </w:p>
    <w:p w14:paraId="7C99F5F9" w14:textId="77777777" w:rsidR="00B27856" w:rsidRDefault="00B27856" w:rsidP="00C74E87"/>
    <w:p w14:paraId="397E5D46" w14:textId="77777777" w:rsidR="00C74E87" w:rsidRPr="009164B7" w:rsidRDefault="00B27856" w:rsidP="00C74E87">
      <w:r>
        <w:t>Very good transparency (5/5), but poor seeing (3/5).</w:t>
      </w:r>
      <w:r w:rsidR="00F57058">
        <w:t xml:space="preserve"> I took a new set of darks and biases since the ones I took yesterday seem to be problematic, especially the 300 second dark frame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03539" w:rsidRPr="004174E0" w14:paraId="3B7D3F1D" w14:textId="77777777" w:rsidTr="00CB2ECE">
        <w:trPr>
          <w:jc w:val="center"/>
        </w:trPr>
        <w:tc>
          <w:tcPr>
            <w:tcW w:w="4680" w:type="dxa"/>
            <w:shd w:val="clear" w:color="auto" w:fill="000000"/>
            <w:vAlign w:val="center"/>
          </w:tcPr>
          <w:p w14:paraId="3FCD1E2C" w14:textId="77777777" w:rsidR="00903539" w:rsidRDefault="00903539" w:rsidP="00CB2ECE">
            <w:pPr>
              <w:jc w:val="center"/>
              <w:rPr>
                <w:noProof/>
                <w:color w:val="808080" w:themeColor="background1" w:themeShade="80"/>
                <w:sz w:val="20"/>
                <w:lang w:bidi="ar-SA"/>
              </w:rPr>
            </w:pPr>
            <w:r>
              <w:rPr>
                <w:noProof/>
              </w:rPr>
              <w:drawing>
                <wp:inline distT="0" distB="0" distL="0" distR="0" wp14:anchorId="318A8206" wp14:editId="29AADFF2">
                  <wp:extent cx="2926080" cy="2194560"/>
                  <wp:effectExtent l="0" t="0" r="7620" b="0"/>
                  <wp:docPr id="237" name="Picture 237" descr="C:\Users\Steven Hill\AppData\Local\Microsoft\Windows\INetCache\Content.Word\Veil-20171016UT-501OIII-sum1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Veil-20171016UT-501OIII-sum1h00m-Log-HalfSize.jp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B0B4C5C" w14:textId="77777777" w:rsidR="00903539" w:rsidRPr="004174E0" w:rsidRDefault="00903539" w:rsidP="00CB2ECE">
            <w:pPr>
              <w:jc w:val="center"/>
              <w:rPr>
                <w:sz w:val="20"/>
                <w:lang w:bidi="ar-SA"/>
              </w:rPr>
            </w:pPr>
            <w:r>
              <w:rPr>
                <w:noProof/>
              </w:rPr>
              <w:drawing>
                <wp:inline distT="0" distB="0" distL="0" distR="0" wp14:anchorId="1B5E107F" wp14:editId="02AB99DA">
                  <wp:extent cx="2926080" cy="2194560"/>
                  <wp:effectExtent l="0" t="0" r="7620" b="0"/>
                  <wp:docPr id="238" name="Picture 238" descr="C:\Users\Steven Hill\AppData\Local\Microsoft\Windows\INetCache\Content.Word\Veil-20171016UT-486HIB-sum1h05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16UT-486HIB-sum1h05m-Log-HalfSize.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03539" w:rsidRPr="00EE3E4F" w14:paraId="1AAC2F81" w14:textId="77777777" w:rsidTr="00CB2ECE">
        <w:trPr>
          <w:jc w:val="center"/>
        </w:trPr>
        <w:tc>
          <w:tcPr>
            <w:tcW w:w="4680" w:type="dxa"/>
            <w:shd w:val="clear" w:color="auto" w:fill="000000"/>
          </w:tcPr>
          <w:p w14:paraId="4EEAFF45" w14:textId="77777777" w:rsidR="00903539" w:rsidRPr="00EE3E4F" w:rsidRDefault="00903539" w:rsidP="00CB2ECE">
            <w:pPr>
              <w:jc w:val="center"/>
              <w:rPr>
                <w:sz w:val="20"/>
                <w:lang w:bidi="ar-SA"/>
              </w:rPr>
            </w:pPr>
            <w:r w:rsidRPr="00B27856">
              <w:rPr>
                <w:sz w:val="20"/>
                <w:lang w:bidi="ar-SA"/>
              </w:rPr>
              <w:t>Veil-20171016UT-501OIII-sum1h00m-Log-HalfSize.jpg</w:t>
            </w:r>
          </w:p>
        </w:tc>
        <w:tc>
          <w:tcPr>
            <w:tcW w:w="4680" w:type="dxa"/>
            <w:shd w:val="clear" w:color="auto" w:fill="000000"/>
          </w:tcPr>
          <w:p w14:paraId="284FDBB3" w14:textId="77777777" w:rsidR="00903539" w:rsidRPr="00EE3E4F" w:rsidRDefault="00903539" w:rsidP="00CB2ECE">
            <w:pPr>
              <w:jc w:val="center"/>
              <w:rPr>
                <w:sz w:val="20"/>
                <w:lang w:bidi="ar-SA"/>
              </w:rPr>
            </w:pPr>
            <w:r w:rsidRPr="00B27856">
              <w:rPr>
                <w:sz w:val="20"/>
                <w:lang w:bidi="ar-SA"/>
              </w:rPr>
              <w:t>Veil-20171016UT-486HIB-sum1h05m-Log-HalfSize.jpg</w:t>
            </w:r>
          </w:p>
        </w:tc>
      </w:tr>
      <w:tr w:rsidR="00C74E87" w:rsidRPr="004174E0" w14:paraId="0A1A257C" w14:textId="77777777" w:rsidTr="006A1C4B">
        <w:trPr>
          <w:jc w:val="center"/>
        </w:trPr>
        <w:tc>
          <w:tcPr>
            <w:tcW w:w="4680" w:type="dxa"/>
            <w:shd w:val="clear" w:color="auto" w:fill="000000"/>
            <w:vAlign w:val="center"/>
          </w:tcPr>
          <w:p w14:paraId="5AA73AA8" w14:textId="77777777" w:rsidR="00C74E87" w:rsidRDefault="00903539" w:rsidP="006A1C4B">
            <w:pPr>
              <w:jc w:val="center"/>
              <w:rPr>
                <w:noProof/>
                <w:color w:val="808080" w:themeColor="background1" w:themeShade="80"/>
                <w:sz w:val="20"/>
                <w:lang w:bidi="ar-SA"/>
              </w:rPr>
            </w:pPr>
            <w:r>
              <w:rPr>
                <w:noProof/>
              </w:rPr>
              <w:drawing>
                <wp:inline distT="0" distB="0" distL="0" distR="0" wp14:anchorId="0C39FF23" wp14:editId="27FDAB60">
                  <wp:extent cx="2926080" cy="2194560"/>
                  <wp:effectExtent l="0" t="0" r="7620" b="0"/>
                  <wp:docPr id="236" name="Picture 236" descr="C:\Users\Steven Hill\AppData\Local\Microsoft\Windows\INetCache\Content.Word\Veil-2017101XUT-501OIII-sum1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Veil-2017101XUT-501OIII-sum1h30m-Log-HalfSize.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C823438" w14:textId="77777777" w:rsidR="00C74E87" w:rsidRPr="004174E0" w:rsidRDefault="00C74E87" w:rsidP="006A1C4B">
            <w:pPr>
              <w:jc w:val="center"/>
              <w:rPr>
                <w:sz w:val="20"/>
                <w:lang w:bidi="ar-SA"/>
              </w:rPr>
            </w:pPr>
          </w:p>
        </w:tc>
      </w:tr>
      <w:tr w:rsidR="00C74E87" w:rsidRPr="00EE3E4F" w14:paraId="653F6770" w14:textId="77777777" w:rsidTr="006A1C4B">
        <w:trPr>
          <w:jc w:val="center"/>
        </w:trPr>
        <w:tc>
          <w:tcPr>
            <w:tcW w:w="4680" w:type="dxa"/>
            <w:shd w:val="clear" w:color="auto" w:fill="000000"/>
          </w:tcPr>
          <w:p w14:paraId="281CB10F" w14:textId="77777777" w:rsidR="00C74E87" w:rsidRPr="00EE3E4F" w:rsidRDefault="00903539" w:rsidP="006A1C4B">
            <w:pPr>
              <w:jc w:val="center"/>
              <w:rPr>
                <w:sz w:val="20"/>
                <w:lang w:bidi="ar-SA"/>
              </w:rPr>
            </w:pPr>
            <w:r w:rsidRPr="00903539">
              <w:rPr>
                <w:sz w:val="20"/>
                <w:lang w:bidi="ar-SA"/>
              </w:rPr>
              <w:t>Veil-2017101XUT-501OIII-sum1h30m-Log-HalfSize.jpg</w:t>
            </w:r>
          </w:p>
        </w:tc>
        <w:tc>
          <w:tcPr>
            <w:tcW w:w="4680" w:type="dxa"/>
            <w:shd w:val="clear" w:color="auto" w:fill="000000"/>
          </w:tcPr>
          <w:p w14:paraId="6FC149F6" w14:textId="77777777" w:rsidR="00C74E87" w:rsidRPr="00EE3E4F" w:rsidRDefault="00C74E87" w:rsidP="006A1C4B">
            <w:pPr>
              <w:jc w:val="center"/>
              <w:rPr>
                <w:sz w:val="20"/>
                <w:lang w:bidi="ar-SA"/>
              </w:rPr>
            </w:pPr>
          </w:p>
        </w:tc>
      </w:tr>
    </w:tbl>
    <w:p w14:paraId="4C70244E" w14:textId="77777777" w:rsidR="00C74E87" w:rsidRDefault="00C74E87" w:rsidP="008E6711">
      <w:pPr>
        <w:rPr>
          <w:lang w:bidi="ar-SA"/>
        </w:rPr>
      </w:pPr>
    </w:p>
    <w:p w14:paraId="052D9E67" w14:textId="77777777" w:rsidR="001A0C7A" w:rsidRDefault="001A0C7A" w:rsidP="008E6711">
      <w:pPr>
        <w:rPr>
          <w:lang w:bidi="ar-SA"/>
        </w:rPr>
      </w:pPr>
    </w:p>
    <w:p w14:paraId="422295A2" w14:textId="77777777" w:rsidR="00903539" w:rsidRDefault="00903539"/>
    <w:p w14:paraId="43D334E1" w14:textId="77777777" w:rsidR="00903539" w:rsidRDefault="00903539"/>
    <w:p w14:paraId="18A06B17" w14:textId="77777777" w:rsidR="001A0C7A" w:rsidRDefault="001A0C7A">
      <w:pPr>
        <w:rPr>
          <w:rFonts w:cs="Arial"/>
          <w:b/>
          <w:bCs/>
          <w:sz w:val="26"/>
          <w:szCs w:val="26"/>
          <w:lang w:bidi="ar-SA"/>
        </w:rPr>
      </w:pPr>
      <w:r>
        <w:br w:type="page"/>
      </w:r>
    </w:p>
    <w:p w14:paraId="5D39128B" w14:textId="77777777" w:rsidR="001A0C7A" w:rsidRPr="00D4326C" w:rsidRDefault="001A0C7A" w:rsidP="001A0C7A">
      <w:pPr>
        <w:pStyle w:val="Heading3"/>
      </w:pPr>
      <w:bookmarkStart w:id="38" w:name="_Toc12884638"/>
      <w:r>
        <w:lastRenderedPageBreak/>
        <w:t xml:space="preserve">2017-Oct-17 (Oct-18 UT): </w:t>
      </w:r>
      <w:r w:rsidRPr="002B2B28">
        <w:t xml:space="preserve"> </w:t>
      </w:r>
      <w:r>
        <w:t>Veil Nebula - Wide-Field, 380NUV</w:t>
      </w:r>
      <w:bookmarkEnd w:id="38"/>
    </w:p>
    <w:p w14:paraId="71893962" w14:textId="77777777" w:rsidR="001A0C7A" w:rsidRDefault="001A0C7A" w:rsidP="001A0C7A">
      <w:pPr>
        <w:rPr>
          <w:color w:val="808080" w:themeColor="background1" w:themeShade="80"/>
          <w:sz w:val="20"/>
          <w:lang w:bidi="ar-SA"/>
        </w:rPr>
      </w:pPr>
      <w:r>
        <w:rPr>
          <w:color w:val="808080" w:themeColor="background1" w:themeShade="80"/>
          <w:sz w:val="20"/>
          <w:lang w:bidi="ar-SA"/>
        </w:rPr>
        <w:t>Last Updated 10/</w:t>
      </w:r>
      <w:r w:rsidR="00282690">
        <w:rPr>
          <w:color w:val="808080" w:themeColor="background1" w:themeShade="80"/>
          <w:sz w:val="20"/>
          <w:lang w:bidi="ar-SA"/>
        </w:rPr>
        <w:t>18</w:t>
      </w:r>
      <w:r>
        <w:rPr>
          <w:color w:val="808080" w:themeColor="background1" w:themeShade="80"/>
          <w:sz w:val="20"/>
          <w:lang w:bidi="ar-SA"/>
        </w:rPr>
        <w:t>/2017</w:t>
      </w:r>
    </w:p>
    <w:p w14:paraId="386B4B1B" w14:textId="77777777" w:rsidR="001A0C7A" w:rsidRDefault="001A0C7A" w:rsidP="001A0C7A"/>
    <w:p w14:paraId="072D10DF" w14:textId="77777777" w:rsidR="001A0C7A" w:rsidRDefault="001A0C7A" w:rsidP="001A0C7A">
      <w:r>
        <w:t xml:space="preserve">Moderate transparency (3.5/5) degrading to very poor transparency (1/5).  Poor seeing (3/5). </w:t>
      </w:r>
      <w:r w:rsidR="00282690">
        <w:t xml:space="preserve">The frames were unguided due to the lack of a sufficiently bright guide star.  One exposure of five minutes was included. However, it showed trailing of 2-3 </w:t>
      </w:r>
      <w:proofErr w:type="gramStart"/>
      <w:r w:rsidR="00282690">
        <w:t>pixels</w:t>
      </w:r>
      <w:proofErr w:type="gramEnd"/>
      <w:r w:rsidR="00282690">
        <w:t xml:space="preserve"> so the remaining images were all two-minute exposures. In addition, the flat field from 501OIII was used as of the processing date (2017-10-18UT) because no NUV flat was available. The flat used did a reasonably good job, but processing should be repeated with a proper NUV flat.</w:t>
      </w:r>
    </w:p>
    <w:p w14:paraId="66ECE81E" w14:textId="77777777" w:rsidR="00AE48B7" w:rsidRDefault="00AE48B7" w:rsidP="001A0C7A"/>
    <w:p w14:paraId="2991AE14" w14:textId="77777777" w:rsidR="00AE48B7" w:rsidRDefault="00AE48B7" w:rsidP="001A0C7A">
      <w:r>
        <w:t>Given that the Veil nebula has essentially no reflection component, its detection in the NUV must either be out of band contamination or emission from OII 372.6</w:t>
      </w:r>
      <w:r w:rsidR="00207A51">
        <w:t xml:space="preserve"> nm and/or Ne III 386.9 nm</w:t>
      </w:r>
      <w:r w:rsidR="00AE2570">
        <w:t xml:space="preserve"> </w:t>
      </w:r>
      <w:r w:rsidR="00AE2570">
        <w:fldChar w:fldCharType="begin"/>
      </w:r>
      <w:r w:rsidR="00AE2570">
        <w:instrText xml:space="preserve"> ADDIN EN.CITE &lt;EndNote&gt;&lt;Cite&gt;&lt;Author&gt;Parker&lt;/Author&gt;&lt;Year&gt;1964&lt;/Year&gt;&lt;IDText&gt;Physical Conditions in the Cygnus Loop and Some Other Possible Supernova Remnants&lt;/IDText&gt;&lt;DisplayText&gt;(Parker, 1964)&lt;/DisplayText&gt;&lt;record&gt;&lt;dates&gt;&lt;pub-dates&gt;&lt;date&gt;February 1, 1964&lt;/date&gt;&lt;/pub-dates&gt;&lt;year&gt;1964&lt;/year&gt;&lt;/dates&gt;&lt;urls&gt;&lt;related-urls&gt;&lt;url&gt;http://adsabs.harvard.edu/abs/1964ApJ...139..493P&lt;/url&gt;&lt;/related-urls&gt;&lt;/urls&gt;&lt;isbn&gt;0004-637X&lt;/isbn&gt;&lt;titles&gt;&lt;title&gt;Physical Conditions in the Cygnus Loop and Some Other Possible Supernova Remnants&lt;/title&gt;&lt;secondary-title&gt;The Astrophysical Journal&lt;/secondary-title&gt;&lt;/titles&gt;&lt;pages&gt;493&lt;/pages&gt;&lt;contributors&gt;&lt;authors&gt;&lt;author&gt;Parker, Robert A. R.&lt;/author&gt;&lt;/authors&gt;&lt;/contributors&gt;&lt;added-date format="utc"&gt;1508331057&lt;/added-date&gt;&lt;ref-type name="Journal Article"&gt;17&lt;/ref-type&gt;&lt;rec-number&gt;154&lt;/rec-number&gt;&lt;last-updated-date format="utc"&gt;1508331081&lt;/last-updated-date&gt;&lt;volume&gt;139&lt;/volume&gt;&lt;/record&gt;&lt;/Cite&gt;&lt;/EndNote&gt;</w:instrText>
      </w:r>
      <w:r w:rsidR="00AE2570">
        <w:fldChar w:fldCharType="separate"/>
      </w:r>
      <w:r w:rsidR="00AE2570">
        <w:rPr>
          <w:noProof/>
        </w:rPr>
        <w:t>(Parker, 1964)</w:t>
      </w:r>
      <w:r w:rsidR="00AE2570">
        <w:fldChar w:fldCharType="end"/>
      </w:r>
      <w:r w:rsidR="00AE2570">
        <w:t>.</w:t>
      </w:r>
    </w:p>
    <w:p w14:paraId="54CFED50" w14:textId="77777777" w:rsidR="001A0C7A" w:rsidRPr="009164B7" w:rsidRDefault="001A0C7A" w:rsidP="001A0C7A"/>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282690" w:rsidRPr="004174E0" w14:paraId="0E6FCB63" w14:textId="77777777" w:rsidTr="00282690">
        <w:trPr>
          <w:jc w:val="center"/>
        </w:trPr>
        <w:tc>
          <w:tcPr>
            <w:tcW w:w="4680" w:type="dxa"/>
            <w:shd w:val="clear" w:color="auto" w:fill="000000"/>
            <w:vAlign w:val="center"/>
          </w:tcPr>
          <w:p w14:paraId="47CFEACE" w14:textId="77777777" w:rsidR="00282690" w:rsidRDefault="00282690" w:rsidP="00CB2ECE">
            <w:pPr>
              <w:jc w:val="center"/>
              <w:rPr>
                <w:noProof/>
                <w:color w:val="808080" w:themeColor="background1" w:themeShade="80"/>
                <w:sz w:val="20"/>
                <w:lang w:bidi="ar-SA"/>
              </w:rPr>
            </w:pPr>
            <w:r>
              <w:rPr>
                <w:noProof/>
              </w:rPr>
              <w:drawing>
                <wp:inline distT="0" distB="0" distL="0" distR="0" wp14:anchorId="49A43B2F" wp14:editId="3C7F694E">
                  <wp:extent cx="2926080" cy="2194560"/>
                  <wp:effectExtent l="0" t="0" r="7620" b="0"/>
                  <wp:docPr id="235" name="Picture 235" descr="C:\Users\Steven Hill\AppData\Local\Microsoft\Windows\INetCache\Content.Word\Veil-20171018UT-380NUV-sum2h0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Veil-20171018UT-380NUV-sum2h05m-Flattened-Log-HalfSize.jp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82690" w:rsidRPr="00EE3E4F" w14:paraId="5FC91552" w14:textId="77777777" w:rsidTr="00282690">
        <w:trPr>
          <w:jc w:val="center"/>
        </w:trPr>
        <w:tc>
          <w:tcPr>
            <w:tcW w:w="4680" w:type="dxa"/>
            <w:shd w:val="clear" w:color="auto" w:fill="000000"/>
          </w:tcPr>
          <w:p w14:paraId="71DA53AD" w14:textId="77777777" w:rsidR="00282690" w:rsidRPr="00EE3E4F" w:rsidRDefault="00282690" w:rsidP="00CB2ECE">
            <w:pPr>
              <w:jc w:val="center"/>
              <w:rPr>
                <w:sz w:val="20"/>
                <w:lang w:bidi="ar-SA"/>
              </w:rPr>
            </w:pPr>
            <w:r w:rsidRPr="00B27856">
              <w:rPr>
                <w:sz w:val="20"/>
                <w:lang w:bidi="ar-SA"/>
              </w:rPr>
              <w:t>Veil-20171016UT-501OIII-sum1h00m-Log-HalfSize.jpg</w:t>
            </w:r>
          </w:p>
        </w:tc>
      </w:tr>
    </w:tbl>
    <w:p w14:paraId="4043E632" w14:textId="77777777" w:rsidR="001A0C7A" w:rsidRPr="0022092A" w:rsidRDefault="001A0C7A" w:rsidP="001A0C7A">
      <w:pPr>
        <w:rPr>
          <w:lang w:bidi="ar-SA"/>
        </w:rPr>
      </w:pPr>
    </w:p>
    <w:p w14:paraId="07E2EC3A" w14:textId="77777777" w:rsidR="00386B13" w:rsidRDefault="00386B13">
      <w:pPr>
        <w:rPr>
          <w:lang w:bidi="ar-SA"/>
        </w:rPr>
      </w:pPr>
    </w:p>
    <w:p w14:paraId="278D1B4E" w14:textId="77777777" w:rsidR="00027993" w:rsidRDefault="00027993">
      <w:pPr>
        <w:rPr>
          <w:rFonts w:cs="Arial"/>
          <w:b/>
          <w:bCs/>
          <w:sz w:val="26"/>
          <w:szCs w:val="26"/>
          <w:lang w:bidi="ar-SA"/>
        </w:rPr>
      </w:pPr>
      <w:r>
        <w:br w:type="page"/>
      </w:r>
    </w:p>
    <w:p w14:paraId="6B5D3595" w14:textId="77777777" w:rsidR="00386B13" w:rsidRPr="00D4326C" w:rsidRDefault="00F42E8A" w:rsidP="00386B13">
      <w:pPr>
        <w:pStyle w:val="Heading3"/>
      </w:pPr>
      <w:bookmarkStart w:id="39" w:name="_Toc12884639"/>
      <w:r>
        <w:lastRenderedPageBreak/>
        <w:t>2017-Oct-18 (Oct-19</w:t>
      </w:r>
      <w:r w:rsidR="00386B13">
        <w:t xml:space="preserve"> UT): </w:t>
      </w:r>
      <w:r w:rsidR="00386B13" w:rsidRPr="002B2B28">
        <w:t xml:space="preserve"> </w:t>
      </w:r>
      <w:r w:rsidR="00386B13">
        <w:t>Neptune</w:t>
      </w:r>
      <w:bookmarkEnd w:id="39"/>
    </w:p>
    <w:p w14:paraId="71DD8272" w14:textId="77777777" w:rsidR="00386B13" w:rsidRDefault="00386B13" w:rsidP="00386B13">
      <w:pPr>
        <w:rPr>
          <w:color w:val="808080" w:themeColor="background1" w:themeShade="80"/>
          <w:sz w:val="20"/>
          <w:lang w:bidi="ar-SA"/>
        </w:rPr>
      </w:pPr>
      <w:r>
        <w:rPr>
          <w:color w:val="808080" w:themeColor="background1" w:themeShade="80"/>
          <w:sz w:val="20"/>
          <w:lang w:bidi="ar-SA"/>
        </w:rPr>
        <w:t>Last Updated 10/18/2017</w:t>
      </w:r>
    </w:p>
    <w:p w14:paraId="59E25037" w14:textId="77777777" w:rsidR="00386B13" w:rsidRDefault="00386B13" w:rsidP="00386B13"/>
    <w:p w14:paraId="5A2C311C" w14:textId="77777777" w:rsidR="00027993" w:rsidRDefault="00027993" w:rsidP="00386B13">
      <w:r>
        <w:t>Seeing was good (3.5/5) and transparency was very good 4/5). Two notes on challenges:</w:t>
      </w:r>
    </w:p>
    <w:p w14:paraId="6C64E4EC" w14:textId="77777777" w:rsidR="00027993" w:rsidRDefault="00027993" w:rsidP="007A4F20">
      <w:pPr>
        <w:pStyle w:val="ListParagraph"/>
        <w:numPr>
          <w:ilvl w:val="0"/>
          <w:numId w:val="22"/>
        </w:numPr>
      </w:pPr>
      <w:r>
        <w:t>It took 1h15 minutes sweeping to find Neptune!!!!</w:t>
      </w:r>
    </w:p>
    <w:p w14:paraId="75AF2532" w14:textId="77777777" w:rsidR="00027993" w:rsidRDefault="00027993" w:rsidP="007A4F20">
      <w:pPr>
        <w:pStyle w:val="ListParagraph"/>
        <w:numPr>
          <w:ilvl w:val="0"/>
          <w:numId w:val="22"/>
        </w:numPr>
      </w:pPr>
      <w:r>
        <w:t xml:space="preserve">Either seeing degraded significantly, focus shifted, or both happened. It took a post-Neptune observation of Lam </w:t>
      </w:r>
      <w:proofErr w:type="spellStart"/>
      <w:r>
        <w:t>Aqr</w:t>
      </w:r>
      <w:proofErr w:type="spellEnd"/>
      <w:r>
        <w:t xml:space="preserve"> and found it to be quite poorly focused. In addition, while the initial focus on Lam </w:t>
      </w:r>
      <w:proofErr w:type="spellStart"/>
      <w:r>
        <w:t>Aqr</w:t>
      </w:r>
      <w:proofErr w:type="spellEnd"/>
      <w:r>
        <w:t xml:space="preserve"> in the NIR was very good, showing most of two diffraction rings, it was clear that 1h15 min later the focus was poor for OPN, BLU and GRN images, clearly showing the beginnings of a defocused disk.</w:t>
      </w:r>
      <w:r w:rsidR="0071317D">
        <w:t xml:space="preserve"> Because Neptune is so dim, I couldn’t figure out if it was worth it to try to refocus.  I did try to refocus on Lam </w:t>
      </w:r>
      <w:proofErr w:type="spellStart"/>
      <w:r w:rsidR="0071317D">
        <w:t>Aqr</w:t>
      </w:r>
      <w:proofErr w:type="spellEnd"/>
      <w:r w:rsidR="0071317D">
        <w:t xml:space="preserve"> after recording the post-Neptune seeing image. I was able to make a modest </w:t>
      </w:r>
      <w:proofErr w:type="gramStart"/>
      <w:r w:rsidR="0071317D">
        <w:t>improvement, but</w:t>
      </w:r>
      <w:proofErr w:type="gramEnd"/>
      <w:r w:rsidR="0071317D">
        <w:t xml:space="preserve"> could not come close to the pre-observation seeing.</w:t>
      </w:r>
    </w:p>
    <w:p w14:paraId="5B32EBEB" w14:textId="77777777" w:rsidR="00027993" w:rsidRDefault="00027993" w:rsidP="00386B13"/>
    <w:p w14:paraId="4B9180D8" w14:textId="77777777" w:rsidR="00386B13" w:rsidRDefault="00386B13" w:rsidP="00386B13">
      <w:r>
        <w:t>Plans:</w:t>
      </w:r>
    </w:p>
    <w:p w14:paraId="2808BC95" w14:textId="77777777" w:rsidR="00386B13" w:rsidRDefault="00386B13" w:rsidP="007A4F20">
      <w:pPr>
        <w:pStyle w:val="ListParagraph"/>
        <w:numPr>
          <w:ilvl w:val="0"/>
          <w:numId w:val="18"/>
        </w:numPr>
        <w:rPr>
          <w:lang w:bidi="ar-SA"/>
        </w:rPr>
      </w:pPr>
      <w:r>
        <w:rPr>
          <w:lang w:bidi="ar-SA"/>
        </w:rPr>
        <w:t>Focus on Vega</w:t>
      </w:r>
    </w:p>
    <w:p w14:paraId="723758FF" w14:textId="77777777" w:rsidR="00386B13" w:rsidRDefault="00386B13" w:rsidP="007A4F20">
      <w:pPr>
        <w:pStyle w:val="ListParagraph"/>
        <w:numPr>
          <w:ilvl w:val="0"/>
          <w:numId w:val="19"/>
        </w:numPr>
        <w:rPr>
          <w:lang w:bidi="ar-SA"/>
        </w:rPr>
      </w:pPr>
      <w:r>
        <w:rPr>
          <w:lang w:bidi="ar-SA"/>
        </w:rPr>
        <w:t xml:space="preserve">Expose on Lam </w:t>
      </w:r>
      <w:proofErr w:type="spellStart"/>
      <w:r>
        <w:rPr>
          <w:lang w:bidi="ar-SA"/>
        </w:rPr>
        <w:t>Aqr</w:t>
      </w:r>
      <w:proofErr w:type="spellEnd"/>
      <w:r>
        <w:rPr>
          <w:lang w:bidi="ar-SA"/>
        </w:rPr>
        <w:t xml:space="preserve"> for seeing bright seeing reference</w:t>
      </w:r>
      <w:r w:rsidR="00027993">
        <w:rPr>
          <w:lang w:bidi="ar-SA"/>
        </w:rPr>
        <w:t xml:space="preserve"> (did before and after)</w:t>
      </w:r>
    </w:p>
    <w:p w14:paraId="505E29AB" w14:textId="77777777" w:rsidR="00386B13" w:rsidRDefault="00386B13" w:rsidP="007A4F20">
      <w:pPr>
        <w:pStyle w:val="ListParagraph"/>
        <w:numPr>
          <w:ilvl w:val="0"/>
          <w:numId w:val="18"/>
        </w:numPr>
        <w:rPr>
          <w:lang w:bidi="ar-SA"/>
        </w:rPr>
      </w:pPr>
      <w:r>
        <w:rPr>
          <w:lang w:bidi="ar-SA"/>
        </w:rPr>
        <w:t xml:space="preserve">Drift Lam </w:t>
      </w:r>
      <w:proofErr w:type="spellStart"/>
      <w:r>
        <w:rPr>
          <w:lang w:bidi="ar-SA"/>
        </w:rPr>
        <w:t>Aqr</w:t>
      </w:r>
      <w:proofErr w:type="spellEnd"/>
      <w:r>
        <w:rPr>
          <w:lang w:bidi="ar-SA"/>
        </w:rPr>
        <w:t xml:space="preserve"> for orientation</w:t>
      </w:r>
    </w:p>
    <w:p w14:paraId="477168DA" w14:textId="77777777" w:rsidR="00386B13" w:rsidRDefault="00386B13" w:rsidP="007A4F20">
      <w:pPr>
        <w:pStyle w:val="ListParagraph"/>
        <w:numPr>
          <w:ilvl w:val="0"/>
          <w:numId w:val="20"/>
        </w:numPr>
        <w:rPr>
          <w:lang w:bidi="ar-SA"/>
        </w:rPr>
      </w:pPr>
      <w:r>
        <w:rPr>
          <w:lang w:bidi="ar-SA"/>
        </w:rPr>
        <w:t>Sweep for Neptune with: OPN filter, 500-1000ms exposure, gain=100, and gamma=100</w:t>
      </w:r>
    </w:p>
    <w:p w14:paraId="64D043F7" w14:textId="77777777" w:rsidR="00386B13" w:rsidRDefault="00386B13" w:rsidP="007A4F20">
      <w:pPr>
        <w:pStyle w:val="ListParagraph"/>
        <w:numPr>
          <w:ilvl w:val="0"/>
          <w:numId w:val="21"/>
        </w:numPr>
        <w:rPr>
          <w:lang w:bidi="ar-SA"/>
        </w:rPr>
      </w:pPr>
      <w:r>
        <w:rPr>
          <w:lang w:bidi="ar-SA"/>
        </w:rPr>
        <w:t>Validate Neptune with Triton exposure: OPN filter, 4000ms exposure, gain=100, and gamma=100</w:t>
      </w:r>
      <w:r w:rsidR="0035642F">
        <w:rPr>
          <w:lang w:bidi="ar-SA"/>
        </w:rPr>
        <w:t>. Take 2 min video.</w:t>
      </w:r>
    </w:p>
    <w:p w14:paraId="24CC5397" w14:textId="77777777" w:rsidR="00386B13" w:rsidRDefault="00386B13" w:rsidP="007A4F20">
      <w:pPr>
        <w:pStyle w:val="ListParagraph"/>
        <w:numPr>
          <w:ilvl w:val="0"/>
          <w:numId w:val="21"/>
        </w:numPr>
        <w:rPr>
          <w:lang w:bidi="ar-SA"/>
        </w:rPr>
      </w:pPr>
      <w:r>
        <w:rPr>
          <w:lang w:bidi="ar-SA"/>
        </w:rPr>
        <w:t>Expose</w:t>
      </w:r>
      <w:r w:rsidR="00A335FE">
        <w:rPr>
          <w:lang w:bidi="ar-SA"/>
        </w:rPr>
        <w:t xml:space="preserve"> NIR</w:t>
      </w:r>
      <w:r w:rsidR="0035642F">
        <w:rPr>
          <w:lang w:bidi="ar-SA"/>
        </w:rPr>
        <w:t xml:space="preserve"> for study: 685NIR filter, 4000ms exposure, gain=100, and gamma=50. Take 20 min video (10x2m or 4x5m?). Rotation period of Neptune results in 1.0 arcsec smearing in about two hours. </w:t>
      </w:r>
      <w:proofErr w:type="gramStart"/>
      <w:r w:rsidR="0035642F">
        <w:rPr>
          <w:lang w:bidi="ar-SA"/>
        </w:rPr>
        <w:t>So</w:t>
      </w:r>
      <w:proofErr w:type="gramEnd"/>
      <w:r w:rsidR="0035642F">
        <w:rPr>
          <w:lang w:bidi="ar-SA"/>
        </w:rPr>
        <w:t xml:space="preserve"> 20 minutes should not require de-rotation.</w:t>
      </w:r>
    </w:p>
    <w:p w14:paraId="4DAFA12B" w14:textId="77777777" w:rsidR="00CB2ECE" w:rsidRDefault="00CB2ECE">
      <w:pPr>
        <w:rPr>
          <w:lang w:bidi="ar-SA"/>
        </w:rPr>
      </w:pPr>
    </w:p>
    <w:p w14:paraId="65C6DC3D" w14:textId="77777777" w:rsidR="00CB2ECE" w:rsidRDefault="0071317D">
      <w:pPr>
        <w:rPr>
          <w:lang w:bidi="ar-SA"/>
        </w:rPr>
      </w:pPr>
      <w:r>
        <w:rPr>
          <w:lang w:bidi="ar-SA"/>
        </w:rPr>
        <w:t xml:space="preserve">From Marc Delcroix posted on Cloudy Nights: </w:t>
      </w:r>
      <w:hyperlink r:id="rId155" w:history="1">
        <w:r w:rsidRPr="00955153">
          <w:rPr>
            <w:rStyle w:val="Hyperlink"/>
            <w:lang w:bidi="ar-SA"/>
          </w:rPr>
          <w:t>https://www.cloudynights.com/topic/595225-neptune-bright-spot-ephemeris-tentative/</w:t>
        </w:r>
      </w:hyperlink>
    </w:p>
    <w:p w14:paraId="18FC0666" w14:textId="77777777" w:rsidR="0071317D" w:rsidRDefault="0071317D">
      <w:pPr>
        <w:rPr>
          <w:lang w:bidi="ar-SA"/>
        </w:rPr>
      </w:pPr>
    </w:p>
    <w:p w14:paraId="178E42A9" w14:textId="77777777" w:rsidR="0071317D" w:rsidRDefault="0071317D">
      <w:pPr>
        <w:rPr>
          <w:lang w:bidi="ar-SA"/>
        </w:rPr>
      </w:pPr>
      <w:r>
        <w:rPr>
          <w:lang w:bidi="ar-SA"/>
        </w:rPr>
        <w:t>There is clearly at least on IR-bright spot circling the plant.</w:t>
      </w:r>
    </w:p>
    <w:p w14:paraId="47A00B6F" w14:textId="77777777" w:rsidR="0071317D" w:rsidRDefault="0071317D">
      <w:pPr>
        <w:rPr>
          <w:lang w:bidi="ar-SA"/>
        </w:rPr>
      </w:pPr>
    </w:p>
    <w:p w14:paraId="61E38A72"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Dears,</w:t>
      </w:r>
    </w:p>
    <w:p w14:paraId="7143318B"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14:paraId="39D0A48C"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xml:space="preserve">I worked heavily these last two days to measure images from bright spots on Neptune since the beginning of the apparition. let me say that you guys Steve, </w:t>
      </w:r>
      <w:proofErr w:type="spellStart"/>
      <w:r w:rsidRPr="00CB2ECE">
        <w:rPr>
          <w:rFonts w:ascii="Verdana" w:hAnsi="Verdana"/>
          <w:color w:val="000000"/>
          <w:sz w:val="21"/>
          <w:szCs w:val="21"/>
          <w:lang w:bidi="ar-SA"/>
        </w:rPr>
        <w:t>Darryl+Pat</w:t>
      </w:r>
      <w:proofErr w:type="spellEnd"/>
      <w:r w:rsidRPr="00CB2ECE">
        <w:rPr>
          <w:rFonts w:ascii="Verdana" w:hAnsi="Verdana"/>
          <w:color w:val="000000"/>
          <w:sz w:val="21"/>
          <w:szCs w:val="21"/>
          <w:lang w:bidi="ar-SA"/>
        </w:rPr>
        <w:t>, Phil, Nick are doing an incredible job at watching regularly Neptune's atmosphere...</w:t>
      </w:r>
      <w:r w:rsidRPr="00CB2ECE">
        <w:rPr>
          <w:rFonts w:ascii="Verdana" w:hAnsi="Verdana"/>
          <w:color w:val="000000"/>
          <w:sz w:val="21"/>
          <w:szCs w:val="21"/>
          <w:lang w:bidi="ar-SA"/>
        </w:rPr>
        <w:br/>
        <w:t>My first analysis could identify observations since Sep. 30th from Darryl, Steve, Phil and I of an equatorial feature drifting at around +47°/earth day. I could derive the following first ephemeris, all observations fall within +/-10° of it:</w:t>
      </w:r>
      <w:r w:rsidRPr="00CB2ECE">
        <w:rPr>
          <w:rFonts w:ascii="Verdana" w:hAnsi="Verdana"/>
          <w:color w:val="000000"/>
          <w:sz w:val="21"/>
          <w:szCs w:val="21"/>
          <w:lang w:bidi="ar-SA"/>
        </w:rPr>
        <w:br/>
      </w:r>
      <w:r w:rsidRPr="00CB2ECE">
        <w:rPr>
          <w:rFonts w:ascii="Verdana" w:hAnsi="Verdana"/>
          <w:color w:val="000000"/>
          <w:sz w:val="15"/>
          <w:szCs w:val="15"/>
          <w:lang w:bidi="ar-SA"/>
        </w:rPr>
        <w:t>Time interval: 2017 Jun 01,0 ... 2017 Dec 01,0</w:t>
      </w:r>
      <w:r w:rsidRPr="00CB2ECE">
        <w:rPr>
          <w:rFonts w:ascii="Verdana" w:hAnsi="Verdana"/>
          <w:color w:val="000000"/>
          <w:sz w:val="15"/>
          <w:szCs w:val="15"/>
          <w:lang w:bidi="ar-SA"/>
        </w:rPr>
        <w:br/>
        <w:t>Output format: Date UT (C.M. of System 1)</w:t>
      </w:r>
      <w:r w:rsidRPr="00CB2ECE">
        <w:rPr>
          <w:rFonts w:ascii="Verdana" w:hAnsi="Verdana"/>
          <w:color w:val="000000"/>
          <w:sz w:val="15"/>
          <w:szCs w:val="15"/>
          <w:lang w:bidi="ar-SA"/>
        </w:rPr>
        <w:br/>
        <w:t>------------------------------------------------------------------------------</w:t>
      </w:r>
      <w:r w:rsidRPr="00CB2ECE">
        <w:rPr>
          <w:rFonts w:ascii="Verdana" w:hAnsi="Verdana"/>
          <w:color w:val="000000"/>
          <w:sz w:val="15"/>
          <w:szCs w:val="15"/>
          <w:lang w:bidi="ar-SA"/>
        </w:rPr>
        <w:br/>
        <w:t>2017 Sep 15   01:40 ( 248°)   19:20 ( 283°)</w:t>
      </w:r>
      <w:r w:rsidRPr="00CB2ECE">
        <w:rPr>
          <w:rFonts w:ascii="Verdana" w:hAnsi="Verdana"/>
          <w:color w:val="000000"/>
          <w:sz w:val="15"/>
          <w:szCs w:val="15"/>
          <w:lang w:bidi="ar-SA"/>
        </w:rPr>
        <w:br/>
        <w:t>2017 Sep 16   13:00 ( 317°)</w:t>
      </w:r>
      <w:r w:rsidRPr="00CB2ECE">
        <w:rPr>
          <w:rFonts w:ascii="Verdana" w:hAnsi="Verdana"/>
          <w:color w:val="000000"/>
          <w:sz w:val="15"/>
          <w:szCs w:val="15"/>
          <w:lang w:bidi="ar-SA"/>
        </w:rPr>
        <w:br/>
        <w:t>2017 Sep 17   06:40 ( 352°)</w:t>
      </w:r>
      <w:r w:rsidRPr="00CB2ECE">
        <w:rPr>
          <w:rFonts w:ascii="Verdana" w:hAnsi="Verdana"/>
          <w:color w:val="000000"/>
          <w:sz w:val="15"/>
          <w:szCs w:val="15"/>
          <w:lang w:bidi="ar-SA"/>
        </w:rPr>
        <w:br/>
        <w:t>2017 Sep 18   00:20 (  27°)   18:00 (  62°)</w:t>
      </w:r>
      <w:r w:rsidRPr="00CB2ECE">
        <w:rPr>
          <w:rFonts w:ascii="Verdana" w:hAnsi="Verdana"/>
          <w:color w:val="000000"/>
          <w:sz w:val="15"/>
          <w:szCs w:val="15"/>
          <w:lang w:bidi="ar-SA"/>
        </w:rPr>
        <w:br/>
        <w:t>2017 Sep 19   11:40 (  97°)</w:t>
      </w:r>
      <w:r w:rsidRPr="00CB2ECE">
        <w:rPr>
          <w:rFonts w:ascii="Verdana" w:hAnsi="Verdana"/>
          <w:color w:val="000000"/>
          <w:sz w:val="15"/>
          <w:szCs w:val="15"/>
          <w:lang w:bidi="ar-SA"/>
        </w:rPr>
        <w:br/>
        <w:t>2017 Sep 20   05:20 ( 131°)   23:00 ( 166°)</w:t>
      </w:r>
      <w:r w:rsidRPr="00CB2ECE">
        <w:rPr>
          <w:rFonts w:ascii="Verdana" w:hAnsi="Verdana"/>
          <w:color w:val="000000"/>
          <w:sz w:val="15"/>
          <w:szCs w:val="15"/>
          <w:lang w:bidi="ar-SA"/>
        </w:rPr>
        <w:br/>
        <w:t>2017 Sep 21   16:40 ( 201°)</w:t>
      </w:r>
      <w:r w:rsidRPr="00CB2ECE">
        <w:rPr>
          <w:rFonts w:ascii="Verdana" w:hAnsi="Verdana"/>
          <w:color w:val="000000"/>
          <w:sz w:val="15"/>
          <w:szCs w:val="15"/>
          <w:lang w:bidi="ar-SA"/>
        </w:rPr>
        <w:br/>
        <w:t>2017 Sep 22   10:20 ( 236°)</w:t>
      </w:r>
      <w:r w:rsidRPr="00CB2ECE">
        <w:rPr>
          <w:rFonts w:ascii="Verdana" w:hAnsi="Verdana"/>
          <w:color w:val="000000"/>
          <w:sz w:val="15"/>
          <w:szCs w:val="15"/>
          <w:lang w:bidi="ar-SA"/>
        </w:rPr>
        <w:br/>
        <w:t>2017 Sep 23   04:00 ( 271°)   21:40 ( 305°)</w:t>
      </w:r>
      <w:r w:rsidRPr="00CB2ECE">
        <w:rPr>
          <w:rFonts w:ascii="Verdana" w:hAnsi="Verdana"/>
          <w:color w:val="000000"/>
          <w:sz w:val="15"/>
          <w:szCs w:val="15"/>
          <w:lang w:bidi="ar-SA"/>
        </w:rPr>
        <w:br/>
        <w:t>2017 Sep 24   15:20 ( 340°)</w:t>
      </w:r>
      <w:r w:rsidRPr="00CB2ECE">
        <w:rPr>
          <w:rFonts w:ascii="Verdana" w:hAnsi="Verdana"/>
          <w:color w:val="000000"/>
          <w:sz w:val="15"/>
          <w:szCs w:val="15"/>
          <w:lang w:bidi="ar-SA"/>
        </w:rPr>
        <w:br/>
        <w:t>2017 Sep 25   09:00 (  15°)</w:t>
      </w:r>
      <w:r w:rsidRPr="00CB2ECE">
        <w:rPr>
          <w:rFonts w:ascii="Verdana" w:hAnsi="Verdana"/>
          <w:color w:val="000000"/>
          <w:sz w:val="15"/>
          <w:szCs w:val="15"/>
          <w:lang w:bidi="ar-SA"/>
        </w:rPr>
        <w:br/>
      </w:r>
      <w:r w:rsidRPr="00CB2ECE">
        <w:rPr>
          <w:rFonts w:ascii="Verdana" w:hAnsi="Verdana"/>
          <w:color w:val="000000"/>
          <w:sz w:val="15"/>
          <w:szCs w:val="15"/>
          <w:lang w:bidi="ar-SA"/>
        </w:rPr>
        <w:lastRenderedPageBreak/>
        <w:t>2017 Sep 26   02:40 (  50°)   20:20 (  85°)</w:t>
      </w:r>
      <w:r w:rsidRPr="00CB2ECE">
        <w:rPr>
          <w:rFonts w:ascii="Verdana" w:hAnsi="Verdana"/>
          <w:color w:val="000000"/>
          <w:sz w:val="15"/>
          <w:szCs w:val="15"/>
          <w:lang w:bidi="ar-SA"/>
        </w:rPr>
        <w:br/>
        <w:t>2017 Sep 27   14:00 ( 119°)</w:t>
      </w:r>
      <w:r w:rsidRPr="00CB2ECE">
        <w:rPr>
          <w:rFonts w:ascii="Verdana" w:hAnsi="Verdana"/>
          <w:color w:val="000000"/>
          <w:sz w:val="15"/>
          <w:szCs w:val="15"/>
          <w:lang w:bidi="ar-SA"/>
        </w:rPr>
        <w:br/>
        <w:t>2017 Sep 28   07:40 ( 154°)</w:t>
      </w:r>
      <w:r w:rsidRPr="00CB2ECE">
        <w:rPr>
          <w:rFonts w:ascii="Verdana" w:hAnsi="Verdana"/>
          <w:color w:val="000000"/>
          <w:sz w:val="15"/>
          <w:szCs w:val="15"/>
          <w:lang w:bidi="ar-SA"/>
        </w:rPr>
        <w:br/>
        <w:t>2017 Sep 29   01:20 ( 189°)   19:00 ( 224°)</w:t>
      </w:r>
      <w:r w:rsidRPr="00CB2ECE">
        <w:rPr>
          <w:rFonts w:ascii="Verdana" w:hAnsi="Verdana"/>
          <w:color w:val="000000"/>
          <w:sz w:val="15"/>
          <w:szCs w:val="15"/>
          <w:lang w:bidi="ar-SA"/>
        </w:rPr>
        <w:br/>
        <w:t>2017 Sep 30   12:40 ( 259°)</w:t>
      </w:r>
      <w:r w:rsidRPr="00CB2ECE">
        <w:rPr>
          <w:rFonts w:ascii="Verdana" w:hAnsi="Verdana"/>
          <w:color w:val="000000"/>
          <w:sz w:val="15"/>
          <w:szCs w:val="15"/>
          <w:lang w:bidi="ar-SA"/>
        </w:rPr>
        <w:br/>
        <w:t>2017 Oct 01   06:20 ( 293°)</w:t>
      </w:r>
      <w:r w:rsidRPr="00CB2ECE">
        <w:rPr>
          <w:rFonts w:ascii="Verdana" w:hAnsi="Verdana"/>
          <w:color w:val="000000"/>
          <w:sz w:val="15"/>
          <w:szCs w:val="15"/>
          <w:lang w:bidi="ar-SA"/>
        </w:rPr>
        <w:br/>
        <w:t>2017 Oct 02   00:00 ( 328°)   17:40 (   3°)   17:41 (   3°)</w:t>
      </w:r>
      <w:r w:rsidRPr="00CB2ECE">
        <w:rPr>
          <w:rFonts w:ascii="Verdana" w:hAnsi="Verdana"/>
          <w:color w:val="000000"/>
          <w:sz w:val="15"/>
          <w:szCs w:val="15"/>
          <w:lang w:bidi="ar-SA"/>
        </w:rPr>
        <w:br/>
        <w:t>2017 Oct 03   11:21 (  38°)</w:t>
      </w:r>
      <w:r w:rsidRPr="00CB2ECE">
        <w:rPr>
          <w:rFonts w:ascii="Verdana" w:hAnsi="Verdana"/>
          <w:color w:val="000000"/>
          <w:sz w:val="15"/>
          <w:szCs w:val="15"/>
          <w:lang w:bidi="ar-SA"/>
        </w:rPr>
        <w:br/>
        <w:t>2017 Oct 04   05:01 (  73°)   22:41 ( 108°)</w:t>
      </w:r>
      <w:r w:rsidRPr="00CB2ECE">
        <w:rPr>
          <w:rFonts w:ascii="Verdana" w:hAnsi="Verdana"/>
          <w:color w:val="000000"/>
          <w:sz w:val="15"/>
          <w:szCs w:val="15"/>
          <w:lang w:bidi="ar-SA"/>
        </w:rPr>
        <w:br/>
        <w:t>2017 Oct 05   16:21 ( 142°)</w:t>
      </w:r>
      <w:r w:rsidRPr="00CB2ECE">
        <w:rPr>
          <w:rFonts w:ascii="Verdana" w:hAnsi="Verdana"/>
          <w:color w:val="000000"/>
          <w:sz w:val="15"/>
          <w:szCs w:val="15"/>
          <w:lang w:bidi="ar-SA"/>
        </w:rPr>
        <w:br/>
        <w:t>2017 Oct 06   10:01 ( 177°)</w:t>
      </w:r>
      <w:r w:rsidRPr="00CB2ECE">
        <w:rPr>
          <w:rFonts w:ascii="Verdana" w:hAnsi="Verdana"/>
          <w:color w:val="000000"/>
          <w:sz w:val="15"/>
          <w:szCs w:val="15"/>
          <w:lang w:bidi="ar-SA"/>
        </w:rPr>
        <w:br/>
      </w:r>
      <w:r w:rsidRPr="002D7BC9">
        <w:rPr>
          <w:rFonts w:ascii="Verdana" w:hAnsi="Verdana"/>
          <w:color w:val="000000"/>
          <w:sz w:val="15"/>
          <w:szCs w:val="15"/>
          <w:highlight w:val="green"/>
          <w:lang w:bidi="ar-SA"/>
        </w:rPr>
        <w:t>2017 Oct 07   03:41 ( 212°)</w:t>
      </w:r>
      <w:r w:rsidRPr="00CB2ECE">
        <w:rPr>
          <w:rFonts w:ascii="Verdana" w:hAnsi="Verdana"/>
          <w:color w:val="000000"/>
          <w:sz w:val="15"/>
          <w:szCs w:val="15"/>
          <w:lang w:bidi="ar-SA"/>
        </w:rPr>
        <w:t>   21:21 ( 247°)</w:t>
      </w:r>
      <w:r w:rsidRPr="00CB2ECE">
        <w:rPr>
          <w:rFonts w:ascii="Verdana" w:hAnsi="Verdana"/>
          <w:color w:val="000000"/>
          <w:sz w:val="15"/>
          <w:szCs w:val="15"/>
          <w:lang w:bidi="ar-SA"/>
        </w:rPr>
        <w:br/>
        <w:t>2017 Oct 08   15:01 ( 282°)</w:t>
      </w:r>
      <w:r w:rsidRPr="00CB2ECE">
        <w:rPr>
          <w:rFonts w:ascii="Verdana" w:hAnsi="Verdana"/>
          <w:color w:val="000000"/>
          <w:sz w:val="15"/>
          <w:szCs w:val="15"/>
          <w:lang w:bidi="ar-SA"/>
        </w:rPr>
        <w:br/>
        <w:t>2017 Oct 09   08:41 ( 316°)</w:t>
      </w:r>
      <w:r w:rsidRPr="00CB2ECE">
        <w:rPr>
          <w:rFonts w:ascii="Verdana" w:hAnsi="Verdana"/>
          <w:color w:val="000000"/>
          <w:sz w:val="15"/>
          <w:szCs w:val="15"/>
          <w:lang w:bidi="ar-SA"/>
        </w:rPr>
        <w:br/>
      </w:r>
      <w:r w:rsidRPr="002D7BC9">
        <w:rPr>
          <w:rFonts w:ascii="Verdana" w:hAnsi="Verdana"/>
          <w:color w:val="000000"/>
          <w:sz w:val="15"/>
          <w:szCs w:val="15"/>
          <w:highlight w:val="yellow"/>
          <w:lang w:bidi="ar-SA"/>
        </w:rPr>
        <w:t>2017 Oct 10   02:21 ( 351°)</w:t>
      </w:r>
      <w:r w:rsidRPr="00CB2ECE">
        <w:rPr>
          <w:rFonts w:ascii="Verdana" w:hAnsi="Verdana"/>
          <w:color w:val="000000"/>
          <w:sz w:val="15"/>
          <w:szCs w:val="15"/>
          <w:lang w:bidi="ar-SA"/>
        </w:rPr>
        <w:t>   20:01 (  26°)</w:t>
      </w:r>
      <w:r w:rsidRPr="00CB2ECE">
        <w:rPr>
          <w:rFonts w:ascii="Verdana" w:hAnsi="Verdana"/>
          <w:color w:val="000000"/>
          <w:sz w:val="15"/>
          <w:szCs w:val="15"/>
          <w:lang w:bidi="ar-SA"/>
        </w:rPr>
        <w:br/>
      </w:r>
      <w:r w:rsidRPr="00E52FFD">
        <w:rPr>
          <w:rFonts w:ascii="Verdana" w:hAnsi="Verdana"/>
          <w:b/>
          <w:color w:val="FF0000"/>
          <w:sz w:val="15"/>
          <w:szCs w:val="15"/>
          <w:lang w:bidi="ar-SA"/>
        </w:rPr>
        <w:t>2017 Oct 11   13:41 (  61°)</w:t>
      </w:r>
      <w:r w:rsidRPr="00CB2ECE">
        <w:rPr>
          <w:rFonts w:ascii="Verdana" w:hAnsi="Verdana"/>
          <w:color w:val="000000"/>
          <w:sz w:val="15"/>
          <w:szCs w:val="15"/>
          <w:lang w:bidi="ar-SA"/>
        </w:rPr>
        <w:br/>
        <w:t>2017 Oct 12   07:21 (  95°)</w:t>
      </w:r>
      <w:r w:rsidRPr="00CB2ECE">
        <w:rPr>
          <w:rFonts w:ascii="Verdana" w:hAnsi="Verdana"/>
          <w:color w:val="000000"/>
          <w:sz w:val="15"/>
          <w:szCs w:val="15"/>
          <w:lang w:bidi="ar-SA"/>
        </w:rPr>
        <w:br/>
        <w:t>2017 Oct 13   01:01 ( 130°)   18:41 ( 165°)   18:42 ( 165°)</w:t>
      </w:r>
      <w:r w:rsidRPr="00CB2ECE">
        <w:rPr>
          <w:rFonts w:ascii="Verdana" w:hAnsi="Verdana"/>
          <w:color w:val="000000"/>
          <w:sz w:val="15"/>
          <w:szCs w:val="15"/>
          <w:lang w:bidi="ar-SA"/>
        </w:rPr>
        <w:br/>
        <w:t>2017 Oct 14   12:22 ( 20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5   06:02 ( 235°)</w:t>
      </w:r>
      <w:r w:rsidRPr="00CB2ECE">
        <w:rPr>
          <w:rFonts w:ascii="Verdana" w:hAnsi="Verdana"/>
          <w:color w:val="000000"/>
          <w:sz w:val="15"/>
          <w:szCs w:val="15"/>
          <w:lang w:bidi="ar-SA"/>
        </w:rPr>
        <w:t>   23:42 ( 270°)</w:t>
      </w:r>
      <w:r w:rsidRPr="00CB2ECE">
        <w:rPr>
          <w:rFonts w:ascii="Verdana" w:hAnsi="Verdana"/>
          <w:color w:val="000000"/>
          <w:sz w:val="15"/>
          <w:szCs w:val="15"/>
          <w:lang w:bidi="ar-SA"/>
        </w:rPr>
        <w:br/>
        <w:t>2017 Oct 16   17:22 ( 304°)</w:t>
      </w:r>
      <w:r w:rsidRPr="00CB2ECE">
        <w:rPr>
          <w:rFonts w:ascii="Verdana" w:hAnsi="Verdana"/>
          <w:color w:val="000000"/>
          <w:sz w:val="15"/>
          <w:szCs w:val="15"/>
          <w:lang w:bidi="ar-SA"/>
        </w:rPr>
        <w:br/>
        <w:t>2017 Oct 17   11:02 ( 339°)</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8   04:42 (  14°)</w:t>
      </w:r>
      <w:r w:rsidRPr="00CB2ECE">
        <w:rPr>
          <w:rFonts w:ascii="Verdana" w:hAnsi="Verdana"/>
          <w:color w:val="000000"/>
          <w:sz w:val="15"/>
          <w:szCs w:val="15"/>
          <w:lang w:bidi="ar-SA"/>
        </w:rPr>
        <w:t>   22:22 (  49°)</w:t>
      </w:r>
      <w:r w:rsidRPr="00CB2ECE">
        <w:rPr>
          <w:rFonts w:ascii="Verdana" w:hAnsi="Verdana"/>
          <w:color w:val="000000"/>
          <w:sz w:val="15"/>
          <w:szCs w:val="15"/>
          <w:lang w:bidi="ar-SA"/>
        </w:rPr>
        <w:br/>
      </w:r>
      <w:r w:rsidRPr="00E52FFD">
        <w:rPr>
          <w:rFonts w:ascii="Verdana" w:hAnsi="Verdana"/>
          <w:b/>
          <w:color w:val="FF0000"/>
          <w:sz w:val="15"/>
          <w:szCs w:val="15"/>
          <w:lang w:bidi="ar-SA"/>
        </w:rPr>
        <w:t>2017 Oct 19   16:02 (  84°)</w:t>
      </w:r>
      <w:r w:rsidRPr="00CB2ECE">
        <w:rPr>
          <w:rFonts w:ascii="Verdana" w:hAnsi="Verdana"/>
          <w:color w:val="000000"/>
          <w:sz w:val="15"/>
          <w:szCs w:val="15"/>
          <w:lang w:bidi="ar-SA"/>
        </w:rPr>
        <w:br/>
        <w:t>2017 Oct 20   09:42 ( 118°)</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1   03:22 ( 153°)</w:t>
      </w:r>
      <w:r w:rsidRPr="00CB2ECE">
        <w:rPr>
          <w:rFonts w:ascii="Verdana" w:hAnsi="Verdana"/>
          <w:color w:val="000000"/>
          <w:sz w:val="15"/>
          <w:szCs w:val="15"/>
          <w:lang w:bidi="ar-SA"/>
        </w:rPr>
        <w:t>   21:03 ( 188°)</w:t>
      </w:r>
      <w:r w:rsidRPr="00CB2ECE">
        <w:rPr>
          <w:rFonts w:ascii="Verdana" w:hAnsi="Verdana"/>
          <w:color w:val="000000"/>
          <w:sz w:val="15"/>
          <w:szCs w:val="15"/>
          <w:lang w:bidi="ar-SA"/>
        </w:rPr>
        <w:br/>
      </w:r>
      <w:r w:rsidR="002D7BC9">
        <w:rPr>
          <w:rFonts w:ascii="Verdana" w:hAnsi="Verdana"/>
          <w:color w:val="000000"/>
          <w:sz w:val="15"/>
          <w:szCs w:val="15"/>
          <w:lang w:bidi="ar-SA"/>
        </w:rPr>
        <w:t>*</w:t>
      </w:r>
      <w:r w:rsidRPr="00CB2ECE">
        <w:rPr>
          <w:rFonts w:ascii="Verdana" w:hAnsi="Verdana"/>
          <w:color w:val="000000"/>
          <w:sz w:val="15"/>
          <w:szCs w:val="15"/>
          <w:lang w:bidi="ar-SA"/>
        </w:rPr>
        <w:t>2017 Oct 22   14:43 ( 223°)</w:t>
      </w:r>
      <w:r w:rsidRPr="00CB2ECE">
        <w:rPr>
          <w:rFonts w:ascii="Verdana" w:hAnsi="Verdana"/>
          <w:color w:val="000000"/>
          <w:sz w:val="15"/>
          <w:szCs w:val="15"/>
          <w:lang w:bidi="ar-SA"/>
        </w:rPr>
        <w:br/>
      </w:r>
      <w:r w:rsidR="002D7BC9">
        <w:rPr>
          <w:rFonts w:ascii="Verdana" w:hAnsi="Verdana"/>
          <w:b/>
          <w:color w:val="000000"/>
          <w:sz w:val="15"/>
          <w:szCs w:val="15"/>
          <w:lang w:bidi="ar-SA"/>
        </w:rPr>
        <w:t>*</w:t>
      </w:r>
      <w:r w:rsidRPr="002D7BC9">
        <w:rPr>
          <w:rFonts w:ascii="Verdana" w:hAnsi="Verdana"/>
          <w:b/>
          <w:color w:val="000000"/>
          <w:sz w:val="15"/>
          <w:szCs w:val="15"/>
          <w:lang w:bidi="ar-SA"/>
        </w:rPr>
        <w:t>2017 Oct 23   08:23 ( 258°)</w:t>
      </w:r>
      <w:r w:rsidRPr="002D7BC9">
        <w:rPr>
          <w:rFonts w:ascii="Verdana" w:hAnsi="Verdana"/>
          <w:b/>
          <w:color w:val="000000"/>
          <w:sz w:val="15"/>
          <w:szCs w:val="15"/>
          <w:lang w:bidi="ar-SA"/>
        </w:rPr>
        <w:br/>
      </w:r>
      <w:r w:rsidR="002D7BC9">
        <w:rPr>
          <w:rFonts w:ascii="Verdana" w:hAnsi="Verdana"/>
          <w:b/>
          <w:color w:val="000000"/>
          <w:sz w:val="15"/>
          <w:szCs w:val="15"/>
          <w:highlight w:val="yellow"/>
          <w:lang w:bidi="ar-SA"/>
        </w:rPr>
        <w:t>*</w:t>
      </w:r>
      <w:r w:rsidRPr="002D7BC9">
        <w:rPr>
          <w:rFonts w:ascii="Verdana" w:hAnsi="Verdana"/>
          <w:b/>
          <w:color w:val="000000"/>
          <w:sz w:val="15"/>
          <w:szCs w:val="15"/>
          <w:highlight w:val="yellow"/>
          <w:lang w:bidi="ar-SA"/>
        </w:rPr>
        <w:t>2017 Oct 24   02:03 ( 293°)</w:t>
      </w:r>
      <w:r w:rsidRPr="002D7BC9">
        <w:rPr>
          <w:rFonts w:ascii="Verdana" w:hAnsi="Verdana"/>
          <w:b/>
          <w:color w:val="000000"/>
          <w:sz w:val="15"/>
          <w:szCs w:val="15"/>
          <w:lang w:bidi="ar-SA"/>
        </w:rPr>
        <w:t>   19:43 ( 327°)</w:t>
      </w:r>
      <w:r w:rsidRPr="002D7BC9">
        <w:rPr>
          <w:rFonts w:ascii="Verdana" w:hAnsi="Verdana"/>
          <w:b/>
          <w:color w:val="000000"/>
          <w:sz w:val="15"/>
          <w:szCs w:val="15"/>
          <w:lang w:bidi="ar-SA"/>
        </w:rPr>
        <w:br/>
        <w:t>2017 Oct 25   13:23 (   2°)</w:t>
      </w:r>
      <w:r w:rsidRPr="002D7BC9">
        <w:rPr>
          <w:rFonts w:ascii="Verdana" w:hAnsi="Verdana"/>
          <w:b/>
          <w:color w:val="000000"/>
          <w:sz w:val="15"/>
          <w:szCs w:val="15"/>
          <w:lang w:bidi="ar-SA"/>
        </w:rPr>
        <w:br/>
      </w:r>
      <w:r w:rsidRPr="00E52FFD">
        <w:rPr>
          <w:rFonts w:ascii="Verdana" w:hAnsi="Verdana"/>
          <w:color w:val="000000"/>
          <w:sz w:val="15"/>
          <w:szCs w:val="15"/>
          <w:highlight w:val="yellow"/>
          <w:lang w:bidi="ar-SA"/>
        </w:rPr>
        <w:t>2017 Oct 26   07:03 (  37°)</w:t>
      </w:r>
      <w:r w:rsidRPr="00CB2ECE">
        <w:rPr>
          <w:rFonts w:ascii="Verdana" w:hAnsi="Verdana"/>
          <w:color w:val="000000"/>
          <w:sz w:val="15"/>
          <w:szCs w:val="15"/>
          <w:lang w:bidi="ar-SA"/>
        </w:rPr>
        <w:br/>
        <w:t>2017 Oct 27   00:43 (  72°)   18:23 ( 106°)</w:t>
      </w:r>
      <w:r w:rsidRPr="00CB2ECE">
        <w:rPr>
          <w:rFonts w:ascii="Verdana" w:hAnsi="Verdana"/>
          <w:color w:val="000000"/>
          <w:sz w:val="15"/>
          <w:szCs w:val="15"/>
          <w:lang w:bidi="ar-SA"/>
        </w:rPr>
        <w:br/>
        <w:t>2017 Oct 28   12:03 ( 141°)   12:04 ( 14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9   05:44 ( 176°)</w:t>
      </w:r>
      <w:r w:rsidRPr="00CB2ECE">
        <w:rPr>
          <w:rFonts w:ascii="Verdana" w:hAnsi="Verdana"/>
          <w:color w:val="000000"/>
          <w:sz w:val="15"/>
          <w:szCs w:val="15"/>
          <w:lang w:bidi="ar-SA"/>
        </w:rPr>
        <w:t>   23:24 ( 211°)</w:t>
      </w:r>
      <w:r w:rsidRPr="00CB2ECE">
        <w:rPr>
          <w:rFonts w:ascii="Verdana" w:hAnsi="Verdana"/>
          <w:color w:val="000000"/>
          <w:sz w:val="15"/>
          <w:szCs w:val="15"/>
          <w:lang w:bidi="ar-SA"/>
        </w:rPr>
        <w:br/>
        <w:t>2017 Oct 30   17:04 ( 246°)</w:t>
      </w:r>
      <w:r w:rsidRPr="00CB2ECE">
        <w:rPr>
          <w:rFonts w:ascii="Verdana" w:hAnsi="Verdana"/>
          <w:color w:val="000000"/>
          <w:sz w:val="15"/>
          <w:szCs w:val="15"/>
          <w:lang w:bidi="ar-SA"/>
        </w:rPr>
        <w:br/>
        <w:t>2017 Oct 31   10:44 ( 28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1   04:24 ( 315°)</w:t>
      </w:r>
      <w:r w:rsidRPr="00CB2ECE">
        <w:rPr>
          <w:rFonts w:ascii="Verdana" w:hAnsi="Verdana"/>
          <w:color w:val="000000"/>
          <w:sz w:val="15"/>
          <w:szCs w:val="15"/>
          <w:lang w:bidi="ar-SA"/>
        </w:rPr>
        <w:t>   22:04 ( 350°)</w:t>
      </w:r>
      <w:r w:rsidRPr="00CB2ECE">
        <w:rPr>
          <w:rFonts w:ascii="Verdana" w:hAnsi="Verdana"/>
          <w:color w:val="000000"/>
          <w:sz w:val="15"/>
          <w:szCs w:val="15"/>
          <w:lang w:bidi="ar-SA"/>
        </w:rPr>
        <w:br/>
        <w:t>2017 Nov 02   15:44 (  25°)</w:t>
      </w:r>
      <w:r w:rsidRPr="00CB2ECE">
        <w:rPr>
          <w:rFonts w:ascii="Verdana" w:hAnsi="Verdana"/>
          <w:color w:val="000000"/>
          <w:sz w:val="15"/>
          <w:szCs w:val="15"/>
          <w:lang w:bidi="ar-SA"/>
        </w:rPr>
        <w:br/>
        <w:t>2017 Nov 03   09:24 (  60°)   09:25 (  6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4   03:05 (  95°)</w:t>
      </w:r>
      <w:r w:rsidRPr="00CB2ECE">
        <w:rPr>
          <w:rFonts w:ascii="Verdana" w:hAnsi="Verdana"/>
          <w:color w:val="000000"/>
          <w:sz w:val="15"/>
          <w:szCs w:val="15"/>
          <w:lang w:bidi="ar-SA"/>
        </w:rPr>
        <w:t>   20:45 ( 130°)</w:t>
      </w:r>
      <w:r w:rsidRPr="00CB2ECE">
        <w:rPr>
          <w:rFonts w:ascii="Verdana" w:hAnsi="Verdana"/>
          <w:color w:val="000000"/>
          <w:sz w:val="15"/>
          <w:szCs w:val="15"/>
          <w:lang w:bidi="ar-SA"/>
        </w:rPr>
        <w:br/>
        <w:t>2017 Nov 05   14:25 ( 164°)</w:t>
      </w:r>
      <w:r w:rsidRPr="00CB2ECE">
        <w:rPr>
          <w:rFonts w:ascii="Verdana" w:hAnsi="Verdana"/>
          <w:color w:val="000000"/>
          <w:sz w:val="15"/>
          <w:szCs w:val="15"/>
          <w:lang w:bidi="ar-SA"/>
        </w:rPr>
        <w:br/>
        <w:t>2017 Nov 06   08:05 ( 199°)</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07   01:45 ( 234°)</w:t>
      </w:r>
      <w:r w:rsidRPr="00CB2ECE">
        <w:rPr>
          <w:rFonts w:ascii="Verdana" w:hAnsi="Verdana"/>
          <w:color w:val="000000"/>
          <w:sz w:val="15"/>
          <w:szCs w:val="15"/>
          <w:lang w:bidi="ar-SA"/>
        </w:rPr>
        <w:t>   19:25 ( 269°)</w:t>
      </w:r>
      <w:r w:rsidRPr="00CB2ECE">
        <w:rPr>
          <w:rFonts w:ascii="Verdana" w:hAnsi="Verdana"/>
          <w:color w:val="000000"/>
          <w:sz w:val="15"/>
          <w:szCs w:val="15"/>
          <w:lang w:bidi="ar-SA"/>
        </w:rPr>
        <w:br/>
        <w:t>2017 Nov 08   13:05 ( 303°)   13:06 ( 304°)</w:t>
      </w:r>
      <w:r w:rsidRPr="00CB2ECE">
        <w:rPr>
          <w:rFonts w:ascii="Verdana" w:hAnsi="Verdana"/>
          <w:color w:val="000000"/>
          <w:sz w:val="15"/>
          <w:szCs w:val="15"/>
          <w:lang w:bidi="ar-SA"/>
        </w:rPr>
        <w:br/>
        <w:t>2017 Nov 09   06:46 ( 338°)</w:t>
      </w:r>
      <w:r w:rsidRPr="00CB2ECE">
        <w:rPr>
          <w:rFonts w:ascii="Verdana" w:hAnsi="Verdana"/>
          <w:color w:val="000000"/>
          <w:sz w:val="15"/>
          <w:szCs w:val="15"/>
          <w:lang w:bidi="ar-SA"/>
        </w:rPr>
        <w:br/>
        <w:t>2017 Nov 10   00:26 (  13°)   18:06 (  48°)</w:t>
      </w:r>
      <w:r w:rsidRPr="00CB2ECE">
        <w:rPr>
          <w:rFonts w:ascii="Verdana" w:hAnsi="Verdana"/>
          <w:color w:val="000000"/>
          <w:sz w:val="15"/>
          <w:szCs w:val="15"/>
          <w:lang w:bidi="ar-SA"/>
        </w:rPr>
        <w:br/>
        <w:t>2017 Nov 11   11:46 (  83°)</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12   05:26 ( 117°)</w:t>
      </w:r>
      <w:r w:rsidRPr="00CB2ECE">
        <w:rPr>
          <w:rFonts w:ascii="Verdana" w:hAnsi="Verdana"/>
          <w:color w:val="000000"/>
          <w:sz w:val="15"/>
          <w:szCs w:val="15"/>
          <w:lang w:bidi="ar-SA"/>
        </w:rPr>
        <w:t>   23:06 ( 152°)</w:t>
      </w:r>
      <w:r w:rsidRPr="00CB2ECE">
        <w:rPr>
          <w:rFonts w:ascii="Verdana" w:hAnsi="Verdana"/>
          <w:color w:val="000000"/>
          <w:sz w:val="15"/>
          <w:szCs w:val="15"/>
          <w:lang w:bidi="ar-SA"/>
        </w:rPr>
        <w:br/>
        <w:t>2017 Nov 13   16:46 ( 187°)   16:47 ( 187°)</w:t>
      </w:r>
      <w:r w:rsidRPr="00CB2ECE">
        <w:rPr>
          <w:rFonts w:ascii="Verdana" w:hAnsi="Verdana"/>
          <w:color w:val="000000"/>
          <w:sz w:val="15"/>
          <w:szCs w:val="15"/>
          <w:lang w:bidi="ar-SA"/>
        </w:rPr>
        <w:br/>
        <w:t>2017 Nov 14   10:27 ( 22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5   04:07 ( 257°)</w:t>
      </w:r>
      <w:r w:rsidRPr="00CB2ECE">
        <w:rPr>
          <w:rFonts w:ascii="Verdana" w:hAnsi="Verdana"/>
          <w:color w:val="000000"/>
          <w:sz w:val="15"/>
          <w:szCs w:val="15"/>
          <w:lang w:bidi="ar-SA"/>
        </w:rPr>
        <w:t>   21:47 ( 292°)</w:t>
      </w:r>
      <w:r w:rsidRPr="00CB2ECE">
        <w:rPr>
          <w:rFonts w:ascii="Verdana" w:hAnsi="Verdana"/>
          <w:color w:val="000000"/>
          <w:sz w:val="15"/>
          <w:szCs w:val="15"/>
          <w:lang w:bidi="ar-SA"/>
        </w:rPr>
        <w:br/>
        <w:t>2017 Nov 16   15:27 ( 326°)</w:t>
      </w:r>
      <w:r w:rsidRPr="00CB2ECE">
        <w:rPr>
          <w:rFonts w:ascii="Verdana" w:hAnsi="Verdana"/>
          <w:color w:val="000000"/>
          <w:sz w:val="15"/>
          <w:szCs w:val="15"/>
          <w:lang w:bidi="ar-SA"/>
        </w:rPr>
        <w:br/>
        <w:t>2017 Nov 17   09:07 (   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8   02:47 (  36°)</w:t>
      </w:r>
      <w:r w:rsidRPr="00CB2ECE">
        <w:rPr>
          <w:rFonts w:ascii="Verdana" w:hAnsi="Verdana"/>
          <w:color w:val="000000"/>
          <w:sz w:val="15"/>
          <w:szCs w:val="15"/>
          <w:lang w:bidi="ar-SA"/>
        </w:rPr>
        <w:t>   02:48 (  36°)   20:28 (  71°)</w:t>
      </w:r>
      <w:r w:rsidR="003007C1">
        <w:rPr>
          <w:rFonts w:ascii="Verdana" w:hAnsi="Verdana"/>
          <w:color w:val="000000"/>
          <w:sz w:val="15"/>
          <w:szCs w:val="15"/>
          <w:lang w:bidi="ar-SA"/>
        </w:rPr>
        <w:t xml:space="preserve"> – Shabbat (Fri night)</w:t>
      </w:r>
      <w:r w:rsidRPr="00CB2ECE">
        <w:rPr>
          <w:rFonts w:ascii="Verdana" w:hAnsi="Verdana"/>
          <w:color w:val="000000"/>
          <w:sz w:val="15"/>
          <w:szCs w:val="15"/>
          <w:lang w:bidi="ar-SA"/>
        </w:rPr>
        <w:br/>
        <w:t>2017 Nov 19   14:08 ( 106°)</w:t>
      </w:r>
      <w:r w:rsidRPr="00CB2ECE">
        <w:rPr>
          <w:rFonts w:ascii="Verdana" w:hAnsi="Verdana"/>
          <w:color w:val="000000"/>
          <w:sz w:val="15"/>
          <w:szCs w:val="15"/>
          <w:lang w:bidi="ar-SA"/>
        </w:rPr>
        <w:br/>
        <w:t>2017 Nov 20   07:48 ( 140°)</w:t>
      </w:r>
      <w:r w:rsidRPr="00CB2ECE">
        <w:rPr>
          <w:rFonts w:ascii="Verdana" w:hAnsi="Verdana"/>
          <w:color w:val="000000"/>
          <w:sz w:val="15"/>
          <w:szCs w:val="15"/>
          <w:lang w:bidi="ar-SA"/>
        </w:rPr>
        <w:br/>
      </w:r>
      <w:r w:rsidRPr="00DF0FBB">
        <w:rPr>
          <w:rFonts w:ascii="Verdana" w:hAnsi="Verdana"/>
          <w:color w:val="000000"/>
          <w:sz w:val="15"/>
          <w:szCs w:val="15"/>
          <w:highlight w:val="green"/>
          <w:lang w:bidi="ar-SA"/>
        </w:rPr>
        <w:t xml:space="preserve">2017 Nov 21   </w:t>
      </w:r>
      <w:r w:rsidRPr="00DF0FBB">
        <w:rPr>
          <w:rFonts w:ascii="Verdana" w:hAnsi="Verdana"/>
          <w:color w:val="FF0000"/>
          <w:sz w:val="15"/>
          <w:szCs w:val="15"/>
          <w:highlight w:val="green"/>
          <w:lang w:bidi="ar-SA"/>
        </w:rPr>
        <w:t xml:space="preserve">01:28 </w:t>
      </w:r>
      <w:r w:rsidRPr="00DF0FBB">
        <w:rPr>
          <w:rFonts w:ascii="Verdana" w:hAnsi="Verdana"/>
          <w:color w:val="000000"/>
          <w:sz w:val="15"/>
          <w:szCs w:val="15"/>
          <w:highlight w:val="green"/>
          <w:lang w:bidi="ar-SA"/>
        </w:rPr>
        <w:t>( 175</w:t>
      </w:r>
      <w:r w:rsidRPr="00DF0FBB">
        <w:rPr>
          <w:rFonts w:ascii="Verdana" w:hAnsi="Verdana"/>
          <w:sz w:val="15"/>
          <w:szCs w:val="15"/>
          <w:highlight w:val="green"/>
          <w:lang w:bidi="ar-SA"/>
        </w:rPr>
        <w:t>°)</w:t>
      </w:r>
      <w:r w:rsidRPr="00DF0FBB">
        <w:rPr>
          <w:rFonts w:ascii="Verdana" w:hAnsi="Verdana"/>
          <w:sz w:val="15"/>
          <w:szCs w:val="15"/>
          <w:lang w:bidi="ar-SA"/>
        </w:rPr>
        <w:t xml:space="preserve">   19:08 </w:t>
      </w:r>
      <w:r w:rsidRPr="00CB2ECE">
        <w:rPr>
          <w:rFonts w:ascii="Verdana" w:hAnsi="Verdana"/>
          <w:color w:val="000000"/>
          <w:sz w:val="15"/>
          <w:szCs w:val="15"/>
          <w:lang w:bidi="ar-SA"/>
        </w:rPr>
        <w:t>( 210°)</w:t>
      </w:r>
      <w:r w:rsidR="00DF0FBB">
        <w:rPr>
          <w:rFonts w:ascii="Verdana" w:hAnsi="Verdana"/>
          <w:color w:val="000000"/>
          <w:sz w:val="15"/>
          <w:szCs w:val="15"/>
          <w:lang w:bidi="ar-SA"/>
        </w:rPr>
        <w:t xml:space="preserve"> </w:t>
      </w:r>
      <w:r w:rsidR="00DF0FBB" w:rsidRPr="00DF0FBB">
        <w:rPr>
          <w:rFonts w:ascii="Verdana" w:hAnsi="Verdana"/>
          <w:color w:val="FF0000"/>
          <w:sz w:val="15"/>
          <w:szCs w:val="15"/>
          <w:lang w:bidi="ar-SA"/>
        </w:rPr>
        <w:t xml:space="preserve">****Maybe some </w:t>
      </w:r>
      <w:r w:rsidR="00DF0FBB">
        <w:rPr>
          <w:rFonts w:ascii="Verdana" w:hAnsi="Verdana"/>
          <w:color w:val="FF0000"/>
          <w:sz w:val="15"/>
          <w:szCs w:val="15"/>
          <w:lang w:bidi="ar-SA"/>
        </w:rPr>
        <w:t xml:space="preserve">fair to </w:t>
      </w:r>
      <w:r w:rsidR="00DF0FBB" w:rsidRPr="00DF0FBB">
        <w:rPr>
          <w:rFonts w:ascii="Verdana" w:hAnsi="Verdana"/>
          <w:color w:val="FF0000"/>
          <w:sz w:val="15"/>
          <w:szCs w:val="15"/>
          <w:lang w:bidi="ar-SA"/>
        </w:rPr>
        <w:t>good potential seeing</w:t>
      </w:r>
      <w:r w:rsidR="00DF0FBB">
        <w:rPr>
          <w:rFonts w:ascii="Verdana" w:hAnsi="Verdana"/>
          <w:color w:val="FF0000"/>
          <w:sz w:val="15"/>
          <w:szCs w:val="15"/>
          <w:lang w:bidi="ar-SA"/>
        </w:rPr>
        <w:t xml:space="preserve"> (Mon 11/20 night)</w:t>
      </w:r>
      <w:r w:rsidRPr="00CB2ECE">
        <w:rPr>
          <w:rFonts w:ascii="Verdana" w:hAnsi="Verdana"/>
          <w:color w:val="000000"/>
          <w:sz w:val="15"/>
          <w:szCs w:val="15"/>
          <w:lang w:bidi="ar-SA"/>
        </w:rPr>
        <w:br/>
        <w:t>2017 Nov 22   12:48 ( 245°)   12:49 ( 245°)</w:t>
      </w:r>
      <w:r w:rsidRPr="00CB2ECE">
        <w:rPr>
          <w:rFonts w:ascii="Verdana" w:hAnsi="Verdana"/>
          <w:color w:val="000000"/>
          <w:sz w:val="15"/>
          <w:szCs w:val="15"/>
          <w:lang w:bidi="ar-SA"/>
        </w:rPr>
        <w:br/>
        <w:t>2017 Nov 23   06:29 ( 280°)</w:t>
      </w:r>
      <w:r w:rsidRPr="00CB2ECE">
        <w:rPr>
          <w:rFonts w:ascii="Verdana" w:hAnsi="Verdana"/>
          <w:color w:val="000000"/>
          <w:sz w:val="15"/>
          <w:szCs w:val="15"/>
          <w:lang w:bidi="ar-SA"/>
        </w:rPr>
        <w:br/>
      </w:r>
      <w:r w:rsidRPr="003007C1">
        <w:rPr>
          <w:rFonts w:ascii="Verdana" w:hAnsi="Verdana"/>
          <w:color w:val="000000"/>
          <w:sz w:val="15"/>
          <w:szCs w:val="15"/>
          <w:highlight w:val="yellow"/>
          <w:lang w:bidi="ar-SA"/>
        </w:rPr>
        <w:t>2017 Nov 24   00:09 ( 315°)</w:t>
      </w:r>
      <w:r w:rsidRPr="00CB2ECE">
        <w:rPr>
          <w:rFonts w:ascii="Verdana" w:hAnsi="Verdana"/>
          <w:color w:val="000000"/>
          <w:sz w:val="15"/>
          <w:szCs w:val="15"/>
          <w:lang w:bidi="ar-SA"/>
        </w:rPr>
        <w:t>   17:49 ( 349°)</w:t>
      </w:r>
      <w:r w:rsidRPr="00CB2ECE">
        <w:rPr>
          <w:rFonts w:ascii="Verdana" w:hAnsi="Verdana"/>
          <w:color w:val="000000"/>
          <w:sz w:val="15"/>
          <w:szCs w:val="15"/>
          <w:lang w:bidi="ar-SA"/>
        </w:rPr>
        <w:br/>
        <w:t>2017 Nov 25   11:29 (  24°)</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26   05:09 (  59°)</w:t>
      </w:r>
      <w:r w:rsidRPr="00CB2ECE">
        <w:rPr>
          <w:rFonts w:ascii="Verdana" w:hAnsi="Verdana"/>
          <w:color w:val="000000"/>
          <w:sz w:val="15"/>
          <w:szCs w:val="15"/>
          <w:lang w:bidi="ar-SA"/>
        </w:rPr>
        <w:t>   22:49 (  94°)   22:50 (  94°)</w:t>
      </w:r>
      <w:r w:rsidRPr="00CB2ECE">
        <w:rPr>
          <w:rFonts w:ascii="Verdana" w:hAnsi="Verdana"/>
          <w:color w:val="000000"/>
          <w:sz w:val="15"/>
          <w:szCs w:val="15"/>
          <w:lang w:bidi="ar-SA"/>
        </w:rPr>
        <w:br/>
        <w:t>2017 Nov 27   16:30 ( 129°)</w:t>
      </w:r>
      <w:r w:rsidRPr="00CB2ECE">
        <w:rPr>
          <w:rFonts w:ascii="Verdana" w:hAnsi="Verdana"/>
          <w:color w:val="000000"/>
          <w:sz w:val="15"/>
          <w:szCs w:val="15"/>
          <w:lang w:bidi="ar-SA"/>
        </w:rPr>
        <w:br/>
        <w:t>2017 Nov 28   10:10 ( 163°)</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29   03:50 ( 198°)</w:t>
      </w:r>
      <w:r w:rsidRPr="00CB2ECE">
        <w:rPr>
          <w:rFonts w:ascii="Verdana" w:hAnsi="Verdana"/>
          <w:color w:val="000000"/>
          <w:sz w:val="15"/>
          <w:szCs w:val="15"/>
          <w:lang w:bidi="ar-SA"/>
        </w:rPr>
        <w:t>   21:30 ( 233°)</w:t>
      </w:r>
      <w:r w:rsidRPr="00CB2ECE">
        <w:rPr>
          <w:rFonts w:ascii="Verdana" w:hAnsi="Verdana"/>
          <w:color w:val="000000"/>
          <w:sz w:val="15"/>
          <w:szCs w:val="15"/>
          <w:lang w:bidi="ar-SA"/>
        </w:rPr>
        <w:br/>
        <w:t>2017 Nov 30   15:10 ( 268°)</w:t>
      </w:r>
      <w:r w:rsidRPr="00CB2ECE">
        <w:rPr>
          <w:rFonts w:ascii="Verdana" w:hAnsi="Verdana"/>
          <w:color w:val="000000"/>
          <w:sz w:val="15"/>
          <w:szCs w:val="15"/>
          <w:lang w:bidi="ar-SA"/>
        </w:rPr>
        <w:br/>
        <w:t>------------------------------------------------------------------------------</w:t>
      </w:r>
    </w:p>
    <w:p w14:paraId="14455CDD"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14:paraId="44084122"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lastRenderedPageBreak/>
        <w:t>It's good to be able to track bright persistent feature(s) on Neptune, please continue to share your observations,</w:t>
      </w:r>
    </w:p>
    <w:p w14:paraId="0BB78DB2"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14:paraId="1BC39F10" w14:textId="77777777" w:rsidR="00C40FE4" w:rsidRDefault="00C40FE4">
      <w:pPr>
        <w:rPr>
          <w:lang w:bidi="ar-SA"/>
        </w:rPr>
      </w:pPr>
    </w:p>
    <w:p w14:paraId="3AB9E189" w14:textId="77777777" w:rsidR="00C40FE4" w:rsidRDefault="00C40FE4">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53D0" w:rsidRPr="00F079DA" w14:paraId="097588F8"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80E0B81" w14:textId="77777777" w:rsidR="005253D0" w:rsidRPr="00F079DA" w:rsidRDefault="005253D0" w:rsidP="0068145B">
            <w:pPr>
              <w:jc w:val="center"/>
              <w:rPr>
                <w:noProof/>
                <w:color w:val="FFFFFF" w:themeColor="background1"/>
                <w:sz w:val="20"/>
                <w:lang w:bidi="ar-SA"/>
              </w:rPr>
            </w:pPr>
            <w:r>
              <w:rPr>
                <w:noProof/>
              </w:rPr>
              <w:drawing>
                <wp:inline distT="0" distB="0" distL="0" distR="0" wp14:anchorId="7EF7B4CB" wp14:editId="7FDFB951">
                  <wp:extent cx="1371600" cy="1353312"/>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DDC1953" w14:textId="77777777" w:rsidR="005253D0" w:rsidRPr="00F079DA" w:rsidRDefault="005253D0" w:rsidP="0068145B">
            <w:pPr>
              <w:jc w:val="center"/>
              <w:rPr>
                <w:color w:val="FFFFFF" w:themeColor="background1"/>
                <w:sz w:val="20"/>
                <w:lang w:bidi="ar-SA"/>
              </w:rPr>
            </w:pPr>
            <w:r>
              <w:rPr>
                <w:noProof/>
              </w:rPr>
              <w:drawing>
                <wp:inline distT="0" distB="0" distL="0" distR="0" wp14:anchorId="44D55615" wp14:editId="47542EA2">
                  <wp:extent cx="1371600" cy="1353312"/>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FC4473E" w14:textId="77777777" w:rsidR="005253D0" w:rsidRPr="00F079DA" w:rsidRDefault="005253D0" w:rsidP="0068145B">
            <w:pPr>
              <w:jc w:val="center"/>
              <w:rPr>
                <w:color w:val="FFFFFF" w:themeColor="background1"/>
                <w:sz w:val="20"/>
                <w:lang w:bidi="ar-SA"/>
              </w:rPr>
            </w:pPr>
            <w:r>
              <w:rPr>
                <w:noProof/>
              </w:rPr>
              <w:drawing>
                <wp:inline distT="0" distB="0" distL="0" distR="0" wp14:anchorId="038DCFE0" wp14:editId="726C81BD">
                  <wp:extent cx="667512" cy="694944"/>
                  <wp:effectExtent l="0" t="0" r="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7EDD0F1" w14:textId="77777777" w:rsidR="005253D0" w:rsidRPr="00F079DA" w:rsidRDefault="005253D0" w:rsidP="0068145B">
            <w:pPr>
              <w:jc w:val="center"/>
              <w:rPr>
                <w:color w:val="FFFFFF" w:themeColor="background1"/>
                <w:sz w:val="20"/>
                <w:lang w:bidi="ar-SA"/>
              </w:rPr>
            </w:pPr>
            <w:r>
              <w:rPr>
                <w:noProof/>
              </w:rPr>
              <w:drawing>
                <wp:inline distT="0" distB="0" distL="0" distR="0" wp14:anchorId="47BA26CC" wp14:editId="4B6F32C1">
                  <wp:extent cx="667512" cy="694944"/>
                  <wp:effectExtent l="0" t="0" r="0" b="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r>
      <w:tr w:rsidR="005253D0" w:rsidRPr="005253D0" w14:paraId="25800D67"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7D143648"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459_5-Neptune-550CLR-Gam100-Stack27-Str0to64-Wavelets6x5-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B735E19"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19_7-Neptune-685NIR-Gam100-Stack88-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3ED94F6"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356_5-LamAqr_685NIR-Stack200--Str0to64-Wavelets1x10+2x10-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2C787DD5"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55_0-LamAqr-685NIR-Stack200-Crop.png</w:t>
            </w:r>
          </w:p>
        </w:tc>
      </w:tr>
      <w:tr w:rsidR="009C73D2" w:rsidRPr="00F079DA" w14:paraId="7A1165D3"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C8EE4A9" w14:textId="77777777" w:rsidR="009C73D2" w:rsidRPr="00F079DA" w:rsidRDefault="009C73D2" w:rsidP="0068145B">
            <w:pPr>
              <w:jc w:val="center"/>
              <w:rPr>
                <w:noProof/>
                <w:color w:val="FFFFFF" w:themeColor="background1"/>
                <w:sz w:val="20"/>
                <w:lang w:bidi="ar-SA"/>
              </w:rPr>
            </w:pPr>
            <w:r>
              <w:rPr>
                <w:noProof/>
              </w:rPr>
              <w:drawing>
                <wp:inline distT="0" distB="0" distL="0" distR="0" wp14:anchorId="03FAFD5E" wp14:editId="4ED6BE2A">
                  <wp:extent cx="1371600" cy="1353312"/>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0E702BB" w14:textId="77777777" w:rsidR="009C73D2" w:rsidRPr="00F079DA" w:rsidRDefault="009C73D2" w:rsidP="0068145B">
            <w:pPr>
              <w:jc w:val="center"/>
              <w:rPr>
                <w:color w:val="FFFFFF" w:themeColor="background1"/>
                <w:sz w:val="20"/>
                <w:lang w:bidi="ar-SA"/>
              </w:rPr>
            </w:pPr>
            <w:r>
              <w:rPr>
                <w:noProof/>
              </w:rPr>
              <w:drawing>
                <wp:inline distT="0" distB="0" distL="0" distR="0" wp14:anchorId="1F4A21E2" wp14:editId="7A029FA8">
                  <wp:extent cx="1371600" cy="1353312"/>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960A9E2" w14:textId="77777777" w:rsidR="009C73D2" w:rsidRPr="00F079DA" w:rsidRDefault="009C73D2" w:rsidP="0068145B">
            <w:pPr>
              <w:jc w:val="center"/>
              <w:rPr>
                <w:color w:val="FFFFFF" w:themeColor="background1"/>
                <w:sz w:val="20"/>
                <w:lang w:bidi="ar-SA"/>
              </w:rPr>
            </w:pPr>
            <w:r>
              <w:rPr>
                <w:noProof/>
              </w:rPr>
              <w:drawing>
                <wp:inline distT="0" distB="0" distL="0" distR="0" wp14:anchorId="51B3F7F3" wp14:editId="003C124D">
                  <wp:extent cx="1371600" cy="1353312"/>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1C6216CD" w14:textId="77777777" w:rsidR="009C73D2" w:rsidRPr="00F079DA" w:rsidRDefault="009C73D2" w:rsidP="0068145B">
            <w:pPr>
              <w:jc w:val="center"/>
              <w:rPr>
                <w:color w:val="FFFFFF" w:themeColor="background1"/>
                <w:sz w:val="20"/>
                <w:lang w:bidi="ar-SA"/>
              </w:rPr>
            </w:pPr>
            <w:r>
              <w:rPr>
                <w:noProof/>
              </w:rPr>
              <w:drawing>
                <wp:inline distT="0" distB="0" distL="0" distR="0" wp14:anchorId="1B96D277" wp14:editId="0414E572">
                  <wp:extent cx="1371600" cy="1353312"/>
                  <wp:effectExtent l="0" t="0" r="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r>
      <w:tr w:rsidR="009C73D2" w:rsidRPr="005253D0" w14:paraId="54C76F51"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087C4811"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38_9-Neptune-685NIR-Gam50-Stack50-Str0to32-Wavelets3x3+4x3-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2E563C2"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1_3-Neptune-650RED-Gam50-Stack29-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530CA10"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6_2-Neptune-550GRN-Gam50-Stack56-Str0to128-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4BC4B7AE"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8_6-Neptune-450BLU-Gam50-Stack56-Str0to64-Crop.png</w:t>
            </w:r>
          </w:p>
        </w:tc>
      </w:tr>
      <w:tr w:rsidR="00723038" w:rsidRPr="00F079DA" w14:paraId="4268A743" w14:textId="77777777"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2065FDB" w14:textId="77777777" w:rsidR="00723038" w:rsidRPr="00F079DA" w:rsidRDefault="009C73D2" w:rsidP="0068145B">
            <w:pPr>
              <w:jc w:val="center"/>
              <w:rPr>
                <w:noProof/>
                <w:color w:val="FFFFFF" w:themeColor="background1"/>
                <w:sz w:val="20"/>
                <w:lang w:bidi="ar-SA"/>
              </w:rPr>
            </w:pPr>
            <w:r>
              <w:rPr>
                <w:noProof/>
              </w:rPr>
              <w:drawing>
                <wp:inline distT="0" distB="0" distL="0" distR="0" wp14:anchorId="30B2E97B" wp14:editId="5AB3EDD2">
                  <wp:extent cx="1371600" cy="1353312"/>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997F77A" w14:textId="77777777"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65FDCF86" w14:textId="77777777"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550F2E1B" w14:textId="77777777" w:rsidR="00723038" w:rsidRPr="00F079DA" w:rsidRDefault="00723038" w:rsidP="005253D0">
            <w:pPr>
              <w:jc w:val="center"/>
              <w:rPr>
                <w:color w:val="FFFFFF" w:themeColor="background1"/>
                <w:sz w:val="20"/>
                <w:lang w:bidi="ar-SA"/>
              </w:rPr>
            </w:pPr>
          </w:p>
        </w:tc>
      </w:tr>
      <w:tr w:rsidR="005253D0" w:rsidRPr="005253D0" w14:paraId="71407854" w14:textId="77777777"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43E58CEE" w14:textId="77777777" w:rsidR="00B14B98" w:rsidRPr="005253D0" w:rsidRDefault="009C73D2" w:rsidP="00B14B98">
            <w:pPr>
              <w:jc w:val="center"/>
              <w:rPr>
                <w:color w:val="FFFFFF" w:themeColor="background1"/>
                <w:sz w:val="20"/>
                <w:lang w:bidi="ar-SA"/>
              </w:rPr>
            </w:pPr>
            <w:r w:rsidRPr="009C73D2">
              <w:rPr>
                <w:color w:val="FFFFFF" w:themeColor="background1"/>
                <w:sz w:val="20"/>
                <w:lang w:bidi="ar-SA"/>
              </w:rPr>
              <w:t>2017-10-19-054X_X-Neptune-RGB.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85C6D43" w14:textId="77777777"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CD88545" w14:textId="77777777"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497D916A" w14:textId="77777777" w:rsidR="00B14B98" w:rsidRPr="005253D0" w:rsidRDefault="00B14B98" w:rsidP="00B14B98">
            <w:pPr>
              <w:jc w:val="center"/>
              <w:rPr>
                <w:color w:val="FFFFFF" w:themeColor="background1"/>
                <w:sz w:val="20"/>
                <w:lang w:bidi="ar-SA"/>
              </w:rPr>
            </w:pPr>
          </w:p>
        </w:tc>
      </w:tr>
    </w:tbl>
    <w:p w14:paraId="51553323" w14:textId="77777777" w:rsidR="00723038" w:rsidRDefault="00723038"/>
    <w:p w14:paraId="4C97B309" w14:textId="77777777" w:rsidR="0068361D" w:rsidRDefault="0068361D"/>
    <w:p w14:paraId="72BC3AA1" w14:textId="77777777" w:rsidR="0068361D" w:rsidRDefault="0068361D"/>
    <w:p w14:paraId="3A2234F0" w14:textId="77777777" w:rsidR="00723038" w:rsidRPr="00C758E9" w:rsidRDefault="00C758E9">
      <w:pPr>
        <w:rPr>
          <w:b/>
        </w:rPr>
      </w:pPr>
      <w:r w:rsidRPr="00C758E9">
        <w:rPr>
          <w:b/>
        </w:rPr>
        <w:t>GSC2.3</w:t>
      </w:r>
      <w:r w:rsidRPr="00C758E9">
        <w:rPr>
          <w:b/>
        </w:rPr>
        <w:tab/>
        <w:t>SBS5000090</w:t>
      </w:r>
      <w:r w:rsidRPr="00C758E9">
        <w:rPr>
          <w:b/>
        </w:rPr>
        <w:tab/>
      </w:r>
      <w:r>
        <w:rPr>
          <w:b/>
        </w:rPr>
        <w:t>is the nearby star…</w:t>
      </w:r>
      <w:hyperlink r:id="rId165" w:history="1">
        <w:r w:rsidRPr="00C758E9">
          <w:rPr>
            <w:rStyle w:val="Hyperlink"/>
          </w:rPr>
          <w:t>Vizier link</w:t>
        </w:r>
      </w:hyperlink>
      <w:r>
        <w:rPr>
          <w:b/>
        </w:rPr>
        <w:t>.</w:t>
      </w:r>
    </w:p>
    <w:p w14:paraId="4D55BE2B" w14:textId="77777777" w:rsidR="00C40FE4" w:rsidRDefault="00C40FE4">
      <w:pPr>
        <w:rPr>
          <w:rFonts w:cs="Arial"/>
          <w:b/>
          <w:bCs/>
          <w:sz w:val="26"/>
          <w:szCs w:val="26"/>
          <w:lang w:bidi="ar-SA"/>
        </w:rPr>
      </w:pPr>
      <w:r>
        <w:br w:type="page"/>
      </w:r>
    </w:p>
    <w:p w14:paraId="6D6D4F6F" w14:textId="77777777" w:rsidR="009478E4" w:rsidRPr="00D4326C" w:rsidRDefault="009478E4" w:rsidP="009478E4">
      <w:pPr>
        <w:pStyle w:val="Heading3"/>
      </w:pPr>
      <w:bookmarkStart w:id="40" w:name="_Toc12884640"/>
      <w:r>
        <w:lastRenderedPageBreak/>
        <w:t xml:space="preserve">2017-Oct-21 (Oct-22 UT): </w:t>
      </w:r>
      <w:r w:rsidRPr="002B2B28">
        <w:t xml:space="preserve"> </w:t>
      </w:r>
      <w:r>
        <w:t>IC1396 – Elephant Trunk Nebula</w:t>
      </w:r>
      <w:bookmarkEnd w:id="40"/>
    </w:p>
    <w:p w14:paraId="158D5109" w14:textId="77777777"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14:paraId="696A758C" w14:textId="77777777" w:rsidR="009478E4" w:rsidRDefault="009478E4" w:rsidP="009478E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A5792" w:rsidRPr="004174E0" w14:paraId="281A48FA" w14:textId="77777777" w:rsidTr="00A36039">
        <w:trPr>
          <w:jc w:val="center"/>
        </w:trPr>
        <w:tc>
          <w:tcPr>
            <w:tcW w:w="4680" w:type="dxa"/>
            <w:shd w:val="clear" w:color="auto" w:fill="000000"/>
            <w:vAlign w:val="center"/>
          </w:tcPr>
          <w:p w14:paraId="342C6D4D" w14:textId="77777777" w:rsidR="008A5792" w:rsidRDefault="00E97103" w:rsidP="00A36039">
            <w:pPr>
              <w:jc w:val="center"/>
              <w:rPr>
                <w:noProof/>
                <w:color w:val="808080" w:themeColor="background1" w:themeShade="80"/>
                <w:sz w:val="20"/>
                <w:lang w:bidi="ar-SA"/>
              </w:rPr>
            </w:pPr>
            <w:r>
              <w:rPr>
                <w:noProof/>
              </w:rPr>
              <w:drawing>
                <wp:inline distT="0" distB="0" distL="0" distR="0" wp14:anchorId="43B77ED6" wp14:editId="7189A0A5">
                  <wp:extent cx="2926080" cy="2194560"/>
                  <wp:effectExtent l="0" t="0" r="762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769FCF7" w14:textId="77777777" w:rsidR="008A5792" w:rsidRPr="004174E0" w:rsidRDefault="00E97103" w:rsidP="00A36039">
            <w:pPr>
              <w:jc w:val="center"/>
              <w:rPr>
                <w:sz w:val="20"/>
                <w:lang w:bidi="ar-SA"/>
              </w:rPr>
            </w:pPr>
            <w:r>
              <w:rPr>
                <w:noProof/>
              </w:rPr>
              <w:drawing>
                <wp:inline distT="0" distB="0" distL="0" distR="0" wp14:anchorId="47E4D007" wp14:editId="300D8093">
                  <wp:extent cx="2926080" cy="2194560"/>
                  <wp:effectExtent l="0" t="0" r="762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8A5792" w:rsidRPr="00EE3E4F" w14:paraId="01D51341" w14:textId="77777777" w:rsidTr="00A36039">
        <w:trPr>
          <w:jc w:val="center"/>
        </w:trPr>
        <w:tc>
          <w:tcPr>
            <w:tcW w:w="4680" w:type="dxa"/>
            <w:shd w:val="clear" w:color="auto" w:fill="000000"/>
          </w:tcPr>
          <w:p w14:paraId="136E6FF8" w14:textId="77777777" w:rsidR="008A5792" w:rsidRPr="00EE3E4F" w:rsidRDefault="00E97103" w:rsidP="00A36039">
            <w:pPr>
              <w:jc w:val="center"/>
              <w:rPr>
                <w:sz w:val="20"/>
                <w:lang w:bidi="ar-SA"/>
              </w:rPr>
            </w:pPr>
            <w:r w:rsidRPr="00E97103">
              <w:rPr>
                <w:sz w:val="20"/>
                <w:lang w:bidi="ar-SA"/>
              </w:rPr>
              <w:t>IC1396-20171022UT-656HIA-sum1h05m-Log-HalfSize.jpg</w:t>
            </w:r>
          </w:p>
        </w:tc>
        <w:tc>
          <w:tcPr>
            <w:tcW w:w="4680" w:type="dxa"/>
            <w:shd w:val="clear" w:color="auto" w:fill="000000"/>
          </w:tcPr>
          <w:p w14:paraId="0ECA4C12" w14:textId="77777777" w:rsidR="008A5792" w:rsidRPr="00EE3E4F" w:rsidRDefault="00E97103" w:rsidP="00A36039">
            <w:pPr>
              <w:jc w:val="center"/>
              <w:rPr>
                <w:sz w:val="20"/>
                <w:lang w:bidi="ar-SA"/>
              </w:rPr>
            </w:pPr>
            <w:r w:rsidRPr="00E97103">
              <w:rPr>
                <w:sz w:val="20"/>
                <w:lang w:bidi="ar-SA"/>
              </w:rPr>
              <w:t>IC1396-20171022UT-672SII-sum2h10m-Log-HalfSize.jpg</w:t>
            </w:r>
          </w:p>
        </w:tc>
      </w:tr>
    </w:tbl>
    <w:p w14:paraId="66504761" w14:textId="77777777" w:rsidR="008A5792" w:rsidRDefault="008A5792" w:rsidP="009478E4"/>
    <w:p w14:paraId="30CF38DF" w14:textId="77777777" w:rsidR="00FC7A37" w:rsidRDefault="00FC7A37" w:rsidP="00FC7A37">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18C58B52" w14:textId="77777777" w:rsidR="009478E4" w:rsidRDefault="009478E4" w:rsidP="009478E4">
      <w:pPr>
        <w:rPr>
          <w:lang w:bidi="ar-SA"/>
        </w:rPr>
      </w:pPr>
    </w:p>
    <w:p w14:paraId="6D7E8721" w14:textId="77777777" w:rsidR="009478E4" w:rsidRDefault="009478E4">
      <w:pPr>
        <w:rPr>
          <w:rFonts w:cs="Arial"/>
          <w:b/>
          <w:bCs/>
          <w:sz w:val="26"/>
          <w:szCs w:val="26"/>
          <w:lang w:bidi="ar-SA"/>
        </w:rPr>
      </w:pPr>
      <w:r>
        <w:br w:type="page"/>
      </w:r>
    </w:p>
    <w:p w14:paraId="2A12DBA0" w14:textId="77777777" w:rsidR="009478E4" w:rsidRPr="00D4326C" w:rsidRDefault="009478E4" w:rsidP="009478E4">
      <w:pPr>
        <w:pStyle w:val="Heading3"/>
      </w:pPr>
      <w:bookmarkStart w:id="41" w:name="_Toc12884641"/>
      <w:r>
        <w:lastRenderedPageBreak/>
        <w:t xml:space="preserve">2017-Oct-23 (Oct-24 UT): </w:t>
      </w:r>
      <w:r w:rsidRPr="002B2B28">
        <w:t xml:space="preserve"> </w:t>
      </w:r>
      <w:r>
        <w:t>Veil Nebula</w:t>
      </w:r>
      <w:bookmarkEnd w:id="41"/>
    </w:p>
    <w:p w14:paraId="30804C7D" w14:textId="77777777"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14:paraId="45031633" w14:textId="77777777" w:rsidR="009478E4" w:rsidRDefault="009478E4" w:rsidP="009478E4"/>
    <w:p w14:paraId="2277849C" w14:textId="77777777" w:rsidR="009478E4" w:rsidRDefault="00550461" w:rsidP="009478E4">
      <w:r>
        <w:t>SII image is slightly out of focus.  Flats for OIII were used. As long as the images are not for scientific use, that is probably fine.</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C0B07" w:rsidRPr="004174E0" w14:paraId="2FF08FBE" w14:textId="77777777" w:rsidTr="008A7253">
        <w:trPr>
          <w:jc w:val="center"/>
        </w:trPr>
        <w:tc>
          <w:tcPr>
            <w:tcW w:w="4680" w:type="dxa"/>
            <w:shd w:val="clear" w:color="auto" w:fill="000000"/>
            <w:vAlign w:val="center"/>
          </w:tcPr>
          <w:p w14:paraId="5E272598" w14:textId="77777777" w:rsidR="000C0B07" w:rsidRDefault="00EE1B82" w:rsidP="008A7253">
            <w:pPr>
              <w:jc w:val="center"/>
              <w:rPr>
                <w:noProof/>
                <w:color w:val="808080" w:themeColor="background1" w:themeShade="80"/>
                <w:sz w:val="20"/>
                <w:lang w:bidi="ar-SA"/>
              </w:rPr>
            </w:pPr>
            <w:r>
              <w:rPr>
                <w:noProof/>
              </w:rPr>
              <w:drawing>
                <wp:inline distT="0" distB="0" distL="0" distR="0" wp14:anchorId="110A4DB0" wp14:editId="53531AF3">
                  <wp:extent cx="2926080" cy="2194560"/>
                  <wp:effectExtent l="0" t="0" r="7620" b="0"/>
                  <wp:docPr id="251" name="Picture 251" descr="C:\Users\Steven Hill\AppData\Local\Microsoft\Windows\INetCache\Content.Word\Veil-20171024UT-672SII-sum1h4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Veil-20171024UT-672SII-sum1h45m-Flattened-Log-HalfSize.jp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EDA18A7" w14:textId="77777777" w:rsidR="000C0B07" w:rsidRPr="004174E0" w:rsidRDefault="00EE1B82" w:rsidP="008A7253">
            <w:pPr>
              <w:jc w:val="center"/>
              <w:rPr>
                <w:sz w:val="20"/>
                <w:lang w:bidi="ar-SA"/>
              </w:rPr>
            </w:pPr>
            <w:r>
              <w:rPr>
                <w:noProof/>
              </w:rPr>
              <w:drawing>
                <wp:inline distT="0" distB="0" distL="0" distR="0" wp14:anchorId="363DB717" wp14:editId="78A5CCE3">
                  <wp:extent cx="2926080" cy="2194560"/>
                  <wp:effectExtent l="0" t="0" r="7620" b="0"/>
                  <wp:docPr id="252" name="Picture 252" descr="C:\Users\Steven Hill\AppData\Local\Microsoft\Windows\INetCache\Content.Word\Veil-20171024UT-656HIA-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Veil-20171024UT-656HIA-sum0h30m-Flattened-Log-HalfSize.jp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14:paraId="064B1E6B" w14:textId="77777777" w:rsidTr="008A7253">
        <w:trPr>
          <w:jc w:val="center"/>
        </w:trPr>
        <w:tc>
          <w:tcPr>
            <w:tcW w:w="4680" w:type="dxa"/>
            <w:shd w:val="clear" w:color="auto" w:fill="000000"/>
          </w:tcPr>
          <w:p w14:paraId="3AC73408" w14:textId="77777777" w:rsidR="000C0B07" w:rsidRPr="00EE3E4F" w:rsidRDefault="00EE1B82" w:rsidP="008A7253">
            <w:pPr>
              <w:jc w:val="center"/>
              <w:rPr>
                <w:sz w:val="20"/>
                <w:lang w:bidi="ar-SA"/>
              </w:rPr>
            </w:pPr>
            <w:r w:rsidRPr="00EE1B82">
              <w:rPr>
                <w:sz w:val="20"/>
                <w:lang w:bidi="ar-SA"/>
              </w:rPr>
              <w:t>Veil-20171024UT-672SII-sum1h45m-Flattened-Log-HalfSize.jpg</w:t>
            </w:r>
          </w:p>
        </w:tc>
        <w:tc>
          <w:tcPr>
            <w:tcW w:w="4680" w:type="dxa"/>
            <w:shd w:val="clear" w:color="auto" w:fill="000000"/>
          </w:tcPr>
          <w:p w14:paraId="0723DFBE" w14:textId="77777777" w:rsidR="000C0B07" w:rsidRPr="00EE3E4F" w:rsidRDefault="00EE1B82" w:rsidP="008A7253">
            <w:pPr>
              <w:jc w:val="center"/>
              <w:rPr>
                <w:sz w:val="20"/>
                <w:lang w:bidi="ar-SA"/>
              </w:rPr>
            </w:pPr>
            <w:r w:rsidRPr="00EE1B82">
              <w:rPr>
                <w:sz w:val="20"/>
                <w:lang w:bidi="ar-SA"/>
              </w:rPr>
              <w:t>Veil-20171024UT-656HIA-sum0h30m-Flattened-Log-HalfSize.jpg</w:t>
            </w:r>
          </w:p>
        </w:tc>
      </w:tr>
      <w:tr w:rsidR="002568EA" w:rsidRPr="004174E0" w14:paraId="6949BADE" w14:textId="77777777" w:rsidTr="008A7253">
        <w:trPr>
          <w:jc w:val="center"/>
        </w:trPr>
        <w:tc>
          <w:tcPr>
            <w:tcW w:w="4680" w:type="dxa"/>
            <w:shd w:val="clear" w:color="auto" w:fill="000000"/>
            <w:vAlign w:val="center"/>
          </w:tcPr>
          <w:p w14:paraId="0ADAB0A9" w14:textId="77777777" w:rsidR="002568EA" w:rsidRDefault="000C0B07" w:rsidP="008A7253">
            <w:pPr>
              <w:jc w:val="center"/>
              <w:rPr>
                <w:noProof/>
                <w:color w:val="808080" w:themeColor="background1" w:themeShade="80"/>
                <w:sz w:val="20"/>
                <w:lang w:bidi="ar-SA"/>
              </w:rPr>
            </w:pPr>
            <w:r>
              <w:rPr>
                <w:noProof/>
              </w:rPr>
              <w:drawing>
                <wp:inline distT="0" distB="0" distL="0" distR="0" wp14:anchorId="0BB21103" wp14:editId="49434CF9">
                  <wp:extent cx="2926080" cy="2194560"/>
                  <wp:effectExtent l="0" t="0" r="7620" b="0"/>
                  <wp:docPr id="243" name="Picture 243" descr="C:\Users\Steven Hill\AppData\Local\Microsoft\Windows\INetCache\Content.Word\Veil-201710XXUT-XXX-RGB-SHO-WhtBal-ColBal-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XXUT-XXX-RGB-SHO-WhtBal-ColBal-HalfSize.jpg"/>
                          <pic:cNvPicPr>
                            <a:picLocks noChangeAspect="1" noChangeArrowheads="1"/>
                          </pic:cNvPicPr>
                        </pic:nvPicPr>
                        <pic:blipFill>
                          <a:blip r:embed="rId170" cstate="print">
                            <a:extLst>
                              <a:ext uri="{BEBA8EAE-BF5A-486C-A8C5-ECC9F3942E4B}">
                                <a14:imgProps xmlns:a14="http://schemas.microsoft.com/office/drawing/2010/main">
                                  <a14:imgLayer r:embed="rId17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2B8094F" w14:textId="77777777" w:rsidR="002568EA" w:rsidRPr="004174E0" w:rsidRDefault="000C0B07" w:rsidP="008A7253">
            <w:pPr>
              <w:jc w:val="center"/>
              <w:rPr>
                <w:sz w:val="20"/>
                <w:lang w:bidi="ar-SA"/>
              </w:rPr>
            </w:pPr>
            <w:r>
              <w:rPr>
                <w:noProof/>
              </w:rPr>
              <w:drawing>
                <wp:inline distT="0" distB="0" distL="0" distR="0" wp14:anchorId="35ECBEBB" wp14:editId="565DD058">
                  <wp:extent cx="2926080" cy="2194560"/>
                  <wp:effectExtent l="0" t="0" r="7620" b="0"/>
                  <wp:docPr id="246" name="Picture 246" descr="C:\Users\Steven Hill\AppData\Local\Microsoft\Windows\INetCache\Content.Word\Veil-201710XXUT-XXX-RGB-SHO-WhtBal-ColBal-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XXUT-XXX-RGB-SHO-WhtBal-ColBal-Wavelets-HalfSize.jpg"/>
                          <pic:cNvPicPr>
                            <a:picLocks noChangeAspect="1" noChangeArrowheads="1"/>
                          </pic:cNvPicPr>
                        </pic:nvPicPr>
                        <pic:blipFill>
                          <a:blip r:embed="rId172" cstate="print">
                            <a:extLst>
                              <a:ext uri="{BEBA8EAE-BF5A-486C-A8C5-ECC9F3942E4B}">
                                <a14:imgProps xmlns:a14="http://schemas.microsoft.com/office/drawing/2010/main">
                                  <a14:imgLayer r:embed="rId1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14:paraId="723A00D3" w14:textId="77777777" w:rsidTr="008A7253">
        <w:trPr>
          <w:jc w:val="center"/>
        </w:trPr>
        <w:tc>
          <w:tcPr>
            <w:tcW w:w="4680" w:type="dxa"/>
            <w:shd w:val="clear" w:color="auto" w:fill="000000"/>
          </w:tcPr>
          <w:p w14:paraId="4C92C612" w14:textId="77777777" w:rsidR="000C0B07" w:rsidRPr="00EE3E4F" w:rsidRDefault="000C0B07" w:rsidP="000C0B07">
            <w:pPr>
              <w:jc w:val="center"/>
              <w:rPr>
                <w:sz w:val="20"/>
                <w:lang w:bidi="ar-SA"/>
              </w:rPr>
            </w:pPr>
            <w:r w:rsidRPr="002568EA">
              <w:rPr>
                <w:sz w:val="20"/>
                <w:lang w:bidi="ar-SA"/>
              </w:rPr>
              <w:t>IC1396-2017102XUT-XXX-RGB-SHO-WhtBal-ColBal-Flattened-HalfSize.jpg</w:t>
            </w:r>
          </w:p>
        </w:tc>
        <w:tc>
          <w:tcPr>
            <w:tcW w:w="4680" w:type="dxa"/>
            <w:shd w:val="clear" w:color="auto" w:fill="000000"/>
          </w:tcPr>
          <w:p w14:paraId="35C56ED7" w14:textId="77777777" w:rsidR="000C0B07" w:rsidRPr="00EE3E4F" w:rsidRDefault="00605018" w:rsidP="000C0B07">
            <w:pPr>
              <w:jc w:val="center"/>
              <w:rPr>
                <w:sz w:val="20"/>
                <w:lang w:bidi="ar-SA"/>
              </w:rPr>
            </w:pPr>
            <w:r w:rsidRPr="00605018">
              <w:rPr>
                <w:sz w:val="20"/>
                <w:lang w:bidi="ar-SA"/>
              </w:rPr>
              <w:t>Veil-201710XXUT-XXX-RGB-SHO-WhtBal-ColBal-Wavelets-HalfSize.jpg</w:t>
            </w:r>
          </w:p>
        </w:tc>
      </w:tr>
    </w:tbl>
    <w:p w14:paraId="363E8CDF" w14:textId="77777777" w:rsidR="009478E4" w:rsidRDefault="009478E4" w:rsidP="009478E4">
      <w:pPr>
        <w:rPr>
          <w:lang w:bidi="ar-SA"/>
        </w:rPr>
      </w:pPr>
    </w:p>
    <w:p w14:paraId="18AF2859" w14:textId="77777777" w:rsidR="00C0575A" w:rsidRDefault="00C0575A" w:rsidP="00C0575A">
      <w:r>
        <w:t xml:space="preserve">Note that there are good references regarding some of the techniques I’ve tried to establish ionization levels in nebulae </w:t>
      </w:r>
      <w:r>
        <w:fldChar w:fldCharType="begin"/>
      </w:r>
      <w:r>
        <w:instrText xml:space="preserve"> ADDIN EN.CITE &lt;EndNote&gt;&lt;Cite&gt;&lt;Author&gt;Danehkar&lt;/Author&gt;&lt;Year&gt;2017&lt;/Year&gt;&lt;IDText&gt;Mapping Excitation in the Inner Regions of the Planetary Nebula NGC 5189 using HST WFC3 Imaging&lt;/IDText&gt;&lt;DisplayText&gt;(Danehkar, Karovska, Maksym, &amp;amp; Montez, 2017)&lt;/DisplayText&gt;&lt;record&gt;&lt;dates&gt;&lt;pub-dates&gt;&lt;date&gt;November 1, 2017&lt;/date&gt;&lt;/pub-dates&gt;&lt;year&gt;2017&lt;/year&gt;&lt;/dates&gt;&lt;keywords&gt;&lt;keyword&gt;Astrophysics - Solar and Stellar Astrophysics&lt;/keyword&gt;&lt;keyword&gt;Astrophysics - Astrophysics of Galaxies&lt;/keyword&gt;&lt;/keywords&gt;&lt;urls&gt;&lt;related-urls&gt;&lt;url&gt;http://adsabs.harvard.edu/abs/2017arXiv171111111D&lt;/url&gt;&lt;/related-urls&gt;&lt;/urls&gt;&lt;titles&gt;&lt;title&gt;Mapping Excitation in the Inner Regions of the Planetary Nebula NGC 5189 using HST WFC3 Imaging&lt;/title&gt;&lt;secondary-title&gt;ArXiv e-prints&lt;/secondary-title&gt;&lt;/titles&gt;&lt;contributors&gt;&lt;authors&gt;&lt;author&gt;Danehkar, Ashkbiz&lt;/author&gt;&lt;author&gt;Karovska, Margarita&lt;/author&gt;&lt;author&gt;Maksym, W. Peter&lt;/author&gt;&lt;author&gt;Montez, Rodolfo, Jr&lt;/author&gt;&lt;/authors&gt;&lt;/contributors&gt;&lt;added-date format="utc"&gt;1512415859&lt;/added-date&gt;&lt;ref-type name="Electronic Article"&gt;43&lt;/ref-type&gt;&lt;rec-number&gt;167&lt;/rec-number&gt;&lt;last-updated-date format="utc"&gt;1512415891&lt;/last-updated-date&gt;&lt;volume&gt;1711&lt;/volume&gt;&lt;/record&gt;&lt;/Cite&gt;&lt;/EndNote&gt;</w:instrText>
      </w:r>
      <w:r>
        <w:fldChar w:fldCharType="separate"/>
      </w:r>
      <w:r>
        <w:rPr>
          <w:noProof/>
        </w:rPr>
        <w:t>(Danehkar, Karovska, Maksym, &amp; Montez, 2017)</w:t>
      </w:r>
      <w:r>
        <w:fldChar w:fldCharType="end"/>
      </w:r>
      <w:r>
        <w:t>.</w:t>
      </w:r>
    </w:p>
    <w:p w14:paraId="12AB8FF0" w14:textId="77777777" w:rsidR="0020568F" w:rsidRDefault="0020568F" w:rsidP="009478E4">
      <w:pPr>
        <w:rPr>
          <w:lang w:bidi="ar-SA"/>
        </w:rPr>
      </w:pPr>
    </w:p>
    <w:p w14:paraId="5ABDA71A" w14:textId="77777777" w:rsidR="00FC7A37" w:rsidRDefault="00FC7A37" w:rsidP="00FC7A37">
      <w:pPr>
        <w:rPr>
          <w:lang w:bidi="ar-SA"/>
        </w:rPr>
      </w:pPr>
      <w:r w:rsidRPr="004750F3">
        <w:rPr>
          <w:b/>
          <w:lang w:bidi="ar-SA"/>
        </w:rPr>
        <w:t>Data Disposition:</w:t>
      </w:r>
      <w:r>
        <w:rPr>
          <w:lang w:bidi="ar-SA"/>
        </w:rPr>
        <w:t xml:space="preserve"> Raw </w:t>
      </w:r>
      <w:r w:rsidR="00806AAE">
        <w:rPr>
          <w:lang w:bidi="ar-SA"/>
        </w:rPr>
        <w:t>data</w:t>
      </w:r>
      <w:r>
        <w:rPr>
          <w:lang w:bidi="ar-SA"/>
        </w:rPr>
        <w:t xml:space="preserve"> is zipped on </w:t>
      </w:r>
      <w:r w:rsidR="00806AAE">
        <w:rPr>
          <w:lang w:bidi="ar-SA"/>
        </w:rPr>
        <w:t>the</w:t>
      </w:r>
      <w:r>
        <w:rPr>
          <w:lang w:bidi="ar-SA"/>
        </w:rPr>
        <w:t xml:space="preserve"> 2TB archive drive. Processed data is on Astronomy3 thumb drive.</w:t>
      </w:r>
    </w:p>
    <w:p w14:paraId="38C08423" w14:textId="77777777" w:rsidR="00FC7A37" w:rsidRDefault="00FC7A37"/>
    <w:p w14:paraId="4C99F793" w14:textId="77777777" w:rsidR="009478E4" w:rsidRDefault="009478E4">
      <w:pPr>
        <w:rPr>
          <w:rFonts w:cs="Arial"/>
          <w:b/>
          <w:bCs/>
          <w:sz w:val="26"/>
          <w:szCs w:val="26"/>
          <w:lang w:bidi="ar-SA"/>
        </w:rPr>
      </w:pPr>
      <w:r>
        <w:br w:type="page"/>
      </w:r>
    </w:p>
    <w:p w14:paraId="49BB9978" w14:textId="77777777" w:rsidR="009478E4" w:rsidRPr="00D4326C" w:rsidRDefault="009478E4" w:rsidP="009478E4">
      <w:pPr>
        <w:pStyle w:val="Heading3"/>
      </w:pPr>
      <w:bookmarkStart w:id="42" w:name="_Toc12884642"/>
      <w:r>
        <w:lastRenderedPageBreak/>
        <w:t xml:space="preserve">2017-Oct-25 (Oct-26 UT): </w:t>
      </w:r>
      <w:r w:rsidRPr="002B2B28">
        <w:t xml:space="preserve"> </w:t>
      </w:r>
      <w:r>
        <w:t>IC1396 – Elephant Trunk Nebula</w:t>
      </w:r>
      <w:bookmarkEnd w:id="42"/>
    </w:p>
    <w:p w14:paraId="3CFB6CFB" w14:textId="77777777"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14:paraId="1490B19A" w14:textId="77777777" w:rsidR="009478E4" w:rsidRDefault="009478E4" w:rsidP="009478E4"/>
    <w:p w14:paraId="0DFA2150" w14:textId="77777777" w:rsidR="009478E4" w:rsidRDefault="009478E4" w:rsidP="009478E4">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B6F34" w:rsidRPr="004174E0" w14:paraId="184DE497" w14:textId="77777777" w:rsidTr="008A7253">
        <w:trPr>
          <w:jc w:val="center"/>
        </w:trPr>
        <w:tc>
          <w:tcPr>
            <w:tcW w:w="4680" w:type="dxa"/>
            <w:shd w:val="clear" w:color="auto" w:fill="000000"/>
            <w:vAlign w:val="center"/>
          </w:tcPr>
          <w:p w14:paraId="4FDCAEA9" w14:textId="77777777" w:rsidR="000B6F34" w:rsidRDefault="000B6F34" w:rsidP="008A7253">
            <w:pPr>
              <w:jc w:val="center"/>
              <w:rPr>
                <w:noProof/>
                <w:color w:val="808080" w:themeColor="background1" w:themeShade="80"/>
                <w:sz w:val="20"/>
                <w:lang w:bidi="ar-SA"/>
              </w:rPr>
            </w:pPr>
            <w:r>
              <w:rPr>
                <w:noProof/>
              </w:rPr>
              <w:drawing>
                <wp:inline distT="0" distB="0" distL="0" distR="0" wp14:anchorId="680E9396" wp14:editId="1240D69C">
                  <wp:extent cx="2926080" cy="2194560"/>
                  <wp:effectExtent l="0" t="0" r="7620" b="0"/>
                  <wp:docPr id="254" name="Picture 254" descr="C:\Users\Steven Hill\AppData\Local\Microsoft\Windows\INetCache\Content.Word\IC1396-20171026UT-501OIII-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IC1396-20171026UT-501OIII-sum1h20m-Flattened-Log-HalfSize.jpg"/>
                          <pic:cNvPicPr>
                            <a:picLocks noChangeAspect="1" noChangeArrowheads="1"/>
                          </pic:cNvPicPr>
                        </pic:nvPicPr>
                        <pic:blipFill>
                          <a:blip r:embed="rId174" cstate="print">
                            <a:extLst>
                              <a:ext uri="{BEBA8EAE-BF5A-486C-A8C5-ECC9F3942E4B}">
                                <a14:imgProps xmlns:a14="http://schemas.microsoft.com/office/drawing/2010/main">
                                  <a14:imgLayer r:embed="rId1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02576DD" w14:textId="77777777" w:rsidR="000B6F34" w:rsidRPr="004174E0" w:rsidRDefault="000B6F34" w:rsidP="008A7253">
            <w:pPr>
              <w:jc w:val="center"/>
              <w:rPr>
                <w:sz w:val="20"/>
                <w:lang w:bidi="ar-SA"/>
              </w:rPr>
            </w:pPr>
            <w:r>
              <w:rPr>
                <w:noProof/>
              </w:rPr>
              <w:drawing>
                <wp:inline distT="0" distB="0" distL="0" distR="0" wp14:anchorId="5C75CE7A" wp14:editId="2E7EF3D1">
                  <wp:extent cx="2926080" cy="2194560"/>
                  <wp:effectExtent l="0" t="0" r="7620" b="0"/>
                  <wp:docPr id="257" name="Picture 257" descr="C:\Users\Steven Hill\AppData\Local\Microsoft\Windows\INetCache\Content.Word\IC1396-2017102XUT-XXX-RGB-SHO-WhtBal-ColBal-Flatten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IC1396-2017102XUT-XXX-RGB-SHO-WhtBal-ColBal-Flattened-HalfSize.jp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B6F34" w:rsidRPr="00EE3E4F" w14:paraId="17E3E183" w14:textId="77777777" w:rsidTr="008A7253">
        <w:trPr>
          <w:jc w:val="center"/>
        </w:trPr>
        <w:tc>
          <w:tcPr>
            <w:tcW w:w="4680" w:type="dxa"/>
            <w:shd w:val="clear" w:color="auto" w:fill="000000"/>
          </w:tcPr>
          <w:p w14:paraId="7F472255" w14:textId="77777777" w:rsidR="000B6F34" w:rsidRPr="00EE3E4F" w:rsidRDefault="000B6F34" w:rsidP="008A7253">
            <w:pPr>
              <w:jc w:val="center"/>
              <w:rPr>
                <w:sz w:val="20"/>
                <w:lang w:bidi="ar-SA"/>
              </w:rPr>
            </w:pPr>
            <w:r w:rsidRPr="002568EA">
              <w:rPr>
                <w:sz w:val="20"/>
                <w:lang w:bidi="ar-SA"/>
              </w:rPr>
              <w:t>IC1396-20171026UT-501OIII-sum1h20m-Flattened-Log-HalfSize.jpg</w:t>
            </w:r>
          </w:p>
        </w:tc>
        <w:tc>
          <w:tcPr>
            <w:tcW w:w="4680" w:type="dxa"/>
            <w:shd w:val="clear" w:color="auto" w:fill="000000"/>
          </w:tcPr>
          <w:p w14:paraId="66FD20E5" w14:textId="77777777" w:rsidR="000B6F34" w:rsidRPr="00EE3E4F" w:rsidRDefault="000B6F34" w:rsidP="008A7253">
            <w:pPr>
              <w:jc w:val="center"/>
              <w:rPr>
                <w:sz w:val="20"/>
                <w:lang w:bidi="ar-SA"/>
              </w:rPr>
            </w:pPr>
            <w:r w:rsidRPr="002568EA">
              <w:rPr>
                <w:sz w:val="20"/>
                <w:lang w:bidi="ar-SA"/>
              </w:rPr>
              <w:t>IC1396-2017102XUT-XXX-RGB-SHO-WhtBal-ColBal-Flattened-HalfSize.jpg</w:t>
            </w:r>
          </w:p>
        </w:tc>
      </w:tr>
      <w:tr w:rsidR="009478E4" w:rsidRPr="004174E0" w14:paraId="59446F96" w14:textId="77777777" w:rsidTr="009478E4">
        <w:trPr>
          <w:jc w:val="center"/>
        </w:trPr>
        <w:tc>
          <w:tcPr>
            <w:tcW w:w="4680" w:type="dxa"/>
            <w:shd w:val="clear" w:color="auto" w:fill="000000"/>
            <w:vAlign w:val="center"/>
          </w:tcPr>
          <w:p w14:paraId="1C4F1CC8" w14:textId="77777777" w:rsidR="009478E4" w:rsidRDefault="009478E4" w:rsidP="009478E4">
            <w:pPr>
              <w:jc w:val="center"/>
              <w:rPr>
                <w:noProof/>
                <w:color w:val="808080" w:themeColor="background1" w:themeShade="80"/>
                <w:sz w:val="20"/>
                <w:lang w:bidi="ar-SA"/>
              </w:rPr>
            </w:pPr>
          </w:p>
        </w:tc>
        <w:tc>
          <w:tcPr>
            <w:tcW w:w="4680" w:type="dxa"/>
            <w:shd w:val="clear" w:color="auto" w:fill="000000"/>
          </w:tcPr>
          <w:p w14:paraId="220FF55B" w14:textId="77777777" w:rsidR="009478E4" w:rsidRPr="004174E0" w:rsidRDefault="000B6F34" w:rsidP="009478E4">
            <w:pPr>
              <w:jc w:val="center"/>
              <w:rPr>
                <w:sz w:val="20"/>
                <w:lang w:bidi="ar-SA"/>
              </w:rPr>
            </w:pPr>
            <w:r>
              <w:rPr>
                <w:noProof/>
              </w:rPr>
              <w:drawing>
                <wp:inline distT="0" distB="0" distL="0" distR="0" wp14:anchorId="575C5611" wp14:editId="0C5EAC69">
                  <wp:extent cx="2926080" cy="2194560"/>
                  <wp:effectExtent l="0" t="0" r="7620" b="0"/>
                  <wp:docPr id="253" name="Picture 253" descr="C:\Users\Steven Hill\AppData\Local\Microsoft\Windows\INetCache\Content.Word\IC1396-2017102XUT-XXX-RGB-SHO-WhtBal-ColBal-Flattened-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IC1396-2017102XUT-XXX-RGB-SHO-WhtBal-ColBal-Flattened-Wavelets-HalfSize.jpg"/>
                          <pic:cNvPicPr>
                            <a:picLocks noChangeAspect="1" noChangeArrowheads="1"/>
                          </pic:cNvPicPr>
                        </pic:nvPicPr>
                        <pic:blipFill>
                          <a:blip r:embed="rId177" cstate="print">
                            <a:extLst>
                              <a:ext uri="{BEBA8EAE-BF5A-486C-A8C5-ECC9F3942E4B}">
                                <a14:imgProps xmlns:a14="http://schemas.microsoft.com/office/drawing/2010/main">
                                  <a14:imgLayer r:embed="rId17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478E4" w:rsidRPr="00EE3E4F" w14:paraId="2D818A5E" w14:textId="77777777" w:rsidTr="009478E4">
        <w:trPr>
          <w:jc w:val="center"/>
        </w:trPr>
        <w:tc>
          <w:tcPr>
            <w:tcW w:w="4680" w:type="dxa"/>
            <w:shd w:val="clear" w:color="auto" w:fill="000000"/>
          </w:tcPr>
          <w:p w14:paraId="3179AAEE" w14:textId="77777777" w:rsidR="009478E4" w:rsidRPr="00EE3E4F" w:rsidRDefault="009478E4" w:rsidP="009478E4">
            <w:pPr>
              <w:jc w:val="center"/>
              <w:rPr>
                <w:sz w:val="20"/>
                <w:lang w:bidi="ar-SA"/>
              </w:rPr>
            </w:pPr>
          </w:p>
        </w:tc>
        <w:tc>
          <w:tcPr>
            <w:tcW w:w="4680" w:type="dxa"/>
            <w:shd w:val="clear" w:color="auto" w:fill="000000"/>
          </w:tcPr>
          <w:p w14:paraId="239F3358" w14:textId="77777777" w:rsidR="009478E4" w:rsidRPr="00EE3E4F" w:rsidRDefault="000B6F34" w:rsidP="009478E4">
            <w:pPr>
              <w:jc w:val="center"/>
              <w:rPr>
                <w:sz w:val="20"/>
                <w:lang w:bidi="ar-SA"/>
              </w:rPr>
            </w:pPr>
            <w:r w:rsidRPr="000B6F34">
              <w:rPr>
                <w:sz w:val="20"/>
                <w:lang w:bidi="ar-SA"/>
              </w:rPr>
              <w:t>IC1396-2017102XUT-XXX-RGB-SHO-WhtBal-ColBal-Flattened-Wavelets-HalfSize.jpg</w:t>
            </w:r>
          </w:p>
        </w:tc>
      </w:tr>
    </w:tbl>
    <w:p w14:paraId="5DA5F1FE" w14:textId="77777777" w:rsidR="009478E4" w:rsidRDefault="009478E4" w:rsidP="009478E4">
      <w:pPr>
        <w:rPr>
          <w:lang w:bidi="ar-SA"/>
        </w:rPr>
      </w:pPr>
    </w:p>
    <w:p w14:paraId="42417FCE" w14:textId="77777777" w:rsidR="00253260" w:rsidRDefault="00253260" w:rsidP="00253260">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65D0D634" w14:textId="77777777" w:rsidR="009478E4" w:rsidRDefault="009478E4">
      <w:pPr>
        <w:rPr>
          <w:lang w:bidi="ar-SA"/>
        </w:rPr>
      </w:pPr>
    </w:p>
    <w:p w14:paraId="17B676F7" w14:textId="77777777" w:rsidR="009478E4" w:rsidRDefault="009478E4">
      <w:pPr>
        <w:rPr>
          <w:lang w:bidi="ar-SA"/>
        </w:rPr>
      </w:pPr>
    </w:p>
    <w:p w14:paraId="4DFE8EB0" w14:textId="77777777" w:rsidR="00A90CE0" w:rsidRDefault="00A90CE0">
      <w:pPr>
        <w:rPr>
          <w:rFonts w:cs="Arial"/>
          <w:b/>
          <w:bCs/>
          <w:sz w:val="26"/>
          <w:szCs w:val="26"/>
          <w:lang w:bidi="ar-SA"/>
        </w:rPr>
      </w:pPr>
      <w:r>
        <w:br w:type="page"/>
      </w:r>
    </w:p>
    <w:p w14:paraId="39B4CF2E" w14:textId="77777777" w:rsidR="00A90CE0" w:rsidRPr="00D4326C" w:rsidRDefault="00A90CE0" w:rsidP="00A90CE0">
      <w:pPr>
        <w:pStyle w:val="Heading3"/>
      </w:pPr>
      <w:bookmarkStart w:id="43" w:name="_Toc12884643"/>
      <w:r>
        <w:lastRenderedPageBreak/>
        <w:t xml:space="preserve">2017-Oct-28 (Oct-29 UT): </w:t>
      </w:r>
      <w:r w:rsidRPr="002B2B28">
        <w:t xml:space="preserve"> </w:t>
      </w:r>
      <w:r>
        <w:t>NGC7822</w:t>
      </w:r>
      <w:bookmarkEnd w:id="43"/>
    </w:p>
    <w:p w14:paraId="687CD7FF" w14:textId="77777777" w:rsidR="00A90CE0" w:rsidRDefault="00A90CE0" w:rsidP="00A90CE0">
      <w:pPr>
        <w:rPr>
          <w:color w:val="808080" w:themeColor="background1" w:themeShade="80"/>
          <w:sz w:val="20"/>
          <w:lang w:bidi="ar-SA"/>
        </w:rPr>
      </w:pPr>
      <w:r>
        <w:rPr>
          <w:color w:val="808080" w:themeColor="background1" w:themeShade="80"/>
          <w:sz w:val="20"/>
          <w:lang w:bidi="ar-SA"/>
        </w:rPr>
        <w:t>Last Updated 10/30/2017</w:t>
      </w:r>
    </w:p>
    <w:p w14:paraId="18774BFF" w14:textId="77777777" w:rsidR="00A90CE0" w:rsidRDefault="00A90CE0" w:rsidP="00A90CE0"/>
    <w:p w14:paraId="33AB40DE" w14:textId="77777777" w:rsidR="00A90CE0" w:rsidRDefault="00A90CE0" w:rsidP="00A90CE0">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91D90" w:rsidRPr="004174E0" w14:paraId="650A0171" w14:textId="77777777" w:rsidTr="003B08AE">
        <w:trPr>
          <w:jc w:val="center"/>
        </w:trPr>
        <w:tc>
          <w:tcPr>
            <w:tcW w:w="4680" w:type="dxa"/>
            <w:shd w:val="clear" w:color="auto" w:fill="000000"/>
            <w:vAlign w:val="center"/>
          </w:tcPr>
          <w:p w14:paraId="4BE44636" w14:textId="77777777" w:rsidR="00B91D90" w:rsidRDefault="00904511" w:rsidP="003B08AE">
            <w:pPr>
              <w:jc w:val="center"/>
              <w:rPr>
                <w:noProof/>
                <w:color w:val="808080" w:themeColor="background1" w:themeShade="80"/>
                <w:sz w:val="20"/>
                <w:lang w:bidi="ar-SA"/>
              </w:rPr>
            </w:pPr>
            <w:r>
              <w:rPr>
                <w:noProof/>
              </w:rPr>
              <w:drawing>
                <wp:inline distT="0" distB="0" distL="0" distR="0" wp14:anchorId="2708F0A4" wp14:editId="1D049BC5">
                  <wp:extent cx="2926080" cy="2194560"/>
                  <wp:effectExtent l="0" t="0" r="7620" b="0"/>
                  <wp:docPr id="241" name="Picture 241" descr="C:\Users\Steven Hill\AppData\Local\Microsoft\Windows\INetCache\Content.Word\NGC7822-20171029UT-672SII-sum2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NGC7822-20171029UT-672SII-sum2h40m-Flattened-Log-HalfSize.jp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F665CFD" w14:textId="77777777" w:rsidR="00B91D90" w:rsidRPr="004174E0" w:rsidRDefault="00904511" w:rsidP="003B08AE">
            <w:pPr>
              <w:jc w:val="center"/>
              <w:rPr>
                <w:sz w:val="20"/>
                <w:lang w:bidi="ar-SA"/>
              </w:rPr>
            </w:pPr>
            <w:r>
              <w:rPr>
                <w:noProof/>
              </w:rPr>
              <w:drawing>
                <wp:inline distT="0" distB="0" distL="0" distR="0" wp14:anchorId="54D8A663" wp14:editId="16740B4B">
                  <wp:extent cx="2926080" cy="2194560"/>
                  <wp:effectExtent l="0" t="0" r="7620" b="0"/>
                  <wp:docPr id="240" name="Picture 240" descr="C:\Users\Steven Hill\AppData\Local\Microsoft\Windows\INetCache\Content.Word\NGC7822-20171029UT-656HIA-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NGC7822-20171029UT-656HIA-sum1h20m-Flattened-Log-HalfSize.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B91D90" w:rsidRPr="00EE3E4F" w14:paraId="29B48D0B" w14:textId="77777777" w:rsidTr="003B08AE">
        <w:trPr>
          <w:jc w:val="center"/>
        </w:trPr>
        <w:tc>
          <w:tcPr>
            <w:tcW w:w="4680" w:type="dxa"/>
            <w:shd w:val="clear" w:color="auto" w:fill="000000"/>
          </w:tcPr>
          <w:p w14:paraId="4BE63A58" w14:textId="77777777" w:rsidR="00B91D90" w:rsidRPr="00EE3E4F" w:rsidRDefault="00904511" w:rsidP="003B08AE">
            <w:pPr>
              <w:jc w:val="center"/>
              <w:rPr>
                <w:sz w:val="20"/>
                <w:lang w:bidi="ar-SA"/>
              </w:rPr>
            </w:pPr>
            <w:r w:rsidRPr="00904511">
              <w:rPr>
                <w:sz w:val="20"/>
                <w:lang w:bidi="ar-SA"/>
              </w:rPr>
              <w:t>NGC7822-20171029UT-672SII-sum2h40m-Flattened-Log-HalfSize.jpg</w:t>
            </w:r>
          </w:p>
        </w:tc>
        <w:tc>
          <w:tcPr>
            <w:tcW w:w="4680" w:type="dxa"/>
            <w:shd w:val="clear" w:color="auto" w:fill="000000"/>
          </w:tcPr>
          <w:p w14:paraId="5A592A31" w14:textId="77777777" w:rsidR="00B91D90" w:rsidRPr="00EE3E4F" w:rsidRDefault="00904511" w:rsidP="003B08AE">
            <w:pPr>
              <w:jc w:val="center"/>
              <w:rPr>
                <w:sz w:val="20"/>
                <w:lang w:bidi="ar-SA"/>
              </w:rPr>
            </w:pPr>
            <w:r w:rsidRPr="00904511">
              <w:rPr>
                <w:sz w:val="20"/>
                <w:lang w:bidi="ar-SA"/>
              </w:rPr>
              <w:t>NGC7822-20171029UT-656HIA-sum1h20m-Flattened-Log-HalfSize.jpg</w:t>
            </w:r>
          </w:p>
        </w:tc>
      </w:tr>
      <w:tr w:rsidR="00A90CE0" w:rsidRPr="004174E0" w14:paraId="7F45D28A" w14:textId="77777777" w:rsidTr="00A90CE0">
        <w:trPr>
          <w:jc w:val="center"/>
        </w:trPr>
        <w:tc>
          <w:tcPr>
            <w:tcW w:w="4680" w:type="dxa"/>
            <w:shd w:val="clear" w:color="auto" w:fill="000000"/>
            <w:vAlign w:val="center"/>
          </w:tcPr>
          <w:p w14:paraId="0E93A069" w14:textId="77777777" w:rsidR="00A90CE0" w:rsidRDefault="001A1CCA" w:rsidP="00A90CE0">
            <w:pPr>
              <w:jc w:val="center"/>
              <w:rPr>
                <w:noProof/>
                <w:color w:val="808080" w:themeColor="background1" w:themeShade="80"/>
                <w:sz w:val="20"/>
                <w:lang w:bidi="ar-SA"/>
              </w:rPr>
            </w:pPr>
            <w:r>
              <w:rPr>
                <w:noProof/>
              </w:rPr>
              <w:drawing>
                <wp:inline distT="0" distB="0" distL="0" distR="0" wp14:anchorId="7CE2023A" wp14:editId="057C5DF0">
                  <wp:extent cx="2926080" cy="2194560"/>
                  <wp:effectExtent l="0" t="0" r="7620" b="0"/>
                  <wp:docPr id="242" name="Picture 242" descr="C:\Users\Steven Hill\AppData\Local\Microsoft\Windows\INetCache\Content.Word\NGC7822-201XXXXXUT-672SII-sum3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NGC7822-201XXXXXUT-672SII-sum3h40m-Flattened-Log-HalfSize.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07DA593" w14:textId="77777777" w:rsidR="00A90CE0" w:rsidRPr="004174E0" w:rsidRDefault="001A1CCA" w:rsidP="00A90CE0">
            <w:pPr>
              <w:jc w:val="center"/>
              <w:rPr>
                <w:sz w:val="20"/>
                <w:lang w:bidi="ar-SA"/>
              </w:rPr>
            </w:pPr>
            <w:r>
              <w:rPr>
                <w:noProof/>
              </w:rPr>
              <w:drawing>
                <wp:inline distT="0" distB="0" distL="0" distR="0" wp14:anchorId="0F2C8533" wp14:editId="39FEB42B">
                  <wp:extent cx="2926080" cy="2194560"/>
                  <wp:effectExtent l="0" t="0" r="7620" b="0"/>
                  <wp:docPr id="245" name="Picture 245" descr="C:\Users\Steven Hill\AppData\Local\Microsoft\Windows\INetCache\Content.Word\NGC7822-201XXXXXUT-656HIA-sum2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NGC7822-201XXXXXUT-656HIA-sum2h20m-Flattened-Log-HalfSize.jp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A1CCA" w:rsidRPr="00EE3E4F" w14:paraId="1D1BC75E" w14:textId="77777777" w:rsidTr="00A90CE0">
        <w:trPr>
          <w:jc w:val="center"/>
        </w:trPr>
        <w:tc>
          <w:tcPr>
            <w:tcW w:w="4680" w:type="dxa"/>
            <w:shd w:val="clear" w:color="auto" w:fill="000000"/>
          </w:tcPr>
          <w:p w14:paraId="34AAE5AE" w14:textId="77777777" w:rsidR="001A1CCA" w:rsidRPr="00EE3E4F" w:rsidRDefault="001A1CCA" w:rsidP="001A1CCA">
            <w:pPr>
              <w:jc w:val="center"/>
              <w:rPr>
                <w:sz w:val="20"/>
                <w:lang w:bidi="ar-SA"/>
              </w:rPr>
            </w:pPr>
            <w:r w:rsidRPr="00904511">
              <w:rPr>
                <w:sz w:val="20"/>
                <w:lang w:bidi="ar-SA"/>
              </w:rPr>
              <w:t>NGC7822-201XXXXXUT-672SII-sum3h40m-Flattened-Log-HalfSize.jpg</w:t>
            </w:r>
          </w:p>
        </w:tc>
        <w:tc>
          <w:tcPr>
            <w:tcW w:w="4680" w:type="dxa"/>
            <w:shd w:val="clear" w:color="auto" w:fill="000000"/>
          </w:tcPr>
          <w:p w14:paraId="1B3A0D45" w14:textId="77777777" w:rsidR="001A1CCA" w:rsidRPr="00EE3E4F" w:rsidRDefault="001A1CCA" w:rsidP="001A1CCA">
            <w:pPr>
              <w:jc w:val="center"/>
              <w:rPr>
                <w:sz w:val="20"/>
                <w:lang w:bidi="ar-SA"/>
              </w:rPr>
            </w:pPr>
            <w:r w:rsidRPr="001A1CCA">
              <w:rPr>
                <w:sz w:val="20"/>
                <w:lang w:bidi="ar-SA"/>
              </w:rPr>
              <w:t>NGC7822-201XXXXXUT-656HIA-sum2h20m-Flattened-Log-HalfSize.jpg</w:t>
            </w:r>
          </w:p>
        </w:tc>
      </w:tr>
    </w:tbl>
    <w:p w14:paraId="4DBC1692" w14:textId="77777777" w:rsidR="00A90CE0" w:rsidRDefault="00A90CE0">
      <w:pPr>
        <w:rPr>
          <w:lang w:bidi="ar-SA"/>
        </w:rPr>
      </w:pPr>
    </w:p>
    <w:p w14:paraId="43BACC6F" w14:textId="77777777" w:rsidR="009F3472" w:rsidRDefault="009F3472">
      <w:pPr>
        <w:rPr>
          <w:lang w:bidi="ar-SA"/>
        </w:rPr>
      </w:pPr>
    </w:p>
    <w:p w14:paraId="70419FA7" w14:textId="77777777" w:rsidR="009F3472" w:rsidRDefault="009F347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A1CCA" w:rsidRPr="004174E0" w14:paraId="72C91870" w14:textId="77777777" w:rsidTr="003B08AE">
        <w:trPr>
          <w:jc w:val="center"/>
        </w:trPr>
        <w:tc>
          <w:tcPr>
            <w:tcW w:w="4680" w:type="dxa"/>
            <w:shd w:val="clear" w:color="auto" w:fill="000000"/>
            <w:vAlign w:val="center"/>
          </w:tcPr>
          <w:p w14:paraId="2096C800" w14:textId="77777777" w:rsidR="001A1CCA" w:rsidRDefault="001A1CCA" w:rsidP="003B08AE">
            <w:pPr>
              <w:jc w:val="center"/>
              <w:rPr>
                <w:noProof/>
                <w:color w:val="808080" w:themeColor="background1" w:themeShade="80"/>
                <w:sz w:val="20"/>
                <w:lang w:bidi="ar-SA"/>
              </w:rPr>
            </w:pPr>
            <w:r>
              <w:rPr>
                <w:noProof/>
              </w:rPr>
              <w:lastRenderedPageBreak/>
              <w:drawing>
                <wp:inline distT="0" distB="0" distL="0" distR="0" wp14:anchorId="7B52A9C3" wp14:editId="2D479D5F">
                  <wp:extent cx="2926080" cy="2286000"/>
                  <wp:effectExtent l="0" t="0" r="7620" b="0"/>
                  <wp:docPr id="263" name="Picture 263" descr="C:\Users\Steven Hill\AppData\Local\Microsoft\Windows\INetCache\Content.Word\NGC7822-20151204UT-Log-SHO-SOGam50pct-Cropped-Gam75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NGC7822-20151204UT-Log-SHO-SOGam50pct-Cropped-Gam75pct.jp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926080" cy="2286000"/>
                          </a:xfrm>
                          <a:prstGeom prst="rect">
                            <a:avLst/>
                          </a:prstGeom>
                          <a:noFill/>
                          <a:ln>
                            <a:noFill/>
                          </a:ln>
                        </pic:spPr>
                      </pic:pic>
                    </a:graphicData>
                  </a:graphic>
                </wp:inline>
              </w:drawing>
            </w:r>
          </w:p>
        </w:tc>
        <w:tc>
          <w:tcPr>
            <w:tcW w:w="4680" w:type="dxa"/>
            <w:shd w:val="clear" w:color="auto" w:fill="000000"/>
          </w:tcPr>
          <w:p w14:paraId="53836511" w14:textId="77777777" w:rsidR="001A1CCA" w:rsidRPr="004174E0" w:rsidRDefault="009F3472" w:rsidP="003B08AE">
            <w:pPr>
              <w:jc w:val="center"/>
              <w:rPr>
                <w:sz w:val="20"/>
                <w:lang w:bidi="ar-SA"/>
              </w:rPr>
            </w:pPr>
            <w:r>
              <w:rPr>
                <w:noProof/>
              </w:rPr>
              <w:drawing>
                <wp:inline distT="0" distB="0" distL="0" distR="0" wp14:anchorId="2F6CFEFC" wp14:editId="037EC93D">
                  <wp:extent cx="2926080" cy="2286000"/>
                  <wp:effectExtent l="0" t="0" r="7620" b="0"/>
                  <wp:docPr id="265" name="Picture 265" descr="C:\Users\Steven Hill\AppData\Local\Microsoft\Windows\INetCache\Content.Word\NGC7822-201XXXXX-RGB-SHO-Flattened-HalfSize-Gam75pc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NGC7822-201XXXXX-RGB-SHO-Flattened-HalfSize-Gam75pct-Crop.jpg"/>
                          <pic:cNvPicPr>
                            <a:picLocks noChangeAspect="1" noChangeArrowheads="1"/>
                          </pic:cNvPicPr>
                        </pic:nvPicPr>
                        <pic:blipFill rotWithShape="1">
                          <a:blip r:embed="rId184">
                            <a:extLst>
                              <a:ext uri="{28A0092B-C50C-407E-A947-70E740481C1C}">
                                <a14:useLocalDpi xmlns:a14="http://schemas.microsoft.com/office/drawing/2010/main" val="0"/>
                              </a:ext>
                            </a:extLst>
                          </a:blip>
                          <a:srcRect l="7453" t="1982" r="4321" b="3541"/>
                          <a:stretch/>
                        </pic:blipFill>
                        <pic:spPr bwMode="auto">
                          <a:xfrm>
                            <a:off x="0" y="0"/>
                            <a:ext cx="2926080"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1CCA" w:rsidRPr="00EE3E4F" w14:paraId="150EA268" w14:textId="77777777" w:rsidTr="003B08AE">
        <w:trPr>
          <w:jc w:val="center"/>
        </w:trPr>
        <w:tc>
          <w:tcPr>
            <w:tcW w:w="4680" w:type="dxa"/>
            <w:shd w:val="clear" w:color="auto" w:fill="000000"/>
          </w:tcPr>
          <w:p w14:paraId="27BB63AB" w14:textId="77777777" w:rsidR="001A1CCA" w:rsidRPr="00EE3E4F" w:rsidRDefault="001A1CCA" w:rsidP="003B08AE">
            <w:pPr>
              <w:jc w:val="center"/>
              <w:rPr>
                <w:sz w:val="20"/>
                <w:lang w:bidi="ar-SA"/>
              </w:rPr>
            </w:pPr>
            <w:r w:rsidRPr="001A1CCA">
              <w:rPr>
                <w:sz w:val="20"/>
                <w:lang w:bidi="ar-SA"/>
              </w:rPr>
              <w:t>NGC7822-20151204UT-Log-SHO-SOGam50pct-Cropped-Gam75pct.jpg</w:t>
            </w:r>
          </w:p>
        </w:tc>
        <w:tc>
          <w:tcPr>
            <w:tcW w:w="4680" w:type="dxa"/>
            <w:shd w:val="clear" w:color="auto" w:fill="000000"/>
          </w:tcPr>
          <w:p w14:paraId="5AEB6F03" w14:textId="77777777" w:rsidR="001A1CCA" w:rsidRPr="00EE3E4F" w:rsidRDefault="009F3472" w:rsidP="003B08AE">
            <w:pPr>
              <w:jc w:val="center"/>
              <w:rPr>
                <w:sz w:val="20"/>
                <w:lang w:bidi="ar-SA"/>
              </w:rPr>
            </w:pPr>
            <w:r w:rsidRPr="009F3472">
              <w:rPr>
                <w:sz w:val="20"/>
                <w:lang w:bidi="ar-SA"/>
              </w:rPr>
              <w:t>NGC7822-201XXXXX-RGB-SHO-Flattened-HalfSize-Gam75pct-Crop.jpg</w:t>
            </w:r>
          </w:p>
        </w:tc>
      </w:tr>
    </w:tbl>
    <w:p w14:paraId="6D791ADD" w14:textId="77777777" w:rsidR="003B406D" w:rsidRDefault="003B406D">
      <w:pPr>
        <w:rPr>
          <w:lang w:bidi="ar-SA"/>
        </w:rPr>
      </w:pPr>
    </w:p>
    <w:p w14:paraId="5A087B22" w14:textId="77777777" w:rsidR="00253260" w:rsidRDefault="00253260" w:rsidP="00253260">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1268A218" w14:textId="77777777" w:rsidR="00253260" w:rsidRDefault="00253260"/>
    <w:p w14:paraId="531F24EB" w14:textId="77777777" w:rsidR="00253260" w:rsidRDefault="00253260"/>
    <w:p w14:paraId="6CD84008" w14:textId="77777777" w:rsidR="00EF35D7" w:rsidRDefault="00EF35D7">
      <w:pPr>
        <w:rPr>
          <w:rFonts w:ascii="Arial" w:hAnsi="Arial" w:cs="Arial"/>
          <w:b/>
          <w:bCs/>
          <w:i/>
          <w:iCs/>
          <w:sz w:val="28"/>
          <w:szCs w:val="28"/>
        </w:rPr>
      </w:pPr>
      <w:r>
        <w:br w:type="page"/>
      </w:r>
    </w:p>
    <w:p w14:paraId="3F1D6BFE" w14:textId="77777777" w:rsidR="003B406D" w:rsidRDefault="003B406D" w:rsidP="003B406D">
      <w:pPr>
        <w:pStyle w:val="Heading2"/>
      </w:pPr>
      <w:bookmarkStart w:id="44" w:name="_Toc12884644"/>
      <w:r>
        <w:lastRenderedPageBreak/>
        <w:t>November</w:t>
      </w:r>
      <w:bookmarkEnd w:id="44"/>
    </w:p>
    <w:p w14:paraId="66C4B721" w14:textId="77777777" w:rsidR="003B406D" w:rsidRPr="00D4326C" w:rsidRDefault="003B406D" w:rsidP="003B406D">
      <w:pPr>
        <w:pStyle w:val="Heading3"/>
      </w:pPr>
      <w:bookmarkStart w:id="45" w:name="_Toc12884645"/>
      <w:r>
        <w:t xml:space="preserve">2017-Nov-11 (Nov-12 UT): </w:t>
      </w:r>
      <w:r w:rsidRPr="002B2B28">
        <w:t xml:space="preserve"> </w:t>
      </w:r>
      <w:r>
        <w:t>IC1396 and IC1805 (</w:t>
      </w:r>
      <w:proofErr w:type="spellStart"/>
      <w:r>
        <w:t>Eleph</w:t>
      </w:r>
      <w:proofErr w:type="spellEnd"/>
      <w:r>
        <w:t>. Trunk; Heart &amp; Soul)</w:t>
      </w:r>
      <w:bookmarkEnd w:id="45"/>
    </w:p>
    <w:p w14:paraId="23B24E3F" w14:textId="77777777" w:rsidR="003B406D" w:rsidRDefault="003B406D" w:rsidP="003B406D">
      <w:pPr>
        <w:rPr>
          <w:color w:val="808080" w:themeColor="background1" w:themeShade="80"/>
          <w:sz w:val="20"/>
          <w:lang w:bidi="ar-SA"/>
        </w:rPr>
      </w:pPr>
      <w:r>
        <w:rPr>
          <w:color w:val="808080" w:themeColor="background1" w:themeShade="80"/>
          <w:sz w:val="20"/>
          <w:lang w:bidi="ar-SA"/>
        </w:rPr>
        <w:t>Last Updated 11/13/2017</w:t>
      </w:r>
    </w:p>
    <w:p w14:paraId="0A7097E3" w14:textId="77777777" w:rsidR="003B406D" w:rsidRDefault="00C60CBD" w:rsidP="003B406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60DD" w:rsidRPr="004174E0" w14:paraId="3412B74F" w14:textId="77777777" w:rsidTr="00EF60DD">
        <w:trPr>
          <w:jc w:val="center"/>
        </w:trPr>
        <w:tc>
          <w:tcPr>
            <w:tcW w:w="4680" w:type="dxa"/>
            <w:shd w:val="clear" w:color="auto" w:fill="000000"/>
            <w:vAlign w:val="center"/>
          </w:tcPr>
          <w:p w14:paraId="1C7FA081" w14:textId="77777777" w:rsidR="00EF60DD" w:rsidRDefault="00EF35D7" w:rsidP="00EF60DD">
            <w:pPr>
              <w:jc w:val="center"/>
              <w:rPr>
                <w:noProof/>
                <w:color w:val="808080" w:themeColor="background1" w:themeShade="80"/>
                <w:sz w:val="20"/>
                <w:lang w:bidi="ar-SA"/>
              </w:rPr>
            </w:pPr>
            <w:r>
              <w:rPr>
                <w:noProof/>
              </w:rPr>
              <w:drawing>
                <wp:inline distT="0" distB="0" distL="0" distR="0" wp14:anchorId="31FAEBC6" wp14:editId="0233D0C4">
                  <wp:extent cx="2926080" cy="2194560"/>
                  <wp:effectExtent l="0" t="0" r="762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73D41D0" w14:textId="77777777" w:rsidR="00EF60DD" w:rsidRPr="004174E0" w:rsidRDefault="00EF35D7" w:rsidP="00EF60DD">
            <w:pPr>
              <w:jc w:val="center"/>
              <w:rPr>
                <w:sz w:val="20"/>
                <w:lang w:bidi="ar-SA"/>
              </w:rPr>
            </w:pPr>
            <w:r>
              <w:rPr>
                <w:noProof/>
              </w:rPr>
              <w:drawing>
                <wp:inline distT="0" distB="0" distL="0" distR="0" wp14:anchorId="18DCADC5" wp14:editId="65032BBE">
                  <wp:extent cx="2926080" cy="2194560"/>
                  <wp:effectExtent l="0" t="0" r="762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60DD" w:rsidRPr="00EE3E4F" w14:paraId="307B482F" w14:textId="77777777" w:rsidTr="00EF60DD">
        <w:trPr>
          <w:jc w:val="center"/>
        </w:trPr>
        <w:tc>
          <w:tcPr>
            <w:tcW w:w="4680" w:type="dxa"/>
            <w:shd w:val="clear" w:color="auto" w:fill="000000"/>
          </w:tcPr>
          <w:p w14:paraId="4D0F1702" w14:textId="77777777" w:rsidR="00EF60DD" w:rsidRPr="00EE3E4F" w:rsidRDefault="00EF35D7" w:rsidP="00EF60DD">
            <w:pPr>
              <w:jc w:val="center"/>
              <w:rPr>
                <w:sz w:val="20"/>
                <w:lang w:bidi="ar-SA"/>
              </w:rPr>
            </w:pPr>
            <w:r w:rsidRPr="00EF35D7">
              <w:rPr>
                <w:sz w:val="20"/>
                <w:lang w:bidi="ar-SA"/>
              </w:rPr>
              <w:t>IC1396-20171112UT-486HIB-sum3h00m-Flattened-Log-Flattened.jpg</w:t>
            </w:r>
          </w:p>
        </w:tc>
        <w:tc>
          <w:tcPr>
            <w:tcW w:w="4680" w:type="dxa"/>
            <w:shd w:val="clear" w:color="auto" w:fill="000000"/>
          </w:tcPr>
          <w:p w14:paraId="56F2823D" w14:textId="77777777" w:rsidR="00EF60DD" w:rsidRPr="00EE3E4F" w:rsidRDefault="00EF35D7" w:rsidP="00EF60DD">
            <w:pPr>
              <w:jc w:val="center"/>
              <w:rPr>
                <w:sz w:val="20"/>
                <w:lang w:bidi="ar-SA"/>
              </w:rPr>
            </w:pPr>
            <w:r w:rsidRPr="00EF35D7">
              <w:rPr>
                <w:sz w:val="20"/>
                <w:lang w:bidi="ar-SA"/>
              </w:rPr>
              <w:t>IC1805-20171112UT-501OIII-sum2h50m-Flattened-Log-HalfSize.jpg</w:t>
            </w:r>
          </w:p>
        </w:tc>
      </w:tr>
    </w:tbl>
    <w:p w14:paraId="048D0DBE" w14:textId="77777777" w:rsidR="00EF60DD" w:rsidRDefault="00EF60DD">
      <w:pPr>
        <w:rPr>
          <w:lang w:bidi="ar-SA"/>
        </w:rPr>
      </w:pPr>
    </w:p>
    <w:p w14:paraId="3254DD42" w14:textId="77777777" w:rsidR="00EF60DD" w:rsidRDefault="004750F3">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7CB8FF65" w14:textId="77777777" w:rsidR="00C60CBD" w:rsidRDefault="00C60CBD">
      <w:pPr>
        <w:rPr>
          <w:lang w:bidi="ar-SA"/>
        </w:rPr>
      </w:pPr>
    </w:p>
    <w:p w14:paraId="602ABE66" w14:textId="77777777" w:rsidR="00C60CBD" w:rsidRDefault="00C60CBD">
      <w:pPr>
        <w:rPr>
          <w:rFonts w:cs="Arial"/>
          <w:b/>
          <w:bCs/>
          <w:sz w:val="26"/>
          <w:szCs w:val="26"/>
          <w:lang w:bidi="ar-SA"/>
        </w:rPr>
      </w:pPr>
      <w:r>
        <w:br w:type="page"/>
      </w:r>
    </w:p>
    <w:p w14:paraId="62D740DE" w14:textId="77777777" w:rsidR="00C60CBD" w:rsidRPr="00D4326C" w:rsidRDefault="00C60CBD" w:rsidP="00C60CBD">
      <w:pPr>
        <w:pStyle w:val="Heading3"/>
      </w:pPr>
      <w:bookmarkStart w:id="46" w:name="_Toc12884646"/>
      <w:r>
        <w:lastRenderedPageBreak/>
        <w:t xml:space="preserve">2017-Nov-13 (Nov-14 UT): </w:t>
      </w:r>
      <w:r w:rsidRPr="002B2B28">
        <w:t xml:space="preserve"> </w:t>
      </w:r>
      <w:r>
        <w:t xml:space="preserve">IC1396 and </w:t>
      </w:r>
      <w:r w:rsidR="00C66388">
        <w:t>NGC7822</w:t>
      </w:r>
      <w:r w:rsidR="00F731E8">
        <w:t xml:space="preserve"> NUV</w:t>
      </w:r>
      <w:bookmarkEnd w:id="46"/>
    </w:p>
    <w:p w14:paraId="76E0817A" w14:textId="77777777" w:rsidR="00C60CBD" w:rsidRDefault="00C60CBD" w:rsidP="00C60CBD">
      <w:pPr>
        <w:rPr>
          <w:color w:val="808080" w:themeColor="background1" w:themeShade="80"/>
          <w:sz w:val="20"/>
          <w:lang w:bidi="ar-SA"/>
        </w:rPr>
      </w:pPr>
      <w:r>
        <w:rPr>
          <w:color w:val="808080" w:themeColor="background1" w:themeShade="80"/>
          <w:sz w:val="20"/>
          <w:lang w:bidi="ar-SA"/>
        </w:rPr>
        <w:t>Last Updated 11/13/2017</w:t>
      </w:r>
    </w:p>
    <w:p w14:paraId="1DD416B0" w14:textId="77777777" w:rsidR="00C60CBD" w:rsidRDefault="00C60CBD" w:rsidP="00C60CB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60CBD" w:rsidRPr="004174E0" w14:paraId="3F5508F6" w14:textId="77777777" w:rsidTr="002E539D">
        <w:trPr>
          <w:jc w:val="center"/>
        </w:trPr>
        <w:tc>
          <w:tcPr>
            <w:tcW w:w="4680" w:type="dxa"/>
            <w:shd w:val="clear" w:color="auto" w:fill="000000"/>
            <w:vAlign w:val="center"/>
          </w:tcPr>
          <w:p w14:paraId="6C773108" w14:textId="77777777" w:rsidR="00C60CBD" w:rsidRDefault="00C66388" w:rsidP="002E539D">
            <w:pPr>
              <w:jc w:val="center"/>
              <w:rPr>
                <w:noProof/>
                <w:color w:val="808080" w:themeColor="background1" w:themeShade="80"/>
                <w:sz w:val="20"/>
                <w:lang w:bidi="ar-SA"/>
              </w:rPr>
            </w:pPr>
            <w:r>
              <w:rPr>
                <w:noProof/>
              </w:rPr>
              <w:drawing>
                <wp:inline distT="0" distB="0" distL="0" distR="0" wp14:anchorId="45B20C50" wp14:editId="5A8F2F4E">
                  <wp:extent cx="2926080" cy="2194560"/>
                  <wp:effectExtent l="0" t="0" r="762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3A0EA9B" w14:textId="77777777" w:rsidR="00C60CBD" w:rsidRPr="004174E0" w:rsidRDefault="00C66388" w:rsidP="002E539D">
            <w:pPr>
              <w:jc w:val="center"/>
              <w:rPr>
                <w:sz w:val="20"/>
                <w:lang w:bidi="ar-SA"/>
              </w:rPr>
            </w:pPr>
            <w:r>
              <w:rPr>
                <w:noProof/>
              </w:rPr>
              <w:drawing>
                <wp:inline distT="0" distB="0" distL="0" distR="0" wp14:anchorId="42169FCC" wp14:editId="78FD347D">
                  <wp:extent cx="2926080" cy="2194560"/>
                  <wp:effectExtent l="0" t="0" r="762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0CBD" w:rsidRPr="00EE3E4F" w14:paraId="50FF36A8" w14:textId="77777777" w:rsidTr="002E539D">
        <w:trPr>
          <w:jc w:val="center"/>
        </w:trPr>
        <w:tc>
          <w:tcPr>
            <w:tcW w:w="4680" w:type="dxa"/>
            <w:shd w:val="clear" w:color="auto" w:fill="000000"/>
          </w:tcPr>
          <w:p w14:paraId="3C45983D" w14:textId="77777777" w:rsidR="00C60CBD" w:rsidRPr="00EE3E4F" w:rsidRDefault="00C66388" w:rsidP="002E539D">
            <w:pPr>
              <w:jc w:val="center"/>
              <w:rPr>
                <w:sz w:val="20"/>
                <w:lang w:bidi="ar-SA"/>
              </w:rPr>
            </w:pPr>
            <w:r w:rsidRPr="00C66388">
              <w:rPr>
                <w:sz w:val="20"/>
                <w:lang w:bidi="ar-SA"/>
              </w:rPr>
              <w:t>IC1396-20171114UT-380NUV-sum1h58m-Flattened-Log-HalfSize.jpg</w:t>
            </w:r>
          </w:p>
        </w:tc>
        <w:tc>
          <w:tcPr>
            <w:tcW w:w="4680" w:type="dxa"/>
            <w:shd w:val="clear" w:color="auto" w:fill="000000"/>
          </w:tcPr>
          <w:p w14:paraId="54EE31F4" w14:textId="77777777" w:rsidR="00C60CBD" w:rsidRPr="00EE3E4F" w:rsidRDefault="00C66388" w:rsidP="002E539D">
            <w:pPr>
              <w:jc w:val="center"/>
              <w:rPr>
                <w:sz w:val="20"/>
                <w:lang w:bidi="ar-SA"/>
              </w:rPr>
            </w:pPr>
            <w:r w:rsidRPr="00C66388">
              <w:rPr>
                <w:sz w:val="20"/>
                <w:lang w:bidi="ar-SA"/>
              </w:rPr>
              <w:t>NGC7822-20171114UT-380NUV-sum4h00m-Log-HalfSize.jpg</w:t>
            </w:r>
          </w:p>
        </w:tc>
      </w:tr>
    </w:tbl>
    <w:p w14:paraId="69E09CC7" w14:textId="77777777" w:rsidR="00C60CBD" w:rsidRDefault="00C60CBD" w:rsidP="00C60CBD">
      <w:pPr>
        <w:rPr>
          <w:lang w:bidi="ar-SA"/>
        </w:rPr>
      </w:pPr>
    </w:p>
    <w:p w14:paraId="68EB5EA6" w14:textId="77777777" w:rsidR="003F4779" w:rsidRDefault="003F4779" w:rsidP="00C60CBD">
      <w:pPr>
        <w:rPr>
          <w:lang w:bidi="ar-SA"/>
        </w:rPr>
      </w:pPr>
      <w:r>
        <w:rPr>
          <w:lang w:bidi="ar-SA"/>
        </w:rPr>
        <w:t>Now would be a good time to switch filter configuration on the ST2000 from:</w:t>
      </w:r>
    </w:p>
    <w:p w14:paraId="289AF6C6" w14:textId="77777777" w:rsidR="003F4779" w:rsidRDefault="00DA021E" w:rsidP="007A4F20">
      <w:pPr>
        <w:pStyle w:val="ListParagraph"/>
        <w:numPr>
          <w:ilvl w:val="0"/>
          <w:numId w:val="18"/>
        </w:numPr>
        <w:rPr>
          <w:lang w:bidi="ar-SA"/>
        </w:rPr>
      </w:pPr>
      <w:r>
        <w:rPr>
          <w:lang w:bidi="ar-SA"/>
        </w:rPr>
        <w:t>380NUV, 486HIB, 501OIII, 656HIA, 672SII to</w:t>
      </w:r>
    </w:p>
    <w:p w14:paraId="5BF9D60E" w14:textId="77777777" w:rsidR="00DA021E" w:rsidRDefault="00DA021E" w:rsidP="007A4F20">
      <w:pPr>
        <w:pStyle w:val="ListParagraph"/>
        <w:numPr>
          <w:ilvl w:val="0"/>
          <w:numId w:val="18"/>
        </w:numPr>
        <w:rPr>
          <w:lang w:bidi="ar-SA"/>
        </w:rPr>
      </w:pPr>
      <w:r>
        <w:rPr>
          <w:lang w:bidi="ar-SA"/>
        </w:rPr>
        <w:t xml:space="preserve">807NIR, 486HIB, 742NIR, </w:t>
      </w:r>
      <w:r w:rsidR="0071392B">
        <w:rPr>
          <w:lang w:bidi="ar-SA"/>
        </w:rPr>
        <w:t>656HIA</w:t>
      </w:r>
      <w:r>
        <w:rPr>
          <w:lang w:bidi="ar-SA"/>
        </w:rPr>
        <w:t>, 672SII</w:t>
      </w:r>
    </w:p>
    <w:p w14:paraId="1A95C5E8" w14:textId="77777777" w:rsidR="003F4779" w:rsidRDefault="003F4779" w:rsidP="00C60CBD">
      <w:pPr>
        <w:rPr>
          <w:lang w:bidi="ar-SA"/>
        </w:rPr>
      </w:pPr>
    </w:p>
    <w:p w14:paraId="7ED6218E" w14:textId="77777777" w:rsidR="00C60CBD" w:rsidRDefault="00C60CBD" w:rsidP="00C60CBD">
      <w:pPr>
        <w:rPr>
          <w:lang w:bidi="ar-SA"/>
        </w:rPr>
      </w:pPr>
      <w:r w:rsidRPr="004750F3">
        <w:rPr>
          <w:b/>
          <w:lang w:bidi="ar-SA"/>
        </w:rPr>
        <w:t>Data Disposition:</w:t>
      </w:r>
    </w:p>
    <w:p w14:paraId="77D24157" w14:textId="77777777" w:rsidR="00F731E8" w:rsidRDefault="00F731E8">
      <w:pPr>
        <w:rPr>
          <w:lang w:bidi="ar-SA"/>
        </w:rPr>
      </w:pPr>
    </w:p>
    <w:p w14:paraId="58219114" w14:textId="77777777" w:rsidR="00F731E8" w:rsidRDefault="00F731E8">
      <w:pPr>
        <w:rPr>
          <w:lang w:bidi="ar-SA"/>
        </w:rPr>
      </w:pPr>
    </w:p>
    <w:p w14:paraId="1AC78A74" w14:textId="77777777" w:rsidR="00F731E8" w:rsidRDefault="00F731E8">
      <w:pPr>
        <w:rPr>
          <w:rFonts w:cs="Arial"/>
          <w:b/>
          <w:bCs/>
          <w:sz w:val="26"/>
          <w:szCs w:val="26"/>
          <w:lang w:bidi="ar-SA"/>
        </w:rPr>
      </w:pPr>
      <w:r>
        <w:br w:type="page"/>
      </w:r>
    </w:p>
    <w:p w14:paraId="741743FA" w14:textId="77777777" w:rsidR="00F731E8" w:rsidRPr="00D4326C" w:rsidRDefault="00F731E8" w:rsidP="00F731E8">
      <w:pPr>
        <w:pStyle w:val="Heading3"/>
      </w:pPr>
      <w:bookmarkStart w:id="47" w:name="_Toc12884647"/>
      <w:r>
        <w:lastRenderedPageBreak/>
        <w:t xml:space="preserve">2017-Nov-14 (Nov-15 UT): </w:t>
      </w:r>
      <w:r w:rsidRPr="002B2B28">
        <w:t xml:space="preserve"> </w:t>
      </w:r>
      <w:r>
        <w:t>IC1396 and NGC7822 NIR</w:t>
      </w:r>
      <w:bookmarkEnd w:id="47"/>
    </w:p>
    <w:p w14:paraId="3B97C4BB" w14:textId="77777777" w:rsidR="00F731E8" w:rsidRDefault="00F731E8" w:rsidP="00F731E8">
      <w:pPr>
        <w:rPr>
          <w:color w:val="808080" w:themeColor="background1" w:themeShade="80"/>
          <w:sz w:val="20"/>
          <w:lang w:bidi="ar-SA"/>
        </w:rPr>
      </w:pPr>
      <w:r>
        <w:rPr>
          <w:color w:val="808080" w:themeColor="background1" w:themeShade="80"/>
          <w:sz w:val="20"/>
          <w:lang w:bidi="ar-SA"/>
        </w:rPr>
        <w:t>Last Updated 11/13/2017</w:t>
      </w:r>
    </w:p>
    <w:p w14:paraId="48631DF6" w14:textId="77777777" w:rsidR="00F731E8" w:rsidRDefault="00F731E8" w:rsidP="00F731E8">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731E8" w:rsidRPr="004174E0" w14:paraId="7C4BEA0A" w14:textId="77777777" w:rsidTr="004C28C2">
        <w:trPr>
          <w:jc w:val="center"/>
        </w:trPr>
        <w:tc>
          <w:tcPr>
            <w:tcW w:w="4680" w:type="dxa"/>
            <w:shd w:val="clear" w:color="auto" w:fill="000000"/>
            <w:vAlign w:val="center"/>
          </w:tcPr>
          <w:p w14:paraId="1D815304" w14:textId="77777777" w:rsidR="00F731E8" w:rsidRDefault="00F731E8" w:rsidP="004C28C2">
            <w:pPr>
              <w:jc w:val="center"/>
              <w:rPr>
                <w:noProof/>
                <w:color w:val="808080" w:themeColor="background1" w:themeShade="80"/>
                <w:sz w:val="20"/>
                <w:lang w:bidi="ar-SA"/>
              </w:rPr>
            </w:pPr>
            <w:r>
              <w:rPr>
                <w:noProof/>
              </w:rPr>
              <w:drawing>
                <wp:inline distT="0" distB="0" distL="0" distR="0" wp14:anchorId="24D3A862" wp14:editId="66EF6C93">
                  <wp:extent cx="2926080" cy="2194560"/>
                  <wp:effectExtent l="0" t="0" r="762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55A8278" w14:textId="77777777" w:rsidR="00F731E8" w:rsidRPr="004174E0" w:rsidRDefault="00F731E8" w:rsidP="004C28C2">
            <w:pPr>
              <w:jc w:val="center"/>
              <w:rPr>
                <w:sz w:val="20"/>
                <w:lang w:bidi="ar-SA"/>
              </w:rPr>
            </w:pPr>
            <w:r>
              <w:rPr>
                <w:noProof/>
              </w:rPr>
              <w:drawing>
                <wp:inline distT="0" distB="0" distL="0" distR="0" wp14:anchorId="0A252D5B" wp14:editId="4F49A964">
                  <wp:extent cx="2926080" cy="2194560"/>
                  <wp:effectExtent l="0" t="0" r="762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731E8" w:rsidRPr="00EE3E4F" w14:paraId="2E77CB76" w14:textId="77777777" w:rsidTr="004C28C2">
        <w:trPr>
          <w:jc w:val="center"/>
        </w:trPr>
        <w:tc>
          <w:tcPr>
            <w:tcW w:w="4680" w:type="dxa"/>
            <w:shd w:val="clear" w:color="auto" w:fill="000000"/>
          </w:tcPr>
          <w:p w14:paraId="075E8789" w14:textId="77777777" w:rsidR="00F731E8" w:rsidRPr="00EE3E4F" w:rsidRDefault="00F731E8" w:rsidP="004C28C2">
            <w:pPr>
              <w:jc w:val="center"/>
              <w:rPr>
                <w:sz w:val="20"/>
                <w:lang w:bidi="ar-SA"/>
              </w:rPr>
            </w:pPr>
            <w:r w:rsidRPr="00F731E8">
              <w:rPr>
                <w:sz w:val="20"/>
                <w:lang w:bidi="ar-SA"/>
              </w:rPr>
              <w:t>IC1396-20171115UT-807NIR-sum1h55m-Flattened-Log-HalfSize.jpg</w:t>
            </w:r>
          </w:p>
        </w:tc>
        <w:tc>
          <w:tcPr>
            <w:tcW w:w="4680" w:type="dxa"/>
            <w:shd w:val="clear" w:color="auto" w:fill="000000"/>
          </w:tcPr>
          <w:p w14:paraId="508236A9" w14:textId="77777777" w:rsidR="00F731E8" w:rsidRPr="00EE3E4F" w:rsidRDefault="00F731E8" w:rsidP="004C28C2">
            <w:pPr>
              <w:jc w:val="center"/>
              <w:rPr>
                <w:sz w:val="20"/>
                <w:lang w:bidi="ar-SA"/>
              </w:rPr>
            </w:pPr>
            <w:r w:rsidRPr="00F731E8">
              <w:rPr>
                <w:sz w:val="20"/>
                <w:lang w:bidi="ar-SA"/>
              </w:rPr>
              <w:t>IC1396-20171115UT-742NIR-sum1h10m-Flattened-Log-HalfSize.jpg</w:t>
            </w:r>
          </w:p>
        </w:tc>
      </w:tr>
      <w:tr w:rsidR="00F731E8" w:rsidRPr="004174E0" w14:paraId="31A40462" w14:textId="77777777" w:rsidTr="004C28C2">
        <w:trPr>
          <w:jc w:val="center"/>
        </w:trPr>
        <w:tc>
          <w:tcPr>
            <w:tcW w:w="4680" w:type="dxa"/>
            <w:shd w:val="clear" w:color="auto" w:fill="000000"/>
            <w:vAlign w:val="center"/>
          </w:tcPr>
          <w:p w14:paraId="44C52E15" w14:textId="77777777" w:rsidR="00F731E8" w:rsidRDefault="00F731E8" w:rsidP="004C28C2">
            <w:pPr>
              <w:jc w:val="center"/>
              <w:rPr>
                <w:noProof/>
                <w:color w:val="808080" w:themeColor="background1" w:themeShade="80"/>
                <w:sz w:val="20"/>
                <w:lang w:bidi="ar-SA"/>
              </w:rPr>
            </w:pPr>
            <w:r>
              <w:rPr>
                <w:noProof/>
              </w:rPr>
              <w:drawing>
                <wp:inline distT="0" distB="0" distL="0" distR="0" wp14:anchorId="57F4370C" wp14:editId="4EF09968">
                  <wp:extent cx="2926080" cy="2194560"/>
                  <wp:effectExtent l="0" t="0" r="762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B85A8A7" w14:textId="77777777" w:rsidR="00F731E8" w:rsidRPr="004174E0" w:rsidRDefault="00F731E8" w:rsidP="004C28C2">
            <w:pPr>
              <w:jc w:val="center"/>
              <w:rPr>
                <w:sz w:val="20"/>
                <w:lang w:bidi="ar-SA"/>
              </w:rPr>
            </w:pPr>
          </w:p>
        </w:tc>
      </w:tr>
      <w:tr w:rsidR="00F731E8" w:rsidRPr="00EE3E4F" w14:paraId="6210E1A4" w14:textId="77777777" w:rsidTr="004C28C2">
        <w:trPr>
          <w:jc w:val="center"/>
        </w:trPr>
        <w:tc>
          <w:tcPr>
            <w:tcW w:w="4680" w:type="dxa"/>
            <w:shd w:val="clear" w:color="auto" w:fill="000000"/>
          </w:tcPr>
          <w:p w14:paraId="7C48E4C9" w14:textId="77777777" w:rsidR="00F731E8" w:rsidRPr="00EE3E4F" w:rsidRDefault="00F731E8" w:rsidP="004C28C2">
            <w:pPr>
              <w:jc w:val="center"/>
              <w:rPr>
                <w:sz w:val="20"/>
                <w:lang w:bidi="ar-SA"/>
              </w:rPr>
            </w:pPr>
            <w:r w:rsidRPr="00F731E8">
              <w:rPr>
                <w:sz w:val="20"/>
                <w:lang w:bidi="ar-SA"/>
              </w:rPr>
              <w:t>NGC7822-20171115UT-807NIR-sum1h25-Flattened-Log-HalfSize.jpg</w:t>
            </w:r>
          </w:p>
        </w:tc>
        <w:tc>
          <w:tcPr>
            <w:tcW w:w="4680" w:type="dxa"/>
            <w:shd w:val="clear" w:color="auto" w:fill="000000"/>
          </w:tcPr>
          <w:p w14:paraId="137DF446" w14:textId="77777777" w:rsidR="00F731E8" w:rsidRPr="00EE3E4F" w:rsidRDefault="00F731E8" w:rsidP="004C28C2">
            <w:pPr>
              <w:jc w:val="center"/>
              <w:rPr>
                <w:sz w:val="20"/>
                <w:lang w:bidi="ar-SA"/>
              </w:rPr>
            </w:pPr>
          </w:p>
        </w:tc>
      </w:tr>
    </w:tbl>
    <w:p w14:paraId="3CAD43F8" w14:textId="77777777" w:rsidR="00F731E8" w:rsidRDefault="00F731E8" w:rsidP="00F731E8">
      <w:pPr>
        <w:rPr>
          <w:lang w:bidi="ar-SA"/>
        </w:rPr>
      </w:pPr>
    </w:p>
    <w:p w14:paraId="5E155071" w14:textId="77777777" w:rsidR="00F731E8" w:rsidRDefault="00CE2B8D" w:rsidP="00F731E8">
      <w:pPr>
        <w:rPr>
          <w:lang w:bidi="ar-SA"/>
        </w:rPr>
      </w:pPr>
      <w:r>
        <w:rPr>
          <w:lang w:bidi="ar-SA"/>
        </w:rPr>
        <w:t xml:space="preserve">NOTE: I really need to create a dedicated nebular analysis report.  It is clear from the images of IC1396 above that the emission seen in &gt;807nm and &gt;742nm has some substantial differences. </w:t>
      </w:r>
      <w:r w:rsidR="009B7E31">
        <w:rPr>
          <w:lang w:bidi="ar-SA"/>
        </w:rPr>
        <w:t>The &gt;807nm image more closely resembles the 672SII image and the &gt;742nm image has some semblance to the 501OIII image.  Good resources to borrow from are the 2016 Observing Notes report, especially the M42 section; the M42 Report itself; and the Flux Calibration report.</w:t>
      </w:r>
    </w:p>
    <w:p w14:paraId="72BBE699" w14:textId="77777777" w:rsidR="00CE2B8D" w:rsidRDefault="00CE2B8D" w:rsidP="00F731E8">
      <w:pPr>
        <w:rPr>
          <w:lang w:bidi="ar-SA"/>
        </w:rPr>
      </w:pPr>
    </w:p>
    <w:p w14:paraId="2D8A7CD6" w14:textId="77777777" w:rsidR="00CE2B8D" w:rsidRDefault="00CE2B8D" w:rsidP="00F731E8">
      <w:pPr>
        <w:rPr>
          <w:lang w:bidi="ar-SA"/>
        </w:rPr>
      </w:pPr>
    </w:p>
    <w:p w14:paraId="34E3DDF5" w14:textId="77777777" w:rsidR="00F731E8" w:rsidRDefault="00F731E8" w:rsidP="00F731E8">
      <w:pPr>
        <w:rPr>
          <w:lang w:bidi="ar-SA"/>
        </w:rPr>
      </w:pPr>
      <w:r w:rsidRPr="004750F3">
        <w:rPr>
          <w:b/>
          <w:lang w:bidi="ar-SA"/>
        </w:rPr>
        <w:t>Data Disposition:</w:t>
      </w:r>
    </w:p>
    <w:p w14:paraId="24C6CD08" w14:textId="77777777" w:rsidR="00EF15AE" w:rsidRDefault="00EF15AE">
      <w:pPr>
        <w:rPr>
          <w:lang w:bidi="ar-SA"/>
        </w:rPr>
      </w:pPr>
    </w:p>
    <w:p w14:paraId="79B47B41" w14:textId="77777777" w:rsidR="00EF15AE" w:rsidRDefault="00EF15AE">
      <w:pPr>
        <w:rPr>
          <w:rFonts w:cs="Arial"/>
          <w:b/>
          <w:bCs/>
          <w:sz w:val="26"/>
          <w:szCs w:val="26"/>
          <w:lang w:bidi="ar-SA"/>
        </w:rPr>
      </w:pPr>
      <w:r>
        <w:br w:type="page"/>
      </w:r>
    </w:p>
    <w:p w14:paraId="1BE9542B" w14:textId="77777777" w:rsidR="00EF15AE" w:rsidRPr="00D4326C" w:rsidRDefault="00EF15AE" w:rsidP="00EF15AE">
      <w:pPr>
        <w:pStyle w:val="Heading3"/>
      </w:pPr>
      <w:bookmarkStart w:id="48" w:name="_Toc12884648"/>
      <w:r>
        <w:lastRenderedPageBreak/>
        <w:t xml:space="preserve">2017-Nov-15 (Nov-16 UT): </w:t>
      </w:r>
      <w:r w:rsidRPr="002B2B28">
        <w:t xml:space="preserve"> </w:t>
      </w:r>
      <w:r>
        <w:t>NGC7822 and IC1805</w:t>
      </w:r>
      <w:bookmarkEnd w:id="48"/>
    </w:p>
    <w:p w14:paraId="614EAA4B" w14:textId="77777777" w:rsidR="00EF15AE" w:rsidRDefault="00EF15AE" w:rsidP="00EF15AE">
      <w:pPr>
        <w:rPr>
          <w:color w:val="808080" w:themeColor="background1" w:themeShade="80"/>
          <w:sz w:val="20"/>
          <w:lang w:bidi="ar-SA"/>
        </w:rPr>
      </w:pPr>
      <w:r>
        <w:rPr>
          <w:color w:val="808080" w:themeColor="background1" w:themeShade="80"/>
          <w:sz w:val="20"/>
          <w:lang w:bidi="ar-SA"/>
        </w:rPr>
        <w:t>Last Updated 11/16/2017</w:t>
      </w:r>
    </w:p>
    <w:p w14:paraId="21E7F3B0" w14:textId="77777777" w:rsidR="00EF15AE" w:rsidRDefault="00EF15AE" w:rsidP="00EF15AE">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15AE" w:rsidRPr="004174E0" w14:paraId="2942E103" w14:textId="77777777" w:rsidTr="007C77EE">
        <w:trPr>
          <w:jc w:val="center"/>
        </w:trPr>
        <w:tc>
          <w:tcPr>
            <w:tcW w:w="4680" w:type="dxa"/>
            <w:shd w:val="clear" w:color="auto" w:fill="000000"/>
            <w:vAlign w:val="center"/>
          </w:tcPr>
          <w:p w14:paraId="5A7C64C1" w14:textId="77777777" w:rsidR="00EF15AE" w:rsidRDefault="00DD2477" w:rsidP="007C77EE">
            <w:pPr>
              <w:jc w:val="center"/>
              <w:rPr>
                <w:noProof/>
                <w:color w:val="808080" w:themeColor="background1" w:themeShade="80"/>
                <w:sz w:val="20"/>
                <w:lang w:bidi="ar-SA"/>
              </w:rPr>
            </w:pPr>
            <w:r>
              <w:rPr>
                <w:noProof/>
              </w:rPr>
              <w:drawing>
                <wp:inline distT="0" distB="0" distL="0" distR="0" wp14:anchorId="7F3A00A5" wp14:editId="6F37C049">
                  <wp:extent cx="2926080" cy="2194560"/>
                  <wp:effectExtent l="0" t="0" r="762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1321454" w14:textId="77777777" w:rsidR="00EF15AE" w:rsidRPr="004174E0" w:rsidRDefault="00DD2477" w:rsidP="007C77EE">
            <w:pPr>
              <w:jc w:val="center"/>
              <w:rPr>
                <w:sz w:val="20"/>
                <w:lang w:bidi="ar-SA"/>
              </w:rPr>
            </w:pPr>
            <w:r>
              <w:rPr>
                <w:noProof/>
              </w:rPr>
              <w:drawing>
                <wp:inline distT="0" distB="0" distL="0" distR="0" wp14:anchorId="48D8A495" wp14:editId="3A2ECFE8">
                  <wp:extent cx="2926080" cy="2194560"/>
                  <wp:effectExtent l="0" t="0" r="762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14:paraId="4853FC1E" w14:textId="77777777" w:rsidTr="007C77EE">
        <w:trPr>
          <w:jc w:val="center"/>
        </w:trPr>
        <w:tc>
          <w:tcPr>
            <w:tcW w:w="4680" w:type="dxa"/>
            <w:shd w:val="clear" w:color="auto" w:fill="000000"/>
          </w:tcPr>
          <w:p w14:paraId="05BF0BBB" w14:textId="77777777" w:rsidR="00EF15AE" w:rsidRPr="00EE3E4F" w:rsidRDefault="00DD2477" w:rsidP="007C77EE">
            <w:pPr>
              <w:jc w:val="center"/>
              <w:rPr>
                <w:sz w:val="20"/>
                <w:lang w:bidi="ar-SA"/>
              </w:rPr>
            </w:pPr>
            <w:r w:rsidRPr="00DD2477">
              <w:rPr>
                <w:sz w:val="20"/>
                <w:lang w:bidi="ar-SA"/>
              </w:rPr>
              <w:t>NGC7822-20171116UT-486HIB-sum1h00m-Flattened-Log-HalfSize.jpg</w:t>
            </w:r>
          </w:p>
        </w:tc>
        <w:tc>
          <w:tcPr>
            <w:tcW w:w="4680" w:type="dxa"/>
            <w:shd w:val="clear" w:color="auto" w:fill="000000"/>
          </w:tcPr>
          <w:p w14:paraId="0D31BE08" w14:textId="77777777" w:rsidR="00EF15AE" w:rsidRPr="00EE3E4F" w:rsidRDefault="00DD2477" w:rsidP="007C77EE">
            <w:pPr>
              <w:jc w:val="center"/>
              <w:rPr>
                <w:sz w:val="20"/>
                <w:lang w:bidi="ar-SA"/>
              </w:rPr>
            </w:pPr>
            <w:r w:rsidRPr="00DD2477">
              <w:rPr>
                <w:sz w:val="20"/>
                <w:lang w:bidi="ar-SA"/>
              </w:rPr>
              <w:t>NGC7822-20171116UT-742NIR-sum1h05m-Flattened-Log-HalfSize.jpg</w:t>
            </w:r>
          </w:p>
        </w:tc>
      </w:tr>
      <w:tr w:rsidR="00EF15AE" w:rsidRPr="004174E0" w14:paraId="71DD3418" w14:textId="77777777" w:rsidTr="007C77EE">
        <w:trPr>
          <w:jc w:val="center"/>
        </w:trPr>
        <w:tc>
          <w:tcPr>
            <w:tcW w:w="4680" w:type="dxa"/>
            <w:shd w:val="clear" w:color="auto" w:fill="000000"/>
            <w:vAlign w:val="center"/>
          </w:tcPr>
          <w:p w14:paraId="58FBE21D" w14:textId="77777777" w:rsidR="00EF15AE" w:rsidRDefault="00AD6135" w:rsidP="007C77EE">
            <w:pPr>
              <w:jc w:val="center"/>
              <w:rPr>
                <w:noProof/>
                <w:color w:val="808080" w:themeColor="background1" w:themeShade="80"/>
                <w:sz w:val="20"/>
                <w:lang w:bidi="ar-SA"/>
              </w:rPr>
            </w:pPr>
            <w:r>
              <w:rPr>
                <w:noProof/>
              </w:rPr>
              <w:drawing>
                <wp:inline distT="0" distB="0" distL="0" distR="0" wp14:anchorId="30EAC0B6" wp14:editId="38EFE042">
                  <wp:extent cx="2926080" cy="2194560"/>
                  <wp:effectExtent l="0" t="0" r="762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21E5CDC" w14:textId="77777777" w:rsidR="00EF15AE" w:rsidRPr="004174E0" w:rsidRDefault="00AD6135" w:rsidP="007C77EE">
            <w:pPr>
              <w:jc w:val="center"/>
              <w:rPr>
                <w:sz w:val="20"/>
                <w:lang w:bidi="ar-SA"/>
              </w:rPr>
            </w:pPr>
            <w:r>
              <w:rPr>
                <w:noProof/>
              </w:rPr>
              <w:drawing>
                <wp:inline distT="0" distB="0" distL="0" distR="0" wp14:anchorId="657B0B28" wp14:editId="3C67ECCD">
                  <wp:extent cx="2926080" cy="2194560"/>
                  <wp:effectExtent l="0" t="0" r="762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14:paraId="4A073E1F" w14:textId="77777777" w:rsidTr="007C77EE">
        <w:trPr>
          <w:jc w:val="center"/>
        </w:trPr>
        <w:tc>
          <w:tcPr>
            <w:tcW w:w="4680" w:type="dxa"/>
            <w:shd w:val="clear" w:color="auto" w:fill="000000"/>
          </w:tcPr>
          <w:p w14:paraId="4E246432" w14:textId="77777777" w:rsidR="00EF15AE" w:rsidRPr="00EE3E4F" w:rsidRDefault="00AD6135" w:rsidP="007C77EE">
            <w:pPr>
              <w:jc w:val="center"/>
              <w:rPr>
                <w:sz w:val="20"/>
                <w:lang w:bidi="ar-SA"/>
              </w:rPr>
            </w:pPr>
            <w:r w:rsidRPr="00AD6135">
              <w:rPr>
                <w:sz w:val="20"/>
                <w:lang w:bidi="ar-SA"/>
              </w:rPr>
              <w:t>IC1805-20171116UT-672SII-sum3h00m-Flattened-Log-HalfSize.jpg</w:t>
            </w:r>
          </w:p>
        </w:tc>
        <w:tc>
          <w:tcPr>
            <w:tcW w:w="4680" w:type="dxa"/>
            <w:shd w:val="clear" w:color="auto" w:fill="000000"/>
          </w:tcPr>
          <w:p w14:paraId="6524A628" w14:textId="77777777" w:rsidR="00EF15AE" w:rsidRPr="00EE3E4F" w:rsidRDefault="00AD6135" w:rsidP="007C77EE">
            <w:pPr>
              <w:jc w:val="center"/>
              <w:rPr>
                <w:sz w:val="20"/>
                <w:lang w:bidi="ar-SA"/>
              </w:rPr>
            </w:pPr>
            <w:r w:rsidRPr="00AD6135">
              <w:rPr>
                <w:sz w:val="20"/>
                <w:lang w:bidi="ar-SA"/>
              </w:rPr>
              <w:t>IC1805-20171116UT-742NIR-sum1h25m-Flattened-Log-HalfSize.jpg</w:t>
            </w:r>
          </w:p>
        </w:tc>
      </w:tr>
    </w:tbl>
    <w:p w14:paraId="12E71331" w14:textId="77777777" w:rsidR="00EF15AE" w:rsidRDefault="00EF15AE" w:rsidP="00EF15AE">
      <w:pPr>
        <w:rPr>
          <w:lang w:bidi="ar-SA"/>
        </w:rPr>
      </w:pPr>
    </w:p>
    <w:p w14:paraId="45D7EFCE" w14:textId="77777777" w:rsidR="007C77EE" w:rsidRDefault="007C77EE">
      <w:pPr>
        <w:rPr>
          <w:lang w:bidi="ar-SA"/>
        </w:rPr>
      </w:pPr>
      <w:r>
        <w:rPr>
          <w:noProof/>
        </w:rPr>
        <w:drawing>
          <wp:inline distT="0" distB="0" distL="0" distR="0" wp14:anchorId="79F44431" wp14:editId="2AE91632">
            <wp:extent cx="2926080" cy="21945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081783BC" w14:textId="77777777" w:rsidR="0096190D" w:rsidRPr="00681C4C" w:rsidRDefault="007C77EE">
      <w:pPr>
        <w:rPr>
          <w:lang w:bidi="ar-SA"/>
        </w:rPr>
      </w:pPr>
      <w:r w:rsidRPr="007C77EE">
        <w:rPr>
          <w:lang w:bidi="ar-SA"/>
        </w:rPr>
        <w:t>IC1805-2X1X-RGB-SHO-Sat130pct-ColBal-HalfSize.jpg</w:t>
      </w:r>
    </w:p>
    <w:p w14:paraId="09258B3B" w14:textId="77777777" w:rsidR="0096190D" w:rsidRPr="00D4326C" w:rsidRDefault="0096190D" w:rsidP="0096190D">
      <w:pPr>
        <w:pStyle w:val="Heading3"/>
      </w:pPr>
      <w:bookmarkStart w:id="49" w:name="_Toc12884649"/>
      <w:r>
        <w:lastRenderedPageBreak/>
        <w:t>2017-Nov-28 (Nov-29 UT): Neptune, Uranus, Satellites and the Moon</w:t>
      </w:r>
      <w:bookmarkEnd w:id="49"/>
    </w:p>
    <w:p w14:paraId="005B184D" w14:textId="77777777" w:rsidR="0096190D" w:rsidRDefault="0096190D" w:rsidP="0096190D">
      <w:pPr>
        <w:rPr>
          <w:color w:val="808080" w:themeColor="background1" w:themeShade="80"/>
          <w:sz w:val="20"/>
          <w:lang w:bidi="ar-SA"/>
        </w:rPr>
      </w:pPr>
      <w:r>
        <w:rPr>
          <w:color w:val="808080" w:themeColor="background1" w:themeShade="80"/>
          <w:sz w:val="20"/>
          <w:lang w:bidi="ar-SA"/>
        </w:rPr>
        <w:t>Last Updated 1</w:t>
      </w:r>
      <w:r w:rsidR="001C21C7">
        <w:rPr>
          <w:color w:val="808080" w:themeColor="background1" w:themeShade="80"/>
          <w:sz w:val="20"/>
          <w:lang w:bidi="ar-SA"/>
        </w:rPr>
        <w:t>2</w:t>
      </w:r>
      <w:r>
        <w:rPr>
          <w:color w:val="808080" w:themeColor="background1" w:themeShade="80"/>
          <w:sz w:val="20"/>
          <w:lang w:bidi="ar-SA"/>
        </w:rPr>
        <w:t>/3/2017</w:t>
      </w:r>
    </w:p>
    <w:p w14:paraId="41BFE87C" w14:textId="77777777" w:rsidR="001C21C7" w:rsidRDefault="001C21C7"/>
    <w:p w14:paraId="7A46C4D2" w14:textId="77777777" w:rsidR="0096190D" w:rsidRDefault="005348A7">
      <w:pPr>
        <w:rPr>
          <w:b/>
          <w:u w:val="single"/>
          <w:lang w:bidi="ar-SA"/>
        </w:rPr>
      </w:pPr>
      <w:r w:rsidRPr="005348A7">
        <w:rPr>
          <w:b/>
          <w:u w:val="single"/>
          <w:lang w:bidi="ar-SA"/>
        </w:rPr>
        <w:t>NEPTUNE</w:t>
      </w:r>
    </w:p>
    <w:p w14:paraId="07F9AA79" w14:textId="77777777" w:rsidR="005348A7" w:rsidRDefault="005348A7">
      <w:pPr>
        <w:rPr>
          <w:lang w:bidi="ar-SA"/>
        </w:rPr>
      </w:pPr>
    </w:p>
    <w:p w14:paraId="100D92F1" w14:textId="77777777" w:rsidR="005348A7" w:rsidRPr="005348A7" w:rsidRDefault="005348A7">
      <w:pPr>
        <w:rPr>
          <w:lang w:bidi="ar-SA"/>
        </w:rPr>
      </w:pPr>
      <w:r>
        <w:rPr>
          <w:lang w:bidi="ar-SA"/>
        </w:rPr>
        <w:t xml:space="preserve">Despite very good seeing (better than predicted), I do not appear to have captured the </w:t>
      </w:r>
      <w:r w:rsidR="009B2698">
        <w:rPr>
          <w:lang w:bidi="ar-SA"/>
        </w:rPr>
        <w:t>bright</w:t>
      </w:r>
      <w:r>
        <w:rPr>
          <w:lang w:bidi="ar-SA"/>
        </w:rPr>
        <w:t xml:space="preserve"> equatorial storm. It seems I really do need more aperture.  </w:t>
      </w:r>
      <w:r w:rsidR="00547299">
        <w:rPr>
          <w:lang w:bidi="ar-SA"/>
        </w:rPr>
        <w:t>On the good side, I do seem to have a very clearly resolved limb. Also, since the NIR images and CLR images were taken with a linear gamma, it should be straightforward to do photometry.  I should have both NIR and CLR photometry for Triton, but only NIR photometry for Neptune since the CLR channel is saturate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40216" w:rsidRPr="00F079DA" w14:paraId="47E76645" w14:textId="77777777" w:rsidTr="005348A7">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3CAD6C1" w14:textId="77777777" w:rsidR="00540216" w:rsidRPr="00F079DA" w:rsidRDefault="00A55ECF" w:rsidP="00540216">
            <w:pPr>
              <w:jc w:val="center"/>
              <w:rPr>
                <w:noProof/>
                <w:color w:val="FFFFFF" w:themeColor="background1"/>
                <w:sz w:val="20"/>
                <w:lang w:bidi="ar-SA"/>
              </w:rPr>
            </w:pPr>
            <w:r>
              <w:rPr>
                <w:noProof/>
              </w:rPr>
              <w:drawing>
                <wp:inline distT="0" distB="0" distL="0" distR="0" wp14:anchorId="4B054285" wp14:editId="23D5D7A9">
                  <wp:extent cx="950976" cy="950976"/>
                  <wp:effectExtent l="0" t="0" r="1905" b="1905"/>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950976" cy="95097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79D9496" w14:textId="77777777" w:rsidR="00540216" w:rsidRPr="00F079DA" w:rsidRDefault="00A55ECF" w:rsidP="00540216">
            <w:pPr>
              <w:jc w:val="center"/>
              <w:rPr>
                <w:color w:val="FFFFFF" w:themeColor="background1"/>
                <w:sz w:val="20"/>
                <w:lang w:bidi="ar-SA"/>
              </w:rPr>
            </w:pPr>
            <w:r>
              <w:rPr>
                <w:noProof/>
              </w:rPr>
              <w:drawing>
                <wp:inline distT="0" distB="0" distL="0" distR="0" wp14:anchorId="5DBF4516" wp14:editId="0DCA3CE7">
                  <wp:extent cx="1479550" cy="1433830"/>
                  <wp:effectExtent l="0" t="0" r="635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479550" cy="1433830"/>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35A1CAE" w14:textId="77777777" w:rsidR="00540216" w:rsidRPr="00F079DA" w:rsidRDefault="005348A7" w:rsidP="00540216">
            <w:pPr>
              <w:jc w:val="center"/>
              <w:rPr>
                <w:color w:val="FFFFFF" w:themeColor="background1"/>
                <w:sz w:val="20"/>
                <w:lang w:bidi="ar-SA"/>
              </w:rPr>
            </w:pPr>
            <w:r>
              <w:rPr>
                <w:noProof/>
              </w:rPr>
              <w:drawing>
                <wp:inline distT="0" distB="0" distL="0" distR="0" wp14:anchorId="228F3094" wp14:editId="6A475C41">
                  <wp:extent cx="1136843" cy="1113914"/>
                  <wp:effectExtent l="0" t="0" r="635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136843" cy="111391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330AFF0D" w14:textId="77777777" w:rsidR="00540216" w:rsidRPr="00F079DA" w:rsidRDefault="005348A7" w:rsidP="005348A7">
            <w:pPr>
              <w:jc w:val="center"/>
              <w:rPr>
                <w:color w:val="FFFFFF" w:themeColor="background1"/>
                <w:sz w:val="20"/>
                <w:lang w:bidi="ar-SA"/>
              </w:rPr>
            </w:pPr>
            <w:r>
              <w:rPr>
                <w:noProof/>
              </w:rPr>
              <w:drawing>
                <wp:inline distT="0" distB="0" distL="0" distR="0" wp14:anchorId="4EAB162F" wp14:editId="147EEA7C">
                  <wp:extent cx="1143000" cy="1115568"/>
                  <wp:effectExtent l="0" t="0" r="0" b="889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143000" cy="1115568"/>
                          </a:xfrm>
                          <a:prstGeom prst="rect">
                            <a:avLst/>
                          </a:prstGeom>
                          <a:noFill/>
                          <a:ln>
                            <a:noFill/>
                          </a:ln>
                        </pic:spPr>
                      </pic:pic>
                    </a:graphicData>
                  </a:graphic>
                </wp:inline>
              </w:drawing>
            </w:r>
          </w:p>
        </w:tc>
      </w:tr>
      <w:tr w:rsidR="00540216" w:rsidRPr="00F079DA" w14:paraId="36E394EB" w14:textId="77777777" w:rsidTr="00540216">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134B4906" w14:textId="77777777" w:rsidR="00540216" w:rsidRPr="00F079DA" w:rsidRDefault="00A55ECF" w:rsidP="00540216">
            <w:pPr>
              <w:jc w:val="center"/>
              <w:rPr>
                <w:color w:val="FFFFFF" w:themeColor="background1"/>
                <w:sz w:val="20"/>
                <w:lang w:bidi="ar-SA"/>
              </w:rPr>
            </w:pPr>
            <w:r w:rsidRPr="00A55ECF">
              <w:rPr>
                <w:color w:val="FFFFFF" w:themeColor="background1"/>
                <w:sz w:val="20"/>
                <w:lang w:bidi="ar-SA"/>
              </w:rPr>
              <w:t>2017-11-29-0227_2-Neptune_685NIR_Gam50-Waveletes2x5+3x10+4x5.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4A3D2A7E" w14:textId="77777777" w:rsidR="00540216" w:rsidRPr="00F079DA" w:rsidRDefault="00A55ECF" w:rsidP="00540216">
            <w:pPr>
              <w:tabs>
                <w:tab w:val="left" w:pos="954"/>
              </w:tabs>
              <w:jc w:val="center"/>
              <w:rPr>
                <w:color w:val="FFFFFF" w:themeColor="background1"/>
                <w:sz w:val="20"/>
                <w:lang w:bidi="ar-SA"/>
              </w:rPr>
            </w:pPr>
            <w:r w:rsidRPr="00A55ECF">
              <w:rPr>
                <w:color w:val="FFFFFF" w:themeColor="background1"/>
                <w:sz w:val="20"/>
                <w:lang w:bidi="ar-SA"/>
              </w:rPr>
              <w:t>2017-11-29-0227_2-Neptune_685NIR_Gam50-Waveletes2x10+3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7941045" w14:textId="77777777"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312_2-Neptune_550CLR_Gam50-Stack114-Wavelets3x10+4x10-Str0to128-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6410180" w14:textId="77777777"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230_4-Neptune_685NIR_Gam50-Stack600-Wavelets3x5+4x5+Wavelets1x15+2x10-Str0to32-Crop.jpg</w:t>
            </w:r>
          </w:p>
        </w:tc>
      </w:tr>
    </w:tbl>
    <w:p w14:paraId="53D4DA4E" w14:textId="77777777" w:rsidR="00681C4C" w:rsidRDefault="00681C4C">
      <w:pPr>
        <w:rPr>
          <w:lang w:bidi="ar-SA"/>
        </w:rPr>
      </w:pPr>
    </w:p>
    <w:p w14:paraId="27C7C17F" w14:textId="77777777" w:rsidR="00866D5D" w:rsidRDefault="00866D5D">
      <w:pPr>
        <w:rPr>
          <w:b/>
          <w:u w:val="single"/>
          <w:lang w:bidi="ar-SA"/>
        </w:rPr>
      </w:pPr>
      <w:r>
        <w:rPr>
          <w:b/>
          <w:u w:val="single"/>
          <w:lang w:bidi="ar-SA"/>
        </w:rPr>
        <w:br w:type="page"/>
      </w:r>
    </w:p>
    <w:p w14:paraId="3556F2D7" w14:textId="77777777" w:rsidR="00681C4C" w:rsidRPr="00866D5D" w:rsidRDefault="00866D5D">
      <w:pPr>
        <w:rPr>
          <w:b/>
          <w:u w:val="single"/>
          <w:lang w:bidi="ar-SA"/>
        </w:rPr>
      </w:pPr>
      <w:r w:rsidRPr="00866D5D">
        <w:rPr>
          <w:b/>
          <w:u w:val="single"/>
          <w:lang w:bidi="ar-SA"/>
        </w:rPr>
        <w:lastRenderedPageBreak/>
        <w:t>URANUS</w:t>
      </w:r>
    </w:p>
    <w:p w14:paraId="63AEE371" w14:textId="77777777"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81388" w:rsidRPr="00F079DA" w14:paraId="5D3D75A3" w14:textId="77777777"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7584EE0" w14:textId="77777777" w:rsidR="00C81388" w:rsidRPr="00F079DA" w:rsidRDefault="00C81388" w:rsidP="00CC404C">
            <w:pPr>
              <w:jc w:val="center"/>
              <w:rPr>
                <w:noProof/>
                <w:color w:val="FFFFFF" w:themeColor="background1"/>
                <w:sz w:val="20"/>
                <w:lang w:bidi="ar-SA"/>
              </w:rPr>
            </w:pPr>
            <w:r>
              <w:rPr>
                <w:noProof/>
              </w:rPr>
              <w:drawing>
                <wp:inline distT="0" distB="0" distL="0" distR="0" wp14:anchorId="63F64F9E" wp14:editId="7B593F8E">
                  <wp:extent cx="954405" cy="95440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1D6C5A3" w14:textId="77777777" w:rsidR="00C81388" w:rsidRPr="00F079DA" w:rsidRDefault="00C81388" w:rsidP="00CC404C">
            <w:pPr>
              <w:jc w:val="center"/>
              <w:rPr>
                <w:color w:val="FFFFFF" w:themeColor="background1"/>
                <w:sz w:val="20"/>
                <w:lang w:bidi="ar-SA"/>
              </w:rPr>
            </w:pPr>
            <w:r>
              <w:rPr>
                <w:noProof/>
              </w:rPr>
              <w:drawing>
                <wp:inline distT="0" distB="0" distL="0" distR="0" wp14:anchorId="29E81EA7" wp14:editId="48ECAE15">
                  <wp:extent cx="1069848" cy="1069848"/>
                  <wp:effectExtent l="0" t="0" r="0" b="0"/>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069848" cy="1069848"/>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768C506" w14:textId="77777777" w:rsidR="00C81388" w:rsidRPr="00F079DA" w:rsidRDefault="009B1415" w:rsidP="00CC404C">
            <w:pPr>
              <w:jc w:val="center"/>
              <w:rPr>
                <w:color w:val="FFFFFF" w:themeColor="background1"/>
                <w:sz w:val="20"/>
                <w:lang w:bidi="ar-SA"/>
              </w:rPr>
            </w:pPr>
            <w:r>
              <w:rPr>
                <w:noProof/>
              </w:rPr>
              <w:drawing>
                <wp:inline distT="0" distB="0" distL="0" distR="0" wp14:anchorId="3ADF250F" wp14:editId="1D9D8A97">
                  <wp:extent cx="1232535" cy="1113155"/>
                  <wp:effectExtent l="0" t="0" r="5715"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195B439C" w14:textId="77777777" w:rsidR="00C81388" w:rsidRPr="00F079DA" w:rsidRDefault="009B1415" w:rsidP="00CC404C">
            <w:pPr>
              <w:jc w:val="center"/>
              <w:rPr>
                <w:color w:val="FFFFFF" w:themeColor="background1"/>
                <w:sz w:val="20"/>
                <w:lang w:bidi="ar-SA"/>
              </w:rPr>
            </w:pPr>
            <w:r>
              <w:rPr>
                <w:noProof/>
              </w:rPr>
              <w:drawing>
                <wp:inline distT="0" distB="0" distL="0" distR="0" wp14:anchorId="3FDA8A0A" wp14:editId="3DEE6A8A">
                  <wp:extent cx="1232535" cy="1113155"/>
                  <wp:effectExtent l="0" t="0" r="5715"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r>
      <w:tr w:rsidR="00C81388" w:rsidRPr="00F079DA" w14:paraId="5BA8A616" w14:textId="77777777"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19D6D060" w14:textId="77777777" w:rsidR="00C81388" w:rsidRPr="00F079DA" w:rsidRDefault="00C81388" w:rsidP="00CC404C">
            <w:pPr>
              <w:jc w:val="center"/>
              <w:rPr>
                <w:color w:val="FFFFFF" w:themeColor="background1"/>
                <w:sz w:val="20"/>
                <w:lang w:bidi="ar-SA"/>
              </w:rPr>
            </w:pPr>
            <w:r w:rsidRPr="00C81388">
              <w:rPr>
                <w:color w:val="FFFFFF" w:themeColor="background1"/>
                <w:sz w:val="20"/>
                <w:lang w:bidi="ar-SA"/>
              </w:rPr>
              <w:t>2017-11-29-0426_6-Uranus_685NIR_Gam50-Wavelets3x10+4x15+5x10.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104A467" w14:textId="77777777" w:rsidR="00C81388" w:rsidRPr="00F079DA" w:rsidRDefault="00C81388" w:rsidP="00CC404C">
            <w:pPr>
              <w:tabs>
                <w:tab w:val="left" w:pos="954"/>
              </w:tabs>
              <w:jc w:val="center"/>
              <w:rPr>
                <w:color w:val="FFFFFF" w:themeColor="background1"/>
                <w:sz w:val="20"/>
                <w:lang w:bidi="ar-SA"/>
              </w:rPr>
            </w:pPr>
            <w:r w:rsidRPr="00C81388">
              <w:rPr>
                <w:color w:val="FFFFFF" w:themeColor="background1"/>
                <w:sz w:val="20"/>
                <w:lang w:bidi="ar-SA"/>
              </w:rPr>
              <w:t>2017-11-29-0426_6-Uranus_685NIR_Gam50-Wavelets3x10+4x15+5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A23DFBC" w14:textId="77777777"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D4ADA62" w14:textId="77777777"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Ga</w:t>
            </w:r>
            <w:r w:rsidR="00DB06FD">
              <w:rPr>
                <w:color w:val="FFFFFF" w:themeColor="background1"/>
                <w:sz w:val="20"/>
                <w:lang w:bidi="ar-SA"/>
              </w:rPr>
              <w:t>m</w:t>
            </w:r>
            <w:r w:rsidRPr="009B1415">
              <w:rPr>
                <w:color w:val="FFFFFF" w:themeColor="background1"/>
                <w:sz w:val="20"/>
                <w:lang w:bidi="ar-SA"/>
              </w:rPr>
              <w:t>50pct.jpg</w:t>
            </w:r>
          </w:p>
        </w:tc>
      </w:tr>
    </w:tbl>
    <w:p w14:paraId="6FF87494" w14:textId="77777777" w:rsidR="00C81388" w:rsidRDefault="00C81388">
      <w:pPr>
        <w:rPr>
          <w:lang w:bidi="ar-SA"/>
        </w:rPr>
      </w:pPr>
    </w:p>
    <w:p w14:paraId="299D42C2" w14:textId="77777777" w:rsidR="00C81388" w:rsidRDefault="009B1415">
      <w:pPr>
        <w:rPr>
          <w:lang w:bidi="ar-SA"/>
        </w:rPr>
      </w:pPr>
      <w:r>
        <w:rPr>
          <w:noProof/>
        </w:rPr>
        <w:drawing>
          <wp:inline distT="0" distB="0" distL="0" distR="0" wp14:anchorId="7E79FFDA" wp14:editId="29595897">
            <wp:extent cx="2011680" cy="2834640"/>
            <wp:effectExtent l="0" t="0" r="7620" b="381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l="32196" t="38438" r="23411" b="14645"/>
                    <a:stretch/>
                  </pic:blipFill>
                  <pic:spPr bwMode="auto">
                    <a:xfrm>
                      <a:off x="0" y="0"/>
                      <a:ext cx="2011680" cy="2834640"/>
                    </a:xfrm>
                    <a:prstGeom prst="rect">
                      <a:avLst/>
                    </a:prstGeom>
                    <a:noFill/>
                    <a:ln>
                      <a:noFill/>
                    </a:ln>
                    <a:extLst>
                      <a:ext uri="{53640926-AAD7-44D8-BBD7-CCE9431645EC}">
                        <a14:shadowObscured xmlns:a14="http://schemas.microsoft.com/office/drawing/2010/main"/>
                      </a:ext>
                    </a:extLst>
                  </pic:spPr>
                </pic:pic>
              </a:graphicData>
            </a:graphic>
          </wp:inline>
        </w:drawing>
      </w:r>
    </w:p>
    <w:p w14:paraId="1116E306" w14:textId="77777777" w:rsidR="00876ACE" w:rsidRDefault="00102E59">
      <w:pPr>
        <w:rPr>
          <w:lang w:bidi="ar-SA"/>
        </w:rPr>
      </w:pPr>
      <w:r w:rsidRPr="00102E59">
        <w:rPr>
          <w:lang w:bidi="ar-SA"/>
        </w:rPr>
        <w:t>2017-11-29-0406_9-Uranus_550OPN_Gam100-Stack72-Wavelets5x10+6x10-Str0to128-Annotated.jpg</w:t>
      </w:r>
    </w:p>
    <w:p w14:paraId="361008CA" w14:textId="77777777" w:rsidR="00167806" w:rsidRDefault="00167806">
      <w:pPr>
        <w:rPr>
          <w:lang w:bidi="ar-SA"/>
        </w:rPr>
      </w:pPr>
      <w:r>
        <w:rPr>
          <w:lang w:bidi="ar-SA"/>
        </w:rPr>
        <w:br w:type="page"/>
      </w:r>
    </w:p>
    <w:p w14:paraId="202DFC49" w14:textId="77777777" w:rsidR="00876ACE" w:rsidRPr="00866D5D" w:rsidRDefault="00866D5D">
      <w:pPr>
        <w:rPr>
          <w:b/>
          <w:u w:val="single"/>
          <w:lang w:bidi="ar-SA"/>
        </w:rPr>
      </w:pPr>
      <w:r w:rsidRPr="00866D5D">
        <w:rPr>
          <w:b/>
          <w:u w:val="single"/>
          <w:lang w:bidi="ar-SA"/>
        </w:rPr>
        <w:lastRenderedPageBreak/>
        <w:t>MOON</w:t>
      </w:r>
    </w:p>
    <w:p w14:paraId="1F343A43" w14:textId="77777777"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14:paraId="7EB54F5B" w14:textId="77777777" w:rsidTr="00001F5E">
        <w:trPr>
          <w:jc w:val="center"/>
        </w:trPr>
        <w:tc>
          <w:tcPr>
            <w:tcW w:w="4680" w:type="dxa"/>
            <w:shd w:val="clear" w:color="auto" w:fill="000000"/>
            <w:vAlign w:val="center"/>
          </w:tcPr>
          <w:p w14:paraId="31ABE998" w14:textId="77777777" w:rsidR="00167806" w:rsidRDefault="00167806" w:rsidP="00001F5E">
            <w:pPr>
              <w:jc w:val="center"/>
              <w:rPr>
                <w:noProof/>
                <w:color w:val="808080" w:themeColor="background1" w:themeShade="80"/>
                <w:sz w:val="20"/>
                <w:lang w:bidi="ar-SA"/>
              </w:rPr>
            </w:pPr>
            <w:r>
              <w:rPr>
                <w:noProof/>
              </w:rPr>
              <w:drawing>
                <wp:inline distT="0" distB="0" distL="0" distR="0" wp14:anchorId="63A85F36" wp14:editId="4D5989F6">
                  <wp:extent cx="2926080" cy="2194560"/>
                  <wp:effectExtent l="381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B2D2A1C" w14:textId="77777777" w:rsidR="00167806" w:rsidRPr="004174E0" w:rsidRDefault="00167806" w:rsidP="00001F5E">
            <w:pPr>
              <w:jc w:val="center"/>
              <w:rPr>
                <w:sz w:val="20"/>
                <w:lang w:bidi="ar-SA"/>
              </w:rPr>
            </w:pPr>
            <w:r>
              <w:rPr>
                <w:noProof/>
              </w:rPr>
              <w:drawing>
                <wp:inline distT="0" distB="0" distL="0" distR="0" wp14:anchorId="7F0E790E" wp14:editId="6947145B">
                  <wp:extent cx="2926080" cy="2194560"/>
                  <wp:effectExtent l="0" t="0" r="762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14:paraId="30BA1619" w14:textId="77777777" w:rsidTr="00001F5E">
        <w:trPr>
          <w:jc w:val="center"/>
        </w:trPr>
        <w:tc>
          <w:tcPr>
            <w:tcW w:w="4680" w:type="dxa"/>
            <w:shd w:val="clear" w:color="auto" w:fill="000000"/>
          </w:tcPr>
          <w:p w14:paraId="0CB25870" w14:textId="77777777" w:rsidR="00896EE2" w:rsidRDefault="00896EE2" w:rsidP="00001F5E">
            <w:pPr>
              <w:jc w:val="center"/>
              <w:rPr>
                <w:sz w:val="20"/>
                <w:lang w:bidi="ar-SA"/>
              </w:rPr>
            </w:pPr>
            <w:r>
              <w:rPr>
                <w:sz w:val="20"/>
                <w:lang w:bidi="ar-SA"/>
              </w:rPr>
              <w:t>COPERNICUS</w:t>
            </w:r>
          </w:p>
          <w:p w14:paraId="30F77643" w14:textId="77777777" w:rsidR="00167806" w:rsidRPr="00EE3E4F" w:rsidRDefault="00167806" w:rsidP="00001F5E">
            <w:pPr>
              <w:jc w:val="center"/>
              <w:rPr>
                <w:sz w:val="20"/>
                <w:lang w:bidi="ar-SA"/>
              </w:rPr>
            </w:pPr>
            <w:r w:rsidRPr="000140BE">
              <w:rPr>
                <w:sz w:val="20"/>
                <w:lang w:bidi="ar-SA"/>
              </w:rPr>
              <w:t>2017-11-29-0330_4-Moon_685NIR-Stack400-Wavelets1x20+2x10-HalfSize.jpg</w:t>
            </w:r>
          </w:p>
        </w:tc>
        <w:tc>
          <w:tcPr>
            <w:tcW w:w="4680" w:type="dxa"/>
            <w:shd w:val="clear" w:color="auto" w:fill="000000"/>
          </w:tcPr>
          <w:p w14:paraId="2080BD50" w14:textId="77777777" w:rsidR="00001F5E" w:rsidRDefault="00001F5E" w:rsidP="00001F5E">
            <w:pPr>
              <w:jc w:val="center"/>
              <w:rPr>
                <w:sz w:val="20"/>
                <w:lang w:bidi="ar-SA"/>
              </w:rPr>
            </w:pPr>
            <w:r>
              <w:rPr>
                <w:sz w:val="20"/>
                <w:lang w:bidi="ar-SA"/>
              </w:rPr>
              <w:t>TOBIAS MAYER</w:t>
            </w:r>
          </w:p>
          <w:p w14:paraId="05EB58CB" w14:textId="77777777" w:rsidR="00167806" w:rsidRPr="00EE3E4F" w:rsidRDefault="00167806" w:rsidP="00001F5E">
            <w:pPr>
              <w:jc w:val="center"/>
              <w:rPr>
                <w:sz w:val="20"/>
                <w:lang w:bidi="ar-SA"/>
              </w:rPr>
            </w:pPr>
            <w:r w:rsidRPr="00167806">
              <w:rPr>
                <w:sz w:val="20"/>
                <w:lang w:bidi="ar-SA"/>
              </w:rPr>
              <w:t>2017-11-29-0333_2-Moon_685NIR-Stack400-Wavelets1x20+2x10-HalfSize.jpg</w:t>
            </w:r>
          </w:p>
        </w:tc>
      </w:tr>
      <w:tr w:rsidR="00167806" w:rsidRPr="004174E0" w14:paraId="4A7684D2" w14:textId="77777777" w:rsidTr="00001F5E">
        <w:trPr>
          <w:jc w:val="center"/>
        </w:trPr>
        <w:tc>
          <w:tcPr>
            <w:tcW w:w="4680" w:type="dxa"/>
            <w:shd w:val="clear" w:color="auto" w:fill="000000"/>
            <w:vAlign w:val="center"/>
          </w:tcPr>
          <w:p w14:paraId="6DEE9951" w14:textId="77777777" w:rsidR="00167806" w:rsidRDefault="00B07ECB" w:rsidP="00001F5E">
            <w:pPr>
              <w:jc w:val="center"/>
              <w:rPr>
                <w:noProof/>
                <w:color w:val="808080" w:themeColor="background1" w:themeShade="80"/>
                <w:sz w:val="20"/>
                <w:lang w:bidi="ar-SA"/>
              </w:rPr>
            </w:pPr>
            <w:r>
              <w:rPr>
                <w:noProof/>
              </w:rPr>
              <w:drawing>
                <wp:inline distT="0" distB="0" distL="0" distR="0" wp14:anchorId="66E4D414" wp14:editId="73A8E81E">
                  <wp:extent cx="2926080" cy="2194560"/>
                  <wp:effectExtent l="0" t="0" r="7620"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7CA944" w14:textId="77777777" w:rsidR="00167806" w:rsidRPr="004174E0" w:rsidRDefault="00167806" w:rsidP="00001F5E">
            <w:pPr>
              <w:jc w:val="center"/>
              <w:rPr>
                <w:sz w:val="20"/>
                <w:lang w:bidi="ar-SA"/>
              </w:rPr>
            </w:pPr>
            <w:r>
              <w:rPr>
                <w:noProof/>
              </w:rPr>
              <w:drawing>
                <wp:inline distT="0" distB="0" distL="0" distR="0" wp14:anchorId="31DDB379" wp14:editId="213AE414">
                  <wp:extent cx="2926080" cy="2194560"/>
                  <wp:effectExtent l="0" t="0" r="762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14:paraId="3A78747D" w14:textId="77777777" w:rsidTr="00001F5E">
        <w:trPr>
          <w:jc w:val="center"/>
        </w:trPr>
        <w:tc>
          <w:tcPr>
            <w:tcW w:w="4680" w:type="dxa"/>
            <w:shd w:val="clear" w:color="auto" w:fill="000000"/>
          </w:tcPr>
          <w:p w14:paraId="3FD25484" w14:textId="77777777" w:rsidR="00001F5E" w:rsidRDefault="00001F5E" w:rsidP="00001F5E">
            <w:pPr>
              <w:jc w:val="center"/>
              <w:rPr>
                <w:sz w:val="20"/>
                <w:lang w:bidi="ar-SA"/>
              </w:rPr>
            </w:pPr>
            <w:r>
              <w:rPr>
                <w:sz w:val="20"/>
                <w:lang w:bidi="ar-SA"/>
              </w:rPr>
              <w:t>SINUS IRIDUM</w:t>
            </w:r>
          </w:p>
          <w:p w14:paraId="030118D5" w14:textId="77777777" w:rsidR="00167806" w:rsidRPr="00EE3E4F" w:rsidRDefault="00167806" w:rsidP="00001F5E">
            <w:pPr>
              <w:jc w:val="center"/>
              <w:rPr>
                <w:sz w:val="20"/>
                <w:lang w:bidi="ar-SA"/>
              </w:rPr>
            </w:pPr>
            <w:r w:rsidRPr="00167806">
              <w:rPr>
                <w:sz w:val="20"/>
                <w:lang w:bidi="ar-SA"/>
              </w:rPr>
              <w:t>2017-11-29-0335_5-Moon_685NIR-Stack400-Wavelets1x20+2x10-HalfSize.jpg</w:t>
            </w:r>
          </w:p>
        </w:tc>
        <w:tc>
          <w:tcPr>
            <w:tcW w:w="4680" w:type="dxa"/>
            <w:shd w:val="clear" w:color="auto" w:fill="000000"/>
          </w:tcPr>
          <w:p w14:paraId="5C2264CA" w14:textId="77777777" w:rsidR="00867430" w:rsidRDefault="00867430" w:rsidP="00001F5E">
            <w:pPr>
              <w:jc w:val="center"/>
              <w:rPr>
                <w:sz w:val="20"/>
                <w:lang w:bidi="ar-SA"/>
              </w:rPr>
            </w:pPr>
            <w:r>
              <w:rPr>
                <w:sz w:val="20"/>
                <w:lang w:bidi="ar-SA"/>
              </w:rPr>
              <w:t>MONTES RECTI</w:t>
            </w:r>
          </w:p>
          <w:p w14:paraId="2E81892E" w14:textId="77777777" w:rsidR="00167806" w:rsidRPr="00EE3E4F" w:rsidRDefault="00167806" w:rsidP="00001F5E">
            <w:pPr>
              <w:jc w:val="center"/>
              <w:rPr>
                <w:sz w:val="20"/>
                <w:lang w:bidi="ar-SA"/>
              </w:rPr>
            </w:pPr>
            <w:r w:rsidRPr="00167806">
              <w:rPr>
                <w:sz w:val="20"/>
                <w:lang w:bidi="ar-SA"/>
              </w:rPr>
              <w:t>2017-11-29-0337_3-Moon_685NIR-Stack400-Wavelets1x20+2x10-HalfSize.jpg</w:t>
            </w:r>
          </w:p>
        </w:tc>
      </w:tr>
    </w:tbl>
    <w:p w14:paraId="3A19C3E4" w14:textId="77777777" w:rsidR="000140BE" w:rsidRDefault="000140BE">
      <w:pPr>
        <w:rPr>
          <w:lang w:bidi="ar-SA"/>
        </w:rPr>
      </w:pPr>
    </w:p>
    <w:p w14:paraId="097CCB90" w14:textId="77777777" w:rsidR="00167806" w:rsidRDefault="00167806">
      <w:pPr>
        <w:rPr>
          <w:lang w:bidi="ar-SA"/>
        </w:rPr>
      </w:pPr>
      <w:r>
        <w:rPr>
          <w:lang w:bidi="ar-SA"/>
        </w:rPr>
        <w:br w:type="page"/>
      </w:r>
    </w:p>
    <w:p w14:paraId="1399FC9A" w14:textId="77777777" w:rsidR="00167806" w:rsidRDefault="0016780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14:paraId="5D7091F8" w14:textId="77777777" w:rsidTr="00001F5E">
        <w:trPr>
          <w:jc w:val="center"/>
        </w:trPr>
        <w:tc>
          <w:tcPr>
            <w:tcW w:w="4680" w:type="dxa"/>
            <w:shd w:val="clear" w:color="auto" w:fill="000000"/>
            <w:vAlign w:val="center"/>
          </w:tcPr>
          <w:p w14:paraId="157C56A5" w14:textId="77777777" w:rsidR="00167806" w:rsidRDefault="00167806" w:rsidP="00001F5E">
            <w:pPr>
              <w:jc w:val="center"/>
              <w:rPr>
                <w:noProof/>
                <w:color w:val="808080" w:themeColor="background1" w:themeShade="80"/>
                <w:sz w:val="20"/>
                <w:lang w:bidi="ar-SA"/>
              </w:rPr>
            </w:pPr>
            <w:r>
              <w:rPr>
                <w:noProof/>
              </w:rPr>
              <w:drawing>
                <wp:inline distT="0" distB="0" distL="0" distR="0" wp14:anchorId="6B4C92CD" wp14:editId="73A8C3DF">
                  <wp:extent cx="2926080" cy="2194560"/>
                  <wp:effectExtent l="0" t="0" r="762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E14C258" w14:textId="77777777" w:rsidR="00167806" w:rsidRPr="004174E0" w:rsidRDefault="00167806" w:rsidP="00001F5E">
            <w:pPr>
              <w:jc w:val="center"/>
              <w:rPr>
                <w:sz w:val="20"/>
                <w:lang w:bidi="ar-SA"/>
              </w:rPr>
            </w:pPr>
            <w:r>
              <w:rPr>
                <w:noProof/>
              </w:rPr>
              <w:drawing>
                <wp:inline distT="0" distB="0" distL="0" distR="0" wp14:anchorId="2C6F3687" wp14:editId="418B9DE7">
                  <wp:extent cx="2926080" cy="2194560"/>
                  <wp:effectExtent l="0" t="0" r="762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14:paraId="188364F6" w14:textId="77777777" w:rsidTr="00001F5E">
        <w:trPr>
          <w:jc w:val="center"/>
        </w:trPr>
        <w:tc>
          <w:tcPr>
            <w:tcW w:w="4680" w:type="dxa"/>
            <w:shd w:val="clear" w:color="auto" w:fill="000000"/>
          </w:tcPr>
          <w:p w14:paraId="429CB56E" w14:textId="77777777" w:rsidR="00867430" w:rsidRDefault="00867430" w:rsidP="00001F5E">
            <w:pPr>
              <w:jc w:val="center"/>
              <w:rPr>
                <w:sz w:val="20"/>
                <w:lang w:bidi="ar-SA"/>
              </w:rPr>
            </w:pPr>
            <w:r>
              <w:rPr>
                <w:sz w:val="20"/>
                <w:lang w:bidi="ar-SA"/>
              </w:rPr>
              <w:t>PLATO</w:t>
            </w:r>
          </w:p>
          <w:p w14:paraId="10E90ABD" w14:textId="77777777" w:rsidR="00167806" w:rsidRPr="00EE3E4F" w:rsidRDefault="00167806" w:rsidP="00001F5E">
            <w:pPr>
              <w:jc w:val="center"/>
              <w:rPr>
                <w:sz w:val="20"/>
                <w:lang w:bidi="ar-SA"/>
              </w:rPr>
            </w:pPr>
            <w:r w:rsidRPr="00167806">
              <w:rPr>
                <w:sz w:val="20"/>
                <w:lang w:bidi="ar-SA"/>
              </w:rPr>
              <w:t>2017-11-29-0338_8-Moon_685NIR-Stack400-Wavelets1x20+2x10-HalfSize.jpg</w:t>
            </w:r>
          </w:p>
        </w:tc>
        <w:tc>
          <w:tcPr>
            <w:tcW w:w="4680" w:type="dxa"/>
            <w:shd w:val="clear" w:color="auto" w:fill="000000"/>
          </w:tcPr>
          <w:p w14:paraId="574DBCF7" w14:textId="77777777" w:rsidR="00DB7BA5" w:rsidRDefault="00DB7BA5" w:rsidP="00001F5E">
            <w:pPr>
              <w:jc w:val="center"/>
              <w:rPr>
                <w:sz w:val="20"/>
                <w:lang w:bidi="ar-SA"/>
              </w:rPr>
            </w:pPr>
            <w:r>
              <w:rPr>
                <w:sz w:val="20"/>
                <w:lang w:bidi="ar-SA"/>
              </w:rPr>
              <w:t>EUCLIDES (near LETRON</w:t>
            </w:r>
            <w:r w:rsidR="003726C5">
              <w:rPr>
                <w:sz w:val="20"/>
                <w:lang w:bidi="ar-SA"/>
              </w:rPr>
              <w:t>N</w:t>
            </w:r>
            <w:r>
              <w:rPr>
                <w:sz w:val="20"/>
                <w:lang w:bidi="ar-SA"/>
              </w:rPr>
              <w:t>E)</w:t>
            </w:r>
          </w:p>
          <w:p w14:paraId="5C57346F" w14:textId="77777777" w:rsidR="00167806" w:rsidRPr="00EE3E4F" w:rsidRDefault="00167806" w:rsidP="00001F5E">
            <w:pPr>
              <w:jc w:val="center"/>
              <w:rPr>
                <w:sz w:val="20"/>
                <w:lang w:bidi="ar-SA"/>
              </w:rPr>
            </w:pPr>
            <w:r w:rsidRPr="00167806">
              <w:rPr>
                <w:sz w:val="20"/>
                <w:lang w:bidi="ar-SA"/>
              </w:rPr>
              <w:t>2017-11-29-0342_3-Moon_685NIR-Stack200-Wavelets1x20+2x10-HalfSize.jpg</w:t>
            </w:r>
          </w:p>
        </w:tc>
      </w:tr>
      <w:tr w:rsidR="00167806" w:rsidRPr="004174E0" w14:paraId="0190F967" w14:textId="77777777" w:rsidTr="00001F5E">
        <w:trPr>
          <w:jc w:val="center"/>
        </w:trPr>
        <w:tc>
          <w:tcPr>
            <w:tcW w:w="4680" w:type="dxa"/>
            <w:shd w:val="clear" w:color="auto" w:fill="000000"/>
            <w:vAlign w:val="center"/>
          </w:tcPr>
          <w:p w14:paraId="03C4F4A8" w14:textId="77777777" w:rsidR="00167806" w:rsidRDefault="00167806" w:rsidP="00001F5E">
            <w:pPr>
              <w:jc w:val="center"/>
              <w:rPr>
                <w:noProof/>
                <w:color w:val="808080" w:themeColor="background1" w:themeShade="80"/>
                <w:sz w:val="20"/>
                <w:lang w:bidi="ar-SA"/>
              </w:rPr>
            </w:pPr>
            <w:r>
              <w:rPr>
                <w:noProof/>
              </w:rPr>
              <w:drawing>
                <wp:inline distT="0" distB="0" distL="0" distR="0" wp14:anchorId="24357DFD" wp14:editId="332F08EF">
                  <wp:extent cx="2926080" cy="2194560"/>
                  <wp:effectExtent l="0" t="0" r="762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5EA88DB" w14:textId="77777777" w:rsidR="00167806" w:rsidRPr="004174E0" w:rsidRDefault="00167806" w:rsidP="00001F5E">
            <w:pPr>
              <w:jc w:val="center"/>
              <w:rPr>
                <w:sz w:val="20"/>
                <w:lang w:bidi="ar-SA"/>
              </w:rPr>
            </w:pPr>
          </w:p>
        </w:tc>
      </w:tr>
      <w:tr w:rsidR="00167806" w:rsidRPr="00EE3E4F" w14:paraId="7C087E13" w14:textId="77777777" w:rsidTr="00001F5E">
        <w:trPr>
          <w:jc w:val="center"/>
        </w:trPr>
        <w:tc>
          <w:tcPr>
            <w:tcW w:w="4680" w:type="dxa"/>
            <w:shd w:val="clear" w:color="auto" w:fill="000000"/>
          </w:tcPr>
          <w:p w14:paraId="31BC8E9B" w14:textId="77777777" w:rsidR="00D43A85" w:rsidRDefault="00D43A85" w:rsidP="00001F5E">
            <w:pPr>
              <w:jc w:val="center"/>
              <w:rPr>
                <w:sz w:val="20"/>
                <w:lang w:bidi="ar-SA"/>
              </w:rPr>
            </w:pPr>
            <w:r>
              <w:rPr>
                <w:sz w:val="20"/>
                <w:lang w:bidi="ar-SA"/>
              </w:rPr>
              <w:t>HIPPALUS &amp; AGATHARCHIDES</w:t>
            </w:r>
          </w:p>
          <w:p w14:paraId="29B78DE7" w14:textId="77777777" w:rsidR="00167806" w:rsidRPr="00EE3E4F" w:rsidRDefault="00167806" w:rsidP="00001F5E">
            <w:pPr>
              <w:jc w:val="center"/>
              <w:rPr>
                <w:sz w:val="20"/>
                <w:lang w:bidi="ar-SA"/>
              </w:rPr>
            </w:pPr>
            <w:r w:rsidRPr="00167806">
              <w:rPr>
                <w:sz w:val="20"/>
                <w:lang w:bidi="ar-SA"/>
              </w:rPr>
              <w:t>2017-11-29-0344_5-Moon_685NIR-Stack200-Wavelets1x20+2x10-HalfSize.jpg</w:t>
            </w:r>
          </w:p>
        </w:tc>
        <w:tc>
          <w:tcPr>
            <w:tcW w:w="4680" w:type="dxa"/>
            <w:shd w:val="clear" w:color="auto" w:fill="000000"/>
          </w:tcPr>
          <w:p w14:paraId="01CBA1BD" w14:textId="77777777" w:rsidR="00167806" w:rsidRPr="00EE3E4F" w:rsidRDefault="00167806" w:rsidP="00001F5E">
            <w:pPr>
              <w:jc w:val="center"/>
              <w:rPr>
                <w:sz w:val="20"/>
                <w:lang w:bidi="ar-SA"/>
              </w:rPr>
            </w:pPr>
          </w:p>
        </w:tc>
      </w:tr>
    </w:tbl>
    <w:p w14:paraId="6CD9A01E" w14:textId="77777777" w:rsidR="00167806" w:rsidRDefault="00167806">
      <w:pPr>
        <w:rPr>
          <w:lang w:bidi="ar-SA"/>
        </w:rPr>
      </w:pPr>
    </w:p>
    <w:p w14:paraId="73E085C6" w14:textId="77777777" w:rsidR="00CE2D53" w:rsidRDefault="00CE2D53">
      <w:pPr>
        <w:rPr>
          <w:lang w:bidi="ar-SA"/>
        </w:rPr>
      </w:pPr>
      <w:r>
        <w:rPr>
          <w:lang w:bidi="ar-SA"/>
        </w:rPr>
        <w:t xml:space="preserve">BTW: Google Moon is great! </w:t>
      </w:r>
      <w:hyperlink r:id="rId213" w:history="1">
        <w:r w:rsidRPr="00AE61C3">
          <w:rPr>
            <w:rStyle w:val="Hyperlink"/>
            <w:lang w:bidi="ar-SA"/>
          </w:rPr>
          <w:t>https://www.google.com/moon/</w:t>
        </w:r>
      </w:hyperlink>
    </w:p>
    <w:p w14:paraId="0778E5E8" w14:textId="77777777" w:rsidR="000140BE" w:rsidRDefault="000140BE">
      <w:pPr>
        <w:rPr>
          <w:lang w:bidi="ar-SA"/>
        </w:rPr>
      </w:pPr>
    </w:p>
    <w:p w14:paraId="4418BB30" w14:textId="77777777" w:rsidR="00681C4C" w:rsidRDefault="00681C4C">
      <w:pPr>
        <w:rPr>
          <w:lang w:bidi="ar-SA"/>
        </w:rPr>
      </w:pPr>
      <w:r w:rsidRPr="00681C4C">
        <w:rPr>
          <w:b/>
          <w:lang w:bidi="ar-SA"/>
        </w:rPr>
        <w:t>Data Disposition:</w:t>
      </w:r>
      <w:r>
        <w:rPr>
          <w:lang w:bidi="ar-SA"/>
        </w:rPr>
        <w:t xml:space="preserve"> </w:t>
      </w:r>
      <w:r w:rsidR="003E6F8B">
        <w:rPr>
          <w:lang w:bidi="ar-SA"/>
        </w:rPr>
        <w:t xml:space="preserve">Raw data is zipped on the 2TB archive drive.  The processed data resides on the ASTROTHUMB3 </w:t>
      </w:r>
      <w:proofErr w:type="spellStart"/>
      <w:r w:rsidR="003E6F8B">
        <w:rPr>
          <w:lang w:bidi="ar-SA"/>
        </w:rPr>
        <w:t>thumbdrive</w:t>
      </w:r>
      <w:proofErr w:type="spellEnd"/>
      <w:r w:rsidR="003E6F8B">
        <w:rPr>
          <w:lang w:bidi="ar-SA"/>
        </w:rPr>
        <w:t xml:space="preserve"> (128GB) under the projects subdirectory structure.</w:t>
      </w:r>
    </w:p>
    <w:p w14:paraId="03D20C57" w14:textId="77777777" w:rsidR="00A714D3" w:rsidRDefault="00A714D3">
      <w:pPr>
        <w:rPr>
          <w:lang w:bidi="ar-SA"/>
        </w:rPr>
      </w:pPr>
    </w:p>
    <w:p w14:paraId="2C30084C" w14:textId="77777777" w:rsidR="00A714D3" w:rsidRDefault="00A714D3">
      <w:pPr>
        <w:rPr>
          <w:lang w:bidi="ar-SA"/>
        </w:rPr>
      </w:pPr>
    </w:p>
    <w:p w14:paraId="49BB2945" w14:textId="77777777" w:rsidR="00A714D3" w:rsidRDefault="00A714D3">
      <w:pPr>
        <w:rPr>
          <w:rFonts w:ascii="Arial" w:hAnsi="Arial" w:cs="Arial"/>
          <w:b/>
          <w:bCs/>
          <w:i/>
          <w:iCs/>
          <w:sz w:val="28"/>
          <w:szCs w:val="28"/>
        </w:rPr>
      </w:pPr>
      <w:r>
        <w:br w:type="page"/>
      </w:r>
    </w:p>
    <w:p w14:paraId="2C2B17DB" w14:textId="77777777" w:rsidR="00A714D3" w:rsidRDefault="00A714D3" w:rsidP="00A714D3">
      <w:pPr>
        <w:pStyle w:val="Heading2"/>
      </w:pPr>
      <w:bookmarkStart w:id="50" w:name="_Toc12884650"/>
      <w:r>
        <w:lastRenderedPageBreak/>
        <w:t>December</w:t>
      </w:r>
      <w:bookmarkEnd w:id="50"/>
    </w:p>
    <w:p w14:paraId="0C3EF398" w14:textId="77777777" w:rsidR="00A714D3" w:rsidRPr="00D4326C" w:rsidRDefault="00A714D3" w:rsidP="00A714D3">
      <w:pPr>
        <w:pStyle w:val="Heading3"/>
      </w:pPr>
      <w:bookmarkStart w:id="51" w:name="_Toc12884651"/>
      <w:r>
        <w:t xml:space="preserve">2017-Nov-30 (Dec-01 UT): </w:t>
      </w:r>
      <w:r w:rsidRPr="002B2B28">
        <w:t xml:space="preserve"> </w:t>
      </w:r>
      <w:r>
        <w:t>M31 807NIR</w:t>
      </w:r>
      <w:bookmarkEnd w:id="51"/>
    </w:p>
    <w:p w14:paraId="6613C92F" w14:textId="77777777" w:rsidR="00A714D3" w:rsidRDefault="00A714D3" w:rsidP="00A714D3">
      <w:pPr>
        <w:rPr>
          <w:color w:val="808080" w:themeColor="background1" w:themeShade="80"/>
          <w:sz w:val="20"/>
          <w:lang w:bidi="ar-SA"/>
        </w:rPr>
      </w:pPr>
      <w:r>
        <w:rPr>
          <w:color w:val="808080" w:themeColor="background1" w:themeShade="80"/>
          <w:sz w:val="20"/>
          <w:lang w:bidi="ar-SA"/>
        </w:rPr>
        <w:t>Last Updated 11/13/2017</w:t>
      </w:r>
    </w:p>
    <w:p w14:paraId="201A0E68" w14:textId="77777777" w:rsidR="00A714D3" w:rsidRDefault="00A714D3" w:rsidP="00A714D3">
      <w:pPr>
        <w:rPr>
          <w:lang w:bidi="ar-SA"/>
        </w:rPr>
      </w:pPr>
      <w:r>
        <w:t>I very much need to get a good 807NIR flat field for calibration. The image below (as of 12/1/2017) uses an 501OIII flat field that had worked well for other narrow band filters in the visible, but clearly does not work in the NIR.</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A714D3" w:rsidRPr="004174E0" w14:paraId="0B68685B" w14:textId="77777777" w:rsidTr="00A714D3">
        <w:trPr>
          <w:jc w:val="center"/>
        </w:trPr>
        <w:tc>
          <w:tcPr>
            <w:tcW w:w="4680" w:type="dxa"/>
            <w:shd w:val="clear" w:color="auto" w:fill="000000"/>
            <w:vAlign w:val="center"/>
          </w:tcPr>
          <w:p w14:paraId="22A768B3" w14:textId="77777777" w:rsidR="00A714D3" w:rsidRDefault="00A714D3" w:rsidP="00540216">
            <w:pPr>
              <w:jc w:val="center"/>
              <w:rPr>
                <w:noProof/>
                <w:color w:val="808080" w:themeColor="background1" w:themeShade="80"/>
                <w:sz w:val="20"/>
                <w:lang w:bidi="ar-SA"/>
              </w:rPr>
            </w:pPr>
            <w:r>
              <w:rPr>
                <w:noProof/>
              </w:rPr>
              <w:drawing>
                <wp:inline distT="0" distB="0" distL="0" distR="0" wp14:anchorId="2E76913E" wp14:editId="15AEB7E4">
                  <wp:extent cx="2926080" cy="2194560"/>
                  <wp:effectExtent l="0" t="0" r="762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A714D3" w:rsidRPr="00EE3E4F" w14:paraId="00D32171" w14:textId="77777777" w:rsidTr="00A714D3">
        <w:trPr>
          <w:jc w:val="center"/>
        </w:trPr>
        <w:tc>
          <w:tcPr>
            <w:tcW w:w="4680" w:type="dxa"/>
            <w:shd w:val="clear" w:color="auto" w:fill="000000"/>
          </w:tcPr>
          <w:p w14:paraId="3F782FEB" w14:textId="77777777" w:rsidR="00A714D3" w:rsidRPr="00EE3E4F" w:rsidRDefault="00A714D3" w:rsidP="00540216">
            <w:pPr>
              <w:jc w:val="center"/>
              <w:rPr>
                <w:sz w:val="20"/>
                <w:lang w:bidi="ar-SA"/>
              </w:rPr>
            </w:pPr>
            <w:r w:rsidRPr="00A714D3">
              <w:rPr>
                <w:sz w:val="20"/>
                <w:lang w:bidi="ar-SA"/>
              </w:rPr>
              <w:t>M31-20171201UT-807NIR-sum0h35m-Flattened-LogLog-HalfSize.jpg</w:t>
            </w:r>
          </w:p>
        </w:tc>
      </w:tr>
    </w:tbl>
    <w:p w14:paraId="3EB6A213" w14:textId="77777777" w:rsidR="00A714D3" w:rsidRDefault="00A714D3" w:rsidP="00A714D3">
      <w:pPr>
        <w:rPr>
          <w:lang w:bidi="ar-SA"/>
        </w:rPr>
      </w:pPr>
    </w:p>
    <w:p w14:paraId="7F748B51" w14:textId="77777777" w:rsidR="00547299" w:rsidRDefault="00547299" w:rsidP="00547299">
      <w:pPr>
        <w:rPr>
          <w:lang w:bidi="ar-SA"/>
        </w:rPr>
      </w:pPr>
      <w:r>
        <w:rPr>
          <w:lang w:bidi="ar-SA"/>
        </w:rPr>
        <w:t>Now would be a good time to switch filter configuration on the ST2000 from:</w:t>
      </w:r>
    </w:p>
    <w:p w14:paraId="3511949E" w14:textId="77777777" w:rsidR="00547299" w:rsidRDefault="00547299" w:rsidP="007A4F20">
      <w:pPr>
        <w:pStyle w:val="ListParagraph"/>
        <w:numPr>
          <w:ilvl w:val="0"/>
          <w:numId w:val="18"/>
        </w:numPr>
        <w:rPr>
          <w:lang w:bidi="ar-SA"/>
        </w:rPr>
      </w:pPr>
      <w:r>
        <w:rPr>
          <w:lang w:bidi="ar-SA"/>
        </w:rPr>
        <w:t>807NIR, 486HIB, 742NIR, 656HIA, 672SII to</w:t>
      </w:r>
    </w:p>
    <w:p w14:paraId="7E7F4457" w14:textId="77777777" w:rsidR="00547299" w:rsidRDefault="00547299" w:rsidP="007A4F20">
      <w:pPr>
        <w:pStyle w:val="ListParagraph"/>
        <w:numPr>
          <w:ilvl w:val="0"/>
          <w:numId w:val="18"/>
        </w:numPr>
        <w:rPr>
          <w:lang w:bidi="ar-SA"/>
        </w:rPr>
      </w:pPr>
      <w:r>
        <w:rPr>
          <w:lang w:bidi="ar-SA"/>
        </w:rPr>
        <w:t xml:space="preserve">807NIR, </w:t>
      </w:r>
      <w:r w:rsidRPr="002A63BB">
        <w:rPr>
          <w:b/>
          <w:lang w:bidi="ar-SA"/>
        </w:rPr>
        <w:t>889CH4</w:t>
      </w:r>
      <w:r>
        <w:rPr>
          <w:lang w:bidi="ar-SA"/>
        </w:rPr>
        <w:t>, 742NIR, 656HIA, 685NIR</w:t>
      </w:r>
    </w:p>
    <w:p w14:paraId="736DC0BA" w14:textId="77777777" w:rsidR="00547299" w:rsidRDefault="00547299" w:rsidP="00A714D3">
      <w:pPr>
        <w:rPr>
          <w:lang w:bidi="ar-SA"/>
        </w:rPr>
      </w:pPr>
    </w:p>
    <w:p w14:paraId="54879AFA" w14:textId="77777777" w:rsidR="00A714D3" w:rsidRDefault="00A714D3" w:rsidP="00A714D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14:paraId="715148F3" w14:textId="77777777" w:rsidR="00A714D3" w:rsidRDefault="00A714D3">
      <w:pPr>
        <w:rPr>
          <w:lang w:bidi="ar-SA"/>
        </w:rPr>
      </w:pPr>
    </w:p>
    <w:p w14:paraId="56689434" w14:textId="77777777" w:rsidR="000D1FAB" w:rsidRDefault="000D1FAB">
      <w:pPr>
        <w:rPr>
          <w:rFonts w:cs="Arial"/>
          <w:b/>
          <w:bCs/>
          <w:sz w:val="26"/>
          <w:szCs w:val="26"/>
          <w:lang w:bidi="ar-SA"/>
        </w:rPr>
      </w:pPr>
      <w:r>
        <w:br w:type="page"/>
      </w:r>
    </w:p>
    <w:p w14:paraId="3CBC030B" w14:textId="77777777" w:rsidR="00CD32A3" w:rsidRPr="00D4326C" w:rsidRDefault="00CD32A3" w:rsidP="00CD32A3">
      <w:pPr>
        <w:pStyle w:val="Heading3"/>
      </w:pPr>
      <w:bookmarkStart w:id="52" w:name="_Toc12884652"/>
      <w:r>
        <w:lastRenderedPageBreak/>
        <w:t xml:space="preserve">2017-Dec-04 (Dec-05 UT): </w:t>
      </w:r>
      <w:r w:rsidRPr="002B2B28">
        <w:t xml:space="preserve"> </w:t>
      </w:r>
      <w:r>
        <w:t>M31 807NIR</w:t>
      </w:r>
      <w:bookmarkEnd w:id="52"/>
    </w:p>
    <w:p w14:paraId="13CD92F1" w14:textId="77777777" w:rsidR="00CD32A3" w:rsidRDefault="00CD32A3" w:rsidP="00CD32A3">
      <w:pPr>
        <w:rPr>
          <w:color w:val="808080" w:themeColor="background1" w:themeShade="80"/>
          <w:sz w:val="20"/>
          <w:lang w:bidi="ar-SA"/>
        </w:rPr>
      </w:pPr>
      <w:r>
        <w:rPr>
          <w:color w:val="808080" w:themeColor="background1" w:themeShade="80"/>
          <w:sz w:val="20"/>
          <w:lang w:bidi="ar-SA"/>
        </w:rPr>
        <w:t>Last Updated 12/05/2017</w:t>
      </w:r>
    </w:p>
    <w:p w14:paraId="508AE823" w14:textId="77777777" w:rsidR="00CD32A3" w:rsidRDefault="00CD32A3" w:rsidP="00CD32A3">
      <w:pPr>
        <w:rPr>
          <w:lang w:bidi="ar-SA"/>
        </w:rPr>
      </w:pPr>
      <w:r>
        <w:t>Turns out I didn’t need to get a flat for 807NIR.  The poor results from 12/01 were really do to incredibly large cloud brightness signature amplifying what otherwise would have been unnoticeable flat field artifacts. 501OIII flat field worked well tonight when the sky was truly clear (transparency 4-5).</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CD32A3" w:rsidRPr="004174E0" w14:paraId="05EA133D" w14:textId="77777777" w:rsidTr="005B1AFC">
        <w:trPr>
          <w:jc w:val="center"/>
        </w:trPr>
        <w:tc>
          <w:tcPr>
            <w:tcW w:w="4680" w:type="dxa"/>
            <w:shd w:val="clear" w:color="auto" w:fill="000000"/>
            <w:vAlign w:val="center"/>
          </w:tcPr>
          <w:p w14:paraId="7BF87694" w14:textId="77777777" w:rsidR="00CD32A3" w:rsidRDefault="00CD32A3" w:rsidP="005B1AFC">
            <w:pPr>
              <w:jc w:val="center"/>
              <w:rPr>
                <w:noProof/>
                <w:color w:val="808080" w:themeColor="background1" w:themeShade="80"/>
                <w:sz w:val="20"/>
                <w:lang w:bidi="ar-SA"/>
              </w:rPr>
            </w:pPr>
            <w:r>
              <w:rPr>
                <w:noProof/>
              </w:rPr>
              <w:drawing>
                <wp:inline distT="0" distB="0" distL="0" distR="0" wp14:anchorId="1DAF574F" wp14:editId="6AB522DA">
                  <wp:extent cx="2926080" cy="2194560"/>
                  <wp:effectExtent l="0" t="0" r="762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D32A3" w:rsidRPr="00EE3E4F" w14:paraId="542429FC" w14:textId="77777777" w:rsidTr="005B1AFC">
        <w:trPr>
          <w:jc w:val="center"/>
        </w:trPr>
        <w:tc>
          <w:tcPr>
            <w:tcW w:w="4680" w:type="dxa"/>
            <w:shd w:val="clear" w:color="auto" w:fill="000000"/>
          </w:tcPr>
          <w:p w14:paraId="7FF0CE38" w14:textId="77777777" w:rsidR="00CD32A3" w:rsidRPr="00EE3E4F" w:rsidRDefault="00CD32A3" w:rsidP="005B1AFC">
            <w:pPr>
              <w:jc w:val="center"/>
              <w:rPr>
                <w:sz w:val="20"/>
                <w:lang w:bidi="ar-SA"/>
              </w:rPr>
            </w:pPr>
            <w:r w:rsidRPr="000D1FAB">
              <w:rPr>
                <w:sz w:val="20"/>
                <w:lang w:bidi="ar-SA"/>
              </w:rPr>
              <w:t>M31-20171205UT-807NIR-sum2h00m-Flattened-LogLog-HalfSize.jpg</w:t>
            </w:r>
          </w:p>
        </w:tc>
      </w:tr>
    </w:tbl>
    <w:p w14:paraId="0A6B9B44" w14:textId="77777777" w:rsidR="00CD32A3" w:rsidRDefault="00CD32A3" w:rsidP="00CD32A3">
      <w:pPr>
        <w:rPr>
          <w:lang w:bidi="ar-SA"/>
        </w:rPr>
      </w:pPr>
    </w:p>
    <w:p w14:paraId="5D3036B3" w14:textId="77777777" w:rsidR="00CD32A3" w:rsidRDefault="00CD32A3" w:rsidP="00CD32A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14:paraId="37E9B503" w14:textId="77777777" w:rsidR="00CD32A3" w:rsidRDefault="00CD32A3">
      <w:pPr>
        <w:rPr>
          <w:rFonts w:cs="Arial"/>
          <w:b/>
          <w:bCs/>
          <w:sz w:val="26"/>
          <w:szCs w:val="26"/>
          <w:lang w:bidi="ar-SA"/>
        </w:rPr>
      </w:pPr>
      <w:r>
        <w:br w:type="page"/>
      </w:r>
    </w:p>
    <w:p w14:paraId="4206E507" w14:textId="57F51B20" w:rsidR="00CD32A3" w:rsidRPr="00D4326C" w:rsidRDefault="00CD32A3" w:rsidP="00CD32A3">
      <w:pPr>
        <w:pStyle w:val="Heading3"/>
      </w:pPr>
      <w:bookmarkStart w:id="53" w:name="_Toc12884653"/>
      <w:r>
        <w:lastRenderedPageBreak/>
        <w:t xml:space="preserve">2017-Dec-06 (Dec-06 UT): </w:t>
      </w:r>
      <w:r w:rsidRPr="002B2B28">
        <w:t xml:space="preserve"> </w:t>
      </w:r>
      <w:r>
        <w:t>M31 656HIA and 672SII</w:t>
      </w:r>
      <w:bookmarkEnd w:id="53"/>
    </w:p>
    <w:p w14:paraId="1D8D2399" w14:textId="0DD2A812" w:rsidR="00CD32A3" w:rsidRDefault="00CD32A3" w:rsidP="00CD32A3">
      <w:pPr>
        <w:rPr>
          <w:color w:val="808080" w:themeColor="background1" w:themeShade="80"/>
          <w:sz w:val="20"/>
          <w:lang w:bidi="ar-SA"/>
        </w:rPr>
      </w:pPr>
      <w:r>
        <w:rPr>
          <w:color w:val="808080" w:themeColor="background1" w:themeShade="80"/>
          <w:sz w:val="20"/>
          <w:lang w:bidi="ar-SA"/>
        </w:rPr>
        <w:t>Last Updated 7/1/2019</w:t>
      </w:r>
    </w:p>
    <w:p w14:paraId="4A9B6731" w14:textId="0D4392D2" w:rsidR="00CD32A3" w:rsidRDefault="00CD32A3" w:rsidP="00CD32A3">
      <w:pPr>
        <w:rPr>
          <w:lang w:bidi="ar-SA"/>
        </w:rPr>
      </w:pPr>
      <w:r>
        <w:rPr>
          <w:lang w:bidi="ar-SA"/>
        </w:rPr>
        <w:t>TBD</w:t>
      </w:r>
    </w:p>
    <w:p w14:paraId="74643DEE" w14:textId="77777777" w:rsidR="00CD32A3" w:rsidRDefault="00CD32A3" w:rsidP="00CD32A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D32A3" w:rsidRPr="004174E0" w14:paraId="1B905191" w14:textId="65ACCC2A" w:rsidTr="00CD32A3">
        <w:trPr>
          <w:jc w:val="center"/>
        </w:trPr>
        <w:tc>
          <w:tcPr>
            <w:tcW w:w="4680" w:type="dxa"/>
            <w:shd w:val="clear" w:color="auto" w:fill="000000"/>
            <w:vAlign w:val="center"/>
          </w:tcPr>
          <w:p w14:paraId="46D2AEFF" w14:textId="10F50253" w:rsidR="00CD32A3" w:rsidRDefault="00CD32A3" w:rsidP="005B1AFC">
            <w:pPr>
              <w:jc w:val="center"/>
              <w:rPr>
                <w:noProof/>
                <w:color w:val="808080" w:themeColor="background1" w:themeShade="80"/>
                <w:sz w:val="20"/>
                <w:lang w:bidi="ar-SA"/>
              </w:rPr>
            </w:pPr>
            <w:r>
              <w:rPr>
                <w:noProof/>
              </w:rPr>
              <w:drawing>
                <wp:inline distT="0" distB="0" distL="0" distR="0" wp14:anchorId="3F51FC04" wp14:editId="169944E7">
                  <wp:extent cx="2965450" cy="2225675"/>
                  <wp:effectExtent l="0" t="0" r="6350" b="317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312158ED" w14:textId="40E87B96" w:rsidR="00CD32A3" w:rsidRDefault="00CD32A3" w:rsidP="005B1AFC">
            <w:pPr>
              <w:jc w:val="center"/>
              <w:rPr>
                <w:noProof/>
              </w:rPr>
            </w:pPr>
            <w:r>
              <w:rPr>
                <w:noProof/>
              </w:rPr>
              <w:drawing>
                <wp:inline distT="0" distB="0" distL="0" distR="0" wp14:anchorId="08EC9350" wp14:editId="5D813559">
                  <wp:extent cx="2965450" cy="2225675"/>
                  <wp:effectExtent l="0" t="0" r="6350" b="3175"/>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CD32A3" w:rsidRPr="00EE3E4F" w14:paraId="35DF2C7B" w14:textId="675D44A0" w:rsidTr="00CD32A3">
        <w:trPr>
          <w:jc w:val="center"/>
        </w:trPr>
        <w:tc>
          <w:tcPr>
            <w:tcW w:w="4680" w:type="dxa"/>
            <w:shd w:val="clear" w:color="auto" w:fill="000000"/>
          </w:tcPr>
          <w:p w14:paraId="0A95F4DB" w14:textId="54E6DB06" w:rsidR="00CD32A3" w:rsidRPr="00EE3E4F" w:rsidRDefault="00CD32A3" w:rsidP="005B1AFC">
            <w:pPr>
              <w:jc w:val="center"/>
              <w:rPr>
                <w:sz w:val="20"/>
                <w:lang w:bidi="ar-SA"/>
              </w:rPr>
            </w:pPr>
            <w:r w:rsidRPr="00CD32A3">
              <w:rPr>
                <w:sz w:val="20"/>
                <w:lang w:bidi="ar-SA"/>
              </w:rPr>
              <w:t>M31-20171206UT-672SII-sum1h00m-Flattened-LogLog-HalfSize.jpg</w:t>
            </w:r>
          </w:p>
        </w:tc>
        <w:tc>
          <w:tcPr>
            <w:tcW w:w="4680" w:type="dxa"/>
            <w:shd w:val="clear" w:color="auto" w:fill="000000"/>
          </w:tcPr>
          <w:p w14:paraId="001EA7BD" w14:textId="54D55DA5" w:rsidR="00CD32A3" w:rsidRPr="000D1FAB" w:rsidRDefault="00CD32A3" w:rsidP="005B1AFC">
            <w:pPr>
              <w:jc w:val="center"/>
              <w:rPr>
                <w:sz w:val="20"/>
                <w:lang w:bidi="ar-SA"/>
              </w:rPr>
            </w:pPr>
            <w:r w:rsidRPr="00CD32A3">
              <w:rPr>
                <w:sz w:val="20"/>
                <w:lang w:bidi="ar-SA"/>
              </w:rPr>
              <w:t>M31-20171206UT-656HIA-sum2h00m-Flattened-LogLog-HalfSize.jpg</w:t>
            </w:r>
          </w:p>
        </w:tc>
      </w:tr>
    </w:tbl>
    <w:p w14:paraId="4DBA49FE" w14:textId="77777777" w:rsidR="00CD32A3" w:rsidRDefault="00CD32A3" w:rsidP="00CD32A3">
      <w:pPr>
        <w:rPr>
          <w:lang w:bidi="ar-SA"/>
        </w:rPr>
      </w:pPr>
    </w:p>
    <w:p w14:paraId="7EB570E8" w14:textId="77777777" w:rsidR="00CD32A3" w:rsidRDefault="00CD32A3" w:rsidP="00CD32A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14:paraId="2718C1CE" w14:textId="77777777" w:rsidR="00F84BD6" w:rsidRDefault="00F84BD6">
      <w:pPr>
        <w:rPr>
          <w:lang w:bidi="ar-SA"/>
        </w:rPr>
      </w:pPr>
    </w:p>
    <w:p w14:paraId="7BCFCC61" w14:textId="77777777" w:rsidR="00F84BD6" w:rsidRDefault="00F84BD6">
      <w:pPr>
        <w:rPr>
          <w:rFonts w:cs="Arial"/>
          <w:b/>
          <w:bCs/>
          <w:sz w:val="26"/>
          <w:szCs w:val="26"/>
          <w:lang w:bidi="ar-SA"/>
        </w:rPr>
      </w:pPr>
      <w:r>
        <w:br w:type="page"/>
      </w:r>
    </w:p>
    <w:p w14:paraId="6DE0AF8E" w14:textId="77777777" w:rsidR="00F84BD6" w:rsidRPr="00D4326C" w:rsidRDefault="00F84BD6" w:rsidP="00F84BD6">
      <w:pPr>
        <w:pStyle w:val="Heading3"/>
      </w:pPr>
      <w:bookmarkStart w:id="54" w:name="_Toc12884654"/>
      <w:r>
        <w:lastRenderedPageBreak/>
        <w:t>2017-Dec-</w:t>
      </w:r>
      <w:r w:rsidR="00971B36">
        <w:t>09</w:t>
      </w:r>
      <w:r>
        <w:t xml:space="preserve"> (Dec-10 UT): </w:t>
      </w:r>
      <w:r w:rsidRPr="002B2B28">
        <w:t xml:space="preserve"> </w:t>
      </w:r>
      <w:r>
        <w:t>M33 656HIA</w:t>
      </w:r>
      <w:bookmarkEnd w:id="54"/>
    </w:p>
    <w:p w14:paraId="5FBBC069" w14:textId="77777777" w:rsidR="00F84BD6" w:rsidRDefault="00F84BD6" w:rsidP="00F84BD6">
      <w:pPr>
        <w:rPr>
          <w:color w:val="808080" w:themeColor="background1" w:themeShade="80"/>
          <w:sz w:val="20"/>
          <w:lang w:bidi="ar-SA"/>
        </w:rPr>
      </w:pPr>
      <w:r>
        <w:rPr>
          <w:color w:val="808080" w:themeColor="background1" w:themeShade="80"/>
          <w:sz w:val="20"/>
          <w:lang w:bidi="ar-SA"/>
        </w:rPr>
        <w:t>Last Updated 12/10/2017</w:t>
      </w:r>
    </w:p>
    <w:p w14:paraId="40D176A7" w14:textId="77777777" w:rsidR="00D81C11" w:rsidRDefault="00F84BD6" w:rsidP="00F84BD6">
      <w:r>
        <w:t xml:space="preserve">This was pretty much a test run. I converted my configuration to image through the C8 with the ST2000. The goal was to begin high resolution imaging of M33, first with narrow band filters. </w:t>
      </w:r>
      <w:r w:rsidR="00E359C7">
        <w:t xml:space="preserve"> The equipment configuration change and tracking calibration went smoothly.  Tracking calibration was done with the 550OPN filter so there was plenty of signal for the tracking star at ~1.0 sec exposure time. </w:t>
      </w:r>
    </w:p>
    <w:p w14:paraId="3EC1BDD5" w14:textId="77777777" w:rsidR="00D81C11" w:rsidRDefault="00D81C11" w:rsidP="00F84BD6"/>
    <w:p w14:paraId="299C7410" w14:textId="77777777" w:rsidR="00D81C11" w:rsidRDefault="00E359C7" w:rsidP="00F84BD6">
      <w:r>
        <w:t xml:space="preserve">However, once I moved to 656HIA, the signal level was low, even for 7 second exposures.  This was way too long for effective tracking and the X (RA) axis oscillated by 10 pixels peak-to-peak. I ended up doing 30 second unguided individual images. </w:t>
      </w:r>
    </w:p>
    <w:p w14:paraId="721D61ED" w14:textId="77777777" w:rsidR="00D81C11" w:rsidRDefault="00D81C11" w:rsidP="00F84BD6"/>
    <w:p w14:paraId="6C42B250" w14:textId="77777777" w:rsidR="00D81C11" w:rsidRDefault="00E359C7" w:rsidP="00F84BD6">
      <w:r>
        <w:t xml:space="preserve">An additional item is that I focused with the 550OPN position.  There is an offset (possibly not parfocal as the 550CLR filter would have been?) with the 656HIA filter. Thus, next time I do need to focus in the filter I’ll be imaging with. This may provide a slight improvement in the tracking star image as well. </w:t>
      </w:r>
    </w:p>
    <w:p w14:paraId="55BF9295" w14:textId="77777777" w:rsidR="00D81C11" w:rsidRDefault="00D81C11" w:rsidP="00F84BD6"/>
    <w:p w14:paraId="31675125" w14:textId="77777777" w:rsidR="00F84BD6" w:rsidRDefault="00E359C7" w:rsidP="00F84BD6">
      <w:r>
        <w:t>Finally, in more sensitive parts of the spectrum, e.g., 501OIII, the tracking star was also brighter.  I have a few more nights forecast to be clear to improve skills on this target and in this configuration.</w:t>
      </w:r>
    </w:p>
    <w:p w14:paraId="63A0CB4F" w14:textId="77777777" w:rsidR="00E359C7" w:rsidRDefault="00E359C7" w:rsidP="00F84BD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F84BD6" w:rsidRPr="004174E0" w14:paraId="067C5794" w14:textId="77777777" w:rsidTr="007D5FAA">
        <w:trPr>
          <w:jc w:val="center"/>
        </w:trPr>
        <w:tc>
          <w:tcPr>
            <w:tcW w:w="4680" w:type="dxa"/>
            <w:shd w:val="clear" w:color="auto" w:fill="000000"/>
            <w:vAlign w:val="center"/>
          </w:tcPr>
          <w:p w14:paraId="2AA491DB" w14:textId="77777777" w:rsidR="00F84BD6" w:rsidRDefault="002140DA" w:rsidP="007D5FAA">
            <w:pPr>
              <w:jc w:val="center"/>
              <w:rPr>
                <w:noProof/>
                <w:color w:val="808080" w:themeColor="background1" w:themeShade="80"/>
                <w:sz w:val="20"/>
                <w:lang w:bidi="ar-SA"/>
              </w:rPr>
            </w:pPr>
            <w:r>
              <w:rPr>
                <w:noProof/>
              </w:rPr>
              <w:drawing>
                <wp:inline distT="0" distB="0" distL="0" distR="0" wp14:anchorId="6074758D" wp14:editId="6ECE7D1C">
                  <wp:extent cx="2926080" cy="2194560"/>
                  <wp:effectExtent l="0" t="0" r="762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4BD6" w:rsidRPr="00EE3E4F" w14:paraId="6FCCB629" w14:textId="77777777" w:rsidTr="007D5FAA">
        <w:trPr>
          <w:jc w:val="center"/>
        </w:trPr>
        <w:tc>
          <w:tcPr>
            <w:tcW w:w="4680" w:type="dxa"/>
            <w:shd w:val="clear" w:color="auto" w:fill="000000"/>
          </w:tcPr>
          <w:p w14:paraId="6B387426" w14:textId="77777777" w:rsidR="00F84BD6" w:rsidRPr="00EE3E4F" w:rsidRDefault="002140DA" w:rsidP="007D5FAA">
            <w:pPr>
              <w:jc w:val="center"/>
              <w:rPr>
                <w:sz w:val="20"/>
                <w:lang w:bidi="ar-SA"/>
              </w:rPr>
            </w:pPr>
            <w:r w:rsidRPr="002140DA">
              <w:rPr>
                <w:sz w:val="20"/>
                <w:lang w:bidi="ar-SA"/>
              </w:rPr>
              <w:t>M33-20171210UT-656HIA-sum1h00m47s-Log-Smth-HalfSize.jpg</w:t>
            </w:r>
          </w:p>
        </w:tc>
      </w:tr>
    </w:tbl>
    <w:p w14:paraId="1B753384" w14:textId="77777777" w:rsidR="002140DA" w:rsidRDefault="002140DA">
      <w:pPr>
        <w:rPr>
          <w:lang w:bidi="ar-SA"/>
        </w:rPr>
      </w:pPr>
    </w:p>
    <w:p w14:paraId="7A4602BA" w14:textId="77777777" w:rsidR="002140DA" w:rsidRDefault="002140DA">
      <w:pPr>
        <w:rPr>
          <w:lang w:bidi="ar-SA"/>
        </w:rPr>
      </w:pPr>
      <w:r>
        <w:rPr>
          <w:lang w:bidi="ar-SA"/>
        </w:rPr>
        <w:t>Many HII regions show up very clearly, despite poor tracking and poor focus. In addition, since I have to do unguided images, better polar alignment would reduce the overall drift. This would improve the overall coverage and reduce the streaking artifacts due to residual dark signal.</w:t>
      </w:r>
    </w:p>
    <w:p w14:paraId="6AE3871D" w14:textId="77777777" w:rsidR="00971B36" w:rsidRDefault="00971B36">
      <w:pPr>
        <w:rPr>
          <w:lang w:bidi="ar-SA"/>
        </w:rPr>
      </w:pPr>
    </w:p>
    <w:p w14:paraId="11AFF767" w14:textId="77777777" w:rsidR="003A50FE" w:rsidRPr="00BE5CDD" w:rsidRDefault="003A50FE" w:rsidP="003A50FE">
      <w:r>
        <w:rPr>
          <w:b/>
        </w:rPr>
        <w:t>Data Disposition:</w:t>
      </w:r>
      <w:r>
        <w:t xml:space="preserve"> Raw data zipped on Astronomy Laptop ready to move to the 4TB archive drive. Processed data resides on the Astrothumb3 thumb drive.</w:t>
      </w:r>
    </w:p>
    <w:p w14:paraId="35C352F4" w14:textId="77777777" w:rsidR="00971B36" w:rsidRDefault="00971B36">
      <w:pPr>
        <w:rPr>
          <w:lang w:bidi="ar-SA"/>
        </w:rPr>
      </w:pPr>
    </w:p>
    <w:p w14:paraId="21523861" w14:textId="77777777" w:rsidR="00971B36" w:rsidRDefault="00971B36">
      <w:pPr>
        <w:rPr>
          <w:rFonts w:cs="Arial"/>
          <w:b/>
          <w:bCs/>
          <w:sz w:val="26"/>
          <w:szCs w:val="26"/>
          <w:lang w:bidi="ar-SA"/>
        </w:rPr>
      </w:pPr>
      <w:r>
        <w:br w:type="page"/>
      </w:r>
    </w:p>
    <w:p w14:paraId="6A499DA1" w14:textId="77777777" w:rsidR="00971B36" w:rsidRPr="00D4326C" w:rsidRDefault="00971B36" w:rsidP="00971B36">
      <w:pPr>
        <w:pStyle w:val="Heading3"/>
      </w:pPr>
      <w:bookmarkStart w:id="55" w:name="_Toc12884655"/>
      <w:r>
        <w:lastRenderedPageBreak/>
        <w:t xml:space="preserve">2017-Dec-10 (Dec-11 UT): </w:t>
      </w:r>
      <w:r w:rsidRPr="002B2B28">
        <w:t xml:space="preserve"> </w:t>
      </w:r>
      <w:r>
        <w:t>M33 656HIA</w:t>
      </w:r>
      <w:bookmarkEnd w:id="55"/>
    </w:p>
    <w:p w14:paraId="253112C4" w14:textId="77777777" w:rsidR="00971B36" w:rsidRDefault="00971B36" w:rsidP="00971B36">
      <w:pPr>
        <w:rPr>
          <w:color w:val="808080" w:themeColor="background1" w:themeShade="80"/>
          <w:sz w:val="20"/>
          <w:lang w:bidi="ar-SA"/>
        </w:rPr>
      </w:pPr>
      <w:r>
        <w:rPr>
          <w:color w:val="808080" w:themeColor="background1" w:themeShade="80"/>
          <w:sz w:val="20"/>
          <w:lang w:bidi="ar-SA"/>
        </w:rPr>
        <w:t>Last Updated 12/18/2017</w:t>
      </w:r>
    </w:p>
    <w:p w14:paraId="66A9A48B" w14:textId="77777777" w:rsidR="00971B36" w:rsidRDefault="00971B36" w:rsidP="00971B36">
      <w:r>
        <w:t>TB</w:t>
      </w:r>
      <w:r w:rsidR="00126F0E">
        <w:t>D</w:t>
      </w:r>
    </w:p>
    <w:p w14:paraId="151A634E" w14:textId="77777777" w:rsidR="00971B36" w:rsidRDefault="00971B36" w:rsidP="00971B3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71B36" w:rsidRPr="004174E0" w14:paraId="7F9C2049" w14:textId="77777777" w:rsidTr="007D5FAA">
        <w:trPr>
          <w:jc w:val="center"/>
        </w:trPr>
        <w:tc>
          <w:tcPr>
            <w:tcW w:w="4680" w:type="dxa"/>
            <w:shd w:val="clear" w:color="auto" w:fill="000000"/>
            <w:vAlign w:val="center"/>
          </w:tcPr>
          <w:p w14:paraId="30607603" w14:textId="77777777" w:rsidR="00971B36" w:rsidRDefault="00971B36" w:rsidP="007D5FAA">
            <w:pPr>
              <w:jc w:val="center"/>
              <w:rPr>
                <w:noProof/>
                <w:color w:val="808080" w:themeColor="background1" w:themeShade="80"/>
                <w:sz w:val="20"/>
                <w:lang w:bidi="ar-SA"/>
              </w:rPr>
            </w:pPr>
            <w:r>
              <w:rPr>
                <w:noProof/>
              </w:rPr>
              <w:drawing>
                <wp:inline distT="0" distB="0" distL="0" distR="0" wp14:anchorId="02A281AE" wp14:editId="2F558FE8">
                  <wp:extent cx="2926080" cy="2194560"/>
                  <wp:effectExtent l="0" t="0" r="762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cstate="print">
                            <a:extLst>
                              <a:ext uri="{BEBA8EAE-BF5A-486C-A8C5-ECC9F3942E4B}">
                                <a14:imgProps xmlns:a14="http://schemas.microsoft.com/office/drawing/2010/main">
                                  <a14:imgLayer r:embed="rId22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71B36" w:rsidRPr="00EE3E4F" w14:paraId="55A73B44" w14:textId="77777777" w:rsidTr="007D5FAA">
        <w:trPr>
          <w:jc w:val="center"/>
        </w:trPr>
        <w:tc>
          <w:tcPr>
            <w:tcW w:w="4680" w:type="dxa"/>
            <w:shd w:val="clear" w:color="auto" w:fill="000000"/>
          </w:tcPr>
          <w:p w14:paraId="238F9080" w14:textId="77777777" w:rsidR="00971B36" w:rsidRPr="00EE3E4F" w:rsidRDefault="00971B36" w:rsidP="007D5FAA">
            <w:pPr>
              <w:jc w:val="center"/>
              <w:rPr>
                <w:sz w:val="20"/>
                <w:lang w:bidi="ar-SA"/>
              </w:rPr>
            </w:pPr>
            <w:r w:rsidRPr="00971B36">
              <w:rPr>
                <w:sz w:val="20"/>
                <w:lang w:bidi="ar-SA"/>
              </w:rPr>
              <w:t>M33-20171211UT-656HIA-sum1h04m30s-wNGC604-Flattened-LogLog-Smooth-HalfSize.jpg</w:t>
            </w:r>
          </w:p>
        </w:tc>
      </w:tr>
    </w:tbl>
    <w:p w14:paraId="0B998576" w14:textId="77777777" w:rsidR="00971B36" w:rsidRDefault="00971B36" w:rsidP="00971B36">
      <w:pPr>
        <w:rPr>
          <w:lang w:bidi="ar-SA"/>
        </w:rPr>
      </w:pPr>
    </w:p>
    <w:p w14:paraId="11AC150B" w14:textId="77777777" w:rsidR="003A50FE" w:rsidRPr="00BE5CDD" w:rsidRDefault="003A50FE" w:rsidP="003A50FE">
      <w:r>
        <w:rPr>
          <w:b/>
        </w:rPr>
        <w:t>Data Disposition:</w:t>
      </w:r>
      <w:r>
        <w:t xml:space="preserve"> Raw data zipped on Astronomy Laptop ready to move to the 4TB archive drive. Processed data resides on the Astrothumb3 thumb drive.</w:t>
      </w:r>
    </w:p>
    <w:p w14:paraId="1BA1A69C" w14:textId="77777777" w:rsidR="00DA5C52" w:rsidRDefault="00DA5C52">
      <w:pPr>
        <w:rPr>
          <w:lang w:bidi="ar-SA"/>
        </w:rPr>
      </w:pPr>
    </w:p>
    <w:p w14:paraId="23815EA1" w14:textId="77777777" w:rsidR="007D5FAA" w:rsidRDefault="007D5FAA">
      <w:pPr>
        <w:rPr>
          <w:rFonts w:cs="Arial"/>
          <w:b/>
          <w:bCs/>
          <w:sz w:val="26"/>
          <w:szCs w:val="26"/>
          <w:lang w:bidi="ar-SA"/>
        </w:rPr>
      </w:pPr>
      <w:r>
        <w:br w:type="page"/>
      </w:r>
    </w:p>
    <w:p w14:paraId="3518038E" w14:textId="77777777" w:rsidR="00DA5C52" w:rsidRPr="00D4326C" w:rsidRDefault="00DA5C52" w:rsidP="00DA5C52">
      <w:pPr>
        <w:pStyle w:val="Heading3"/>
      </w:pPr>
      <w:bookmarkStart w:id="56" w:name="_Toc12884656"/>
      <w:r>
        <w:lastRenderedPageBreak/>
        <w:t xml:space="preserve">2017-Dec-12 (Dec-13 UT): </w:t>
      </w:r>
      <w:r w:rsidRPr="002B2B28">
        <w:t xml:space="preserve"> </w:t>
      </w:r>
      <w:r>
        <w:t>M33 501OIII</w:t>
      </w:r>
      <w:bookmarkEnd w:id="56"/>
    </w:p>
    <w:p w14:paraId="754D39D8" w14:textId="77777777" w:rsidR="00DA5C52" w:rsidRDefault="00DA5C52" w:rsidP="00DA5C52">
      <w:pPr>
        <w:rPr>
          <w:color w:val="808080" w:themeColor="background1" w:themeShade="80"/>
          <w:sz w:val="20"/>
          <w:lang w:bidi="ar-SA"/>
        </w:rPr>
      </w:pPr>
      <w:r>
        <w:rPr>
          <w:color w:val="808080" w:themeColor="background1" w:themeShade="80"/>
          <w:sz w:val="20"/>
          <w:lang w:bidi="ar-SA"/>
        </w:rPr>
        <w:t>Last Updated 12/19/2017</w:t>
      </w:r>
    </w:p>
    <w:p w14:paraId="2EB11CD0" w14:textId="77777777" w:rsidR="00DA5C52" w:rsidRDefault="00DA5C52" w:rsidP="00DA5C52">
      <w:r>
        <w:t>TBD</w:t>
      </w:r>
    </w:p>
    <w:p w14:paraId="5BAB2F74" w14:textId="77777777" w:rsidR="00DA5C52" w:rsidRDefault="00DA5C52" w:rsidP="00DA5C5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A5C52" w:rsidRPr="004174E0" w14:paraId="5E69A096" w14:textId="77777777" w:rsidTr="007D5FAA">
        <w:trPr>
          <w:jc w:val="center"/>
        </w:trPr>
        <w:tc>
          <w:tcPr>
            <w:tcW w:w="4680" w:type="dxa"/>
            <w:shd w:val="clear" w:color="auto" w:fill="000000"/>
            <w:vAlign w:val="center"/>
          </w:tcPr>
          <w:p w14:paraId="51485174" w14:textId="77777777" w:rsidR="00DA5C52" w:rsidRDefault="00DA5C52" w:rsidP="007D5FAA">
            <w:pPr>
              <w:jc w:val="center"/>
              <w:rPr>
                <w:noProof/>
                <w:color w:val="808080" w:themeColor="background1" w:themeShade="80"/>
                <w:sz w:val="20"/>
                <w:lang w:bidi="ar-SA"/>
              </w:rPr>
            </w:pPr>
            <w:r>
              <w:rPr>
                <w:noProof/>
              </w:rPr>
              <w:drawing>
                <wp:inline distT="0" distB="0" distL="0" distR="0" wp14:anchorId="007E8AC2" wp14:editId="119DE5EF">
                  <wp:extent cx="2926080" cy="2194560"/>
                  <wp:effectExtent l="0" t="0" r="762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DA5C52" w:rsidRPr="00EE3E4F" w14:paraId="34023532" w14:textId="77777777" w:rsidTr="007D5FAA">
        <w:trPr>
          <w:jc w:val="center"/>
        </w:trPr>
        <w:tc>
          <w:tcPr>
            <w:tcW w:w="4680" w:type="dxa"/>
            <w:shd w:val="clear" w:color="auto" w:fill="000000"/>
          </w:tcPr>
          <w:p w14:paraId="15428558" w14:textId="77777777" w:rsidR="00DA5C52" w:rsidRPr="00EE3E4F" w:rsidRDefault="00DA5C52" w:rsidP="007D5FAA">
            <w:pPr>
              <w:jc w:val="center"/>
              <w:rPr>
                <w:sz w:val="20"/>
                <w:lang w:bidi="ar-SA"/>
              </w:rPr>
            </w:pPr>
            <w:r w:rsidRPr="00DA5C52">
              <w:rPr>
                <w:sz w:val="20"/>
                <w:lang w:bidi="ar-SA"/>
              </w:rPr>
              <w:t>M33-20171213UT-501OIII-sum1h08m45s-AvgFlat-wNGC604-Flattened-LogLog-HalfSize.jpg</w:t>
            </w:r>
          </w:p>
        </w:tc>
      </w:tr>
    </w:tbl>
    <w:p w14:paraId="53BF89CB" w14:textId="77777777" w:rsidR="00DA5C52" w:rsidRDefault="00DA5C52">
      <w:pPr>
        <w:rPr>
          <w:lang w:bidi="ar-SA"/>
        </w:rPr>
      </w:pPr>
    </w:p>
    <w:p w14:paraId="76160749" w14:textId="77777777" w:rsidR="00DA5C52" w:rsidRDefault="00DA5C52">
      <w:pPr>
        <w:rPr>
          <w:lang w:bidi="ar-SA"/>
        </w:rPr>
      </w:pPr>
    </w:p>
    <w:p w14:paraId="7124F4B9" w14:textId="77777777" w:rsidR="00654482" w:rsidRPr="00BE5CDD" w:rsidRDefault="00654482" w:rsidP="00654482">
      <w:r>
        <w:rPr>
          <w:b/>
        </w:rPr>
        <w:t>Data Disposition:</w:t>
      </w:r>
      <w:r>
        <w:t xml:space="preserve"> Raw data zipped on Astronomy Laptop ready to move to the 4TB archive drive. Processed data resides on the Astrothumb3 thumb drive.</w:t>
      </w:r>
    </w:p>
    <w:p w14:paraId="462273DB" w14:textId="77777777" w:rsidR="007D5FAA" w:rsidRDefault="007D5FAA">
      <w:pPr>
        <w:rPr>
          <w:rFonts w:cs="Arial"/>
          <w:b/>
          <w:bCs/>
          <w:sz w:val="26"/>
          <w:szCs w:val="26"/>
          <w:lang w:bidi="ar-SA"/>
        </w:rPr>
      </w:pPr>
      <w:r>
        <w:br w:type="page"/>
      </w:r>
    </w:p>
    <w:p w14:paraId="32C3679C" w14:textId="77777777" w:rsidR="007D5FAA" w:rsidRPr="00D4326C" w:rsidRDefault="007D5FAA" w:rsidP="007D5FAA">
      <w:pPr>
        <w:pStyle w:val="Heading3"/>
      </w:pPr>
      <w:bookmarkStart w:id="57" w:name="_Toc12884657"/>
      <w:r>
        <w:lastRenderedPageBreak/>
        <w:t xml:space="preserve">2017-Dec-14 (Dec-15 UT): </w:t>
      </w:r>
      <w:r w:rsidRPr="002B2B28">
        <w:t xml:space="preserve"> </w:t>
      </w:r>
      <w:r>
        <w:t>M33 672SII</w:t>
      </w:r>
      <w:bookmarkEnd w:id="57"/>
    </w:p>
    <w:p w14:paraId="0D6A975A" w14:textId="77777777" w:rsidR="007D5FAA" w:rsidRDefault="007D5FAA" w:rsidP="007D5FAA">
      <w:pPr>
        <w:rPr>
          <w:color w:val="808080" w:themeColor="background1" w:themeShade="80"/>
          <w:sz w:val="20"/>
          <w:lang w:bidi="ar-SA"/>
        </w:rPr>
      </w:pPr>
      <w:r>
        <w:rPr>
          <w:color w:val="808080" w:themeColor="background1" w:themeShade="80"/>
          <w:sz w:val="20"/>
          <w:lang w:bidi="ar-SA"/>
        </w:rPr>
        <w:t>Last Updated 12/19/2017</w:t>
      </w:r>
    </w:p>
    <w:p w14:paraId="4D3D1CB4" w14:textId="77777777" w:rsidR="007D5FAA" w:rsidRDefault="00F252BC" w:rsidP="007D5FAA">
      <w:r>
        <w:t>Heavy frost on the corrector plate made this observing run essentially unusable. However, some stars are visible and NGC604 is detectable.  A new observing run needs to be done for 672SII and should not be combined with this data set.</w:t>
      </w:r>
    </w:p>
    <w:p w14:paraId="3C830A65" w14:textId="77777777" w:rsidR="007D5FAA" w:rsidRDefault="007D5FAA" w:rsidP="007D5FAA">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D5FAA" w:rsidRPr="004174E0" w14:paraId="521E22E8" w14:textId="77777777" w:rsidTr="007D5FAA">
        <w:trPr>
          <w:jc w:val="center"/>
        </w:trPr>
        <w:tc>
          <w:tcPr>
            <w:tcW w:w="4680" w:type="dxa"/>
            <w:shd w:val="clear" w:color="auto" w:fill="000000"/>
            <w:vAlign w:val="center"/>
          </w:tcPr>
          <w:p w14:paraId="0A3298D7" w14:textId="77777777" w:rsidR="007D5FAA" w:rsidRDefault="007D5FAA" w:rsidP="007D5FAA">
            <w:pPr>
              <w:jc w:val="center"/>
              <w:rPr>
                <w:noProof/>
                <w:color w:val="808080" w:themeColor="background1" w:themeShade="80"/>
                <w:sz w:val="20"/>
                <w:lang w:bidi="ar-SA"/>
              </w:rPr>
            </w:pPr>
            <w:r>
              <w:rPr>
                <w:noProof/>
              </w:rPr>
              <w:drawing>
                <wp:inline distT="0" distB="0" distL="0" distR="0" wp14:anchorId="718AB0CE" wp14:editId="70ADAFE7">
                  <wp:extent cx="2926080" cy="2194560"/>
                  <wp:effectExtent l="0" t="0" r="762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7D5FAA" w:rsidRPr="00EE3E4F" w14:paraId="2474C4D9" w14:textId="77777777" w:rsidTr="007D5FAA">
        <w:trPr>
          <w:jc w:val="center"/>
        </w:trPr>
        <w:tc>
          <w:tcPr>
            <w:tcW w:w="4680" w:type="dxa"/>
            <w:shd w:val="clear" w:color="auto" w:fill="000000"/>
          </w:tcPr>
          <w:p w14:paraId="692DFDF6" w14:textId="77777777" w:rsidR="007D5FAA" w:rsidRPr="00EE3E4F" w:rsidRDefault="007D5FAA" w:rsidP="007D5FAA">
            <w:pPr>
              <w:jc w:val="center"/>
              <w:rPr>
                <w:sz w:val="20"/>
                <w:lang w:bidi="ar-SA"/>
              </w:rPr>
            </w:pPr>
            <w:r w:rsidRPr="007D5FAA">
              <w:rPr>
                <w:sz w:val="20"/>
                <w:lang w:bidi="ar-SA"/>
              </w:rPr>
              <w:t>M33-20171215UT-672SII-sum0h58m30s-Smooth-LogLog-HalfSize.jpg</w:t>
            </w:r>
          </w:p>
        </w:tc>
      </w:tr>
    </w:tbl>
    <w:p w14:paraId="2EB083B0" w14:textId="77777777" w:rsidR="007D5FAA" w:rsidRDefault="007D5FAA" w:rsidP="007D5FAA">
      <w:pPr>
        <w:rPr>
          <w:lang w:bidi="ar-SA"/>
        </w:rPr>
      </w:pPr>
    </w:p>
    <w:p w14:paraId="66A8B497" w14:textId="77777777" w:rsidR="00654482" w:rsidRPr="00BE5CDD" w:rsidRDefault="00654482" w:rsidP="00654482">
      <w:r>
        <w:rPr>
          <w:b/>
        </w:rPr>
        <w:t>Data Disposition:</w:t>
      </w:r>
      <w:r>
        <w:t xml:space="preserve"> Raw data zipped on Astronomy Laptop ready to move to the 4TB archive drive. Processed data resides on the Astrothumb3 thumb drive.</w:t>
      </w:r>
    </w:p>
    <w:p w14:paraId="44B8BC05" w14:textId="77777777" w:rsidR="003F46F2" w:rsidRDefault="003F46F2">
      <w:pPr>
        <w:rPr>
          <w:lang w:bidi="ar-SA"/>
        </w:rPr>
      </w:pPr>
    </w:p>
    <w:p w14:paraId="7E11F7C9" w14:textId="77777777" w:rsidR="003F46F2" w:rsidRDefault="003F46F2">
      <w:pPr>
        <w:rPr>
          <w:rFonts w:cs="Arial"/>
          <w:b/>
          <w:bCs/>
          <w:sz w:val="26"/>
          <w:szCs w:val="26"/>
          <w:lang w:bidi="ar-SA"/>
        </w:rPr>
      </w:pPr>
      <w:r>
        <w:br w:type="page"/>
      </w:r>
    </w:p>
    <w:p w14:paraId="125BD069" w14:textId="77777777" w:rsidR="003F46F2" w:rsidRPr="00D4326C" w:rsidRDefault="003F46F2" w:rsidP="003F46F2">
      <w:pPr>
        <w:pStyle w:val="Heading3"/>
      </w:pPr>
      <w:bookmarkStart w:id="58" w:name="_Toc12884658"/>
      <w:r>
        <w:lastRenderedPageBreak/>
        <w:t xml:space="preserve">2017-Dec-19 (Dec-20 UT): </w:t>
      </w:r>
      <w:r w:rsidRPr="002B2B28">
        <w:t xml:space="preserve"> </w:t>
      </w:r>
      <w:r>
        <w:t>M33 672SII</w:t>
      </w:r>
      <w:bookmarkEnd w:id="58"/>
    </w:p>
    <w:p w14:paraId="6756FF52" w14:textId="77777777" w:rsidR="003F46F2" w:rsidRDefault="003F46F2" w:rsidP="003F46F2">
      <w:pPr>
        <w:rPr>
          <w:color w:val="808080" w:themeColor="background1" w:themeShade="80"/>
          <w:sz w:val="20"/>
          <w:lang w:bidi="ar-SA"/>
        </w:rPr>
      </w:pPr>
      <w:r>
        <w:rPr>
          <w:color w:val="808080" w:themeColor="background1" w:themeShade="80"/>
          <w:sz w:val="20"/>
          <w:lang w:bidi="ar-SA"/>
        </w:rPr>
        <w:t>Last Updated 12/19/2017</w:t>
      </w:r>
    </w:p>
    <w:p w14:paraId="0F8DC8F4" w14:textId="72E92115" w:rsidR="003F46F2" w:rsidRDefault="003F46F2" w:rsidP="003F46F2">
      <w:r>
        <w:t>There were some clouds late during the exposure.</w:t>
      </w:r>
    </w:p>
    <w:p w14:paraId="4D62FC27" w14:textId="77777777" w:rsidR="003F46F2" w:rsidRDefault="003F46F2" w:rsidP="003F46F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3F46F2" w:rsidRPr="004174E0" w14:paraId="10109B09" w14:textId="77777777" w:rsidTr="006964C3">
        <w:trPr>
          <w:jc w:val="center"/>
        </w:trPr>
        <w:tc>
          <w:tcPr>
            <w:tcW w:w="4680" w:type="dxa"/>
            <w:shd w:val="clear" w:color="auto" w:fill="000000"/>
            <w:vAlign w:val="center"/>
          </w:tcPr>
          <w:p w14:paraId="697030E4" w14:textId="77777777" w:rsidR="003F46F2" w:rsidRDefault="003F46F2" w:rsidP="006964C3">
            <w:pPr>
              <w:jc w:val="center"/>
              <w:rPr>
                <w:noProof/>
                <w:color w:val="808080" w:themeColor="background1" w:themeShade="80"/>
                <w:sz w:val="20"/>
                <w:lang w:bidi="ar-SA"/>
              </w:rPr>
            </w:pPr>
            <w:r>
              <w:rPr>
                <w:noProof/>
              </w:rPr>
              <w:drawing>
                <wp:inline distT="0" distB="0" distL="0" distR="0" wp14:anchorId="52422A14" wp14:editId="4F55102A">
                  <wp:extent cx="2926080" cy="2194560"/>
                  <wp:effectExtent l="0" t="0" r="762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F46F2" w:rsidRPr="00EE3E4F" w14:paraId="084B2E29" w14:textId="77777777" w:rsidTr="006964C3">
        <w:trPr>
          <w:jc w:val="center"/>
        </w:trPr>
        <w:tc>
          <w:tcPr>
            <w:tcW w:w="4680" w:type="dxa"/>
            <w:shd w:val="clear" w:color="auto" w:fill="000000"/>
          </w:tcPr>
          <w:p w14:paraId="68185393" w14:textId="77777777" w:rsidR="003F46F2" w:rsidRPr="00EE3E4F" w:rsidRDefault="003F46F2" w:rsidP="006964C3">
            <w:pPr>
              <w:jc w:val="center"/>
              <w:rPr>
                <w:sz w:val="20"/>
                <w:lang w:bidi="ar-SA"/>
              </w:rPr>
            </w:pPr>
            <w:r w:rsidRPr="003F46F2">
              <w:rPr>
                <w:sz w:val="20"/>
                <w:lang w:bidi="ar-SA"/>
              </w:rPr>
              <w:t>M33-20171220UT-672SII-sum0h37m00s-wNGC604-Flattened-LogLog-HalfSize.jpg</w:t>
            </w:r>
          </w:p>
        </w:tc>
      </w:tr>
    </w:tbl>
    <w:p w14:paraId="473682C2" w14:textId="77777777" w:rsidR="00D23A6B" w:rsidRDefault="00D23A6B">
      <w:pPr>
        <w:rPr>
          <w:lang w:bidi="ar-SA"/>
        </w:rPr>
      </w:pPr>
    </w:p>
    <w:p w14:paraId="537DE2FA" w14:textId="191495E0" w:rsidR="00FA520C" w:rsidRPr="00BE5CDD" w:rsidRDefault="00FA520C" w:rsidP="00FA520C">
      <w:r>
        <w:rPr>
          <w:b/>
        </w:rPr>
        <w:t>Data Disposition:</w:t>
      </w:r>
      <w:r>
        <w:t xml:space="preserve"> Raw data zipped on Astronomy Laptop ready to move to the </w:t>
      </w:r>
      <w:r w:rsidR="00654482">
        <w:t>4</w:t>
      </w:r>
      <w:r>
        <w:t>TB archive drive. Processed data resides on the Astrothumb3 thumb drive.</w:t>
      </w:r>
    </w:p>
    <w:p w14:paraId="1143183B" w14:textId="77777777" w:rsidR="00D23A6B" w:rsidRDefault="00D23A6B">
      <w:pPr>
        <w:rPr>
          <w:rFonts w:cs="Arial"/>
          <w:b/>
          <w:bCs/>
          <w:sz w:val="26"/>
          <w:szCs w:val="26"/>
          <w:lang w:bidi="ar-SA"/>
        </w:rPr>
      </w:pPr>
      <w:r>
        <w:br w:type="page"/>
      </w:r>
    </w:p>
    <w:p w14:paraId="56055B69" w14:textId="77777777" w:rsidR="00D23A6B" w:rsidRDefault="00D23A6B" w:rsidP="00D23A6B">
      <w:pPr>
        <w:pStyle w:val="Heading3"/>
      </w:pPr>
      <w:bookmarkStart w:id="59" w:name="_Toc12884659"/>
      <w:r>
        <w:lastRenderedPageBreak/>
        <w:t>Winter 2018 Planning</w:t>
      </w:r>
      <w:bookmarkEnd w:id="59"/>
    </w:p>
    <w:p w14:paraId="2690AC07"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17245D11" w14:textId="77777777" w:rsidR="00D23A6B" w:rsidRDefault="00D23A6B" w:rsidP="00D23A6B"/>
    <w:p w14:paraId="69130474" w14:textId="77777777" w:rsidR="00D23A6B" w:rsidRDefault="00D23A6B" w:rsidP="00D23A6B">
      <w:pPr>
        <w:pStyle w:val="ListParagraph"/>
        <w:numPr>
          <w:ilvl w:val="0"/>
          <w:numId w:val="1"/>
        </w:numPr>
      </w:pPr>
      <w:r>
        <w:t xml:space="preserve">Observations – </w:t>
      </w:r>
      <w:r w:rsidR="00D2198E" w:rsidRPr="00D2198E">
        <w:t xml:space="preserve">January 1 </w:t>
      </w:r>
      <w:r>
        <w:t>first visibility times; Dark around 5:30pm</w:t>
      </w:r>
    </w:p>
    <w:p w14:paraId="199EC796" w14:textId="77777777" w:rsidR="00D23A6B" w:rsidRDefault="00D23A6B" w:rsidP="00D23A6B">
      <w:pPr>
        <w:pStyle w:val="ListParagraph"/>
        <w:numPr>
          <w:ilvl w:val="1"/>
          <w:numId w:val="1"/>
        </w:numPr>
      </w:pPr>
      <w:r>
        <w:t>Imaging – wide field</w:t>
      </w:r>
    </w:p>
    <w:p w14:paraId="7B5B791D" w14:textId="77777777" w:rsidR="00D23A6B" w:rsidRDefault="00D23A6B" w:rsidP="007A4F20">
      <w:pPr>
        <w:pStyle w:val="ListParagraph"/>
        <w:numPr>
          <w:ilvl w:val="2"/>
          <w:numId w:val="59"/>
        </w:numPr>
      </w:pPr>
      <w:r>
        <w:t>10:00pm – M45 Pleiades</w:t>
      </w:r>
    </w:p>
    <w:p w14:paraId="7F425381" w14:textId="77777777" w:rsidR="00D23A6B" w:rsidRDefault="00D23A6B" w:rsidP="007A4F20">
      <w:pPr>
        <w:pStyle w:val="ListParagraph"/>
        <w:numPr>
          <w:ilvl w:val="2"/>
          <w:numId w:val="58"/>
        </w:numPr>
      </w:pPr>
      <w:r>
        <w:t>10:30pm – NGC1499 California Nebula</w:t>
      </w:r>
    </w:p>
    <w:p w14:paraId="2E8A7360" w14:textId="77777777" w:rsidR="00D23A6B" w:rsidRDefault="00D23A6B" w:rsidP="007A4F20">
      <w:pPr>
        <w:pStyle w:val="ListParagraph"/>
        <w:numPr>
          <w:ilvl w:val="2"/>
          <w:numId w:val="57"/>
        </w:numPr>
      </w:pPr>
      <w:r>
        <w:t xml:space="preserve">12:00am – </w:t>
      </w:r>
      <w:proofErr w:type="spellStart"/>
      <w:r>
        <w:t>Simeis</w:t>
      </w:r>
      <w:proofErr w:type="spellEnd"/>
      <w:r>
        <w:t xml:space="preserve"> 147</w:t>
      </w:r>
    </w:p>
    <w:p w14:paraId="1078F8ED" w14:textId="77777777" w:rsidR="00D23A6B" w:rsidRDefault="00D23A6B" w:rsidP="00D23A6B">
      <w:pPr>
        <w:pStyle w:val="ListParagraph"/>
        <w:numPr>
          <w:ilvl w:val="1"/>
          <w:numId w:val="1"/>
        </w:numPr>
      </w:pPr>
      <w:r>
        <w:t>Video</w:t>
      </w:r>
      <w:r w:rsidR="007A4F20">
        <w:t xml:space="preserve"> – 4500mm </w:t>
      </w:r>
    </w:p>
    <w:p w14:paraId="0BF267C7" w14:textId="77777777" w:rsidR="007C668A" w:rsidRDefault="007A4F20" w:rsidP="007A4F20">
      <w:pPr>
        <w:pStyle w:val="ListParagraph"/>
        <w:numPr>
          <w:ilvl w:val="2"/>
          <w:numId w:val="56"/>
        </w:numPr>
      </w:pPr>
      <w:r>
        <w:t xml:space="preserve">9:00pm – </w:t>
      </w:r>
      <w:r w:rsidR="007C668A">
        <w:t>M42 – more CRGB with wider coverage. Maybe try narrow band…</w:t>
      </w:r>
    </w:p>
    <w:p w14:paraId="6D84024D" w14:textId="77777777" w:rsidR="00D23A6B" w:rsidRDefault="00D23A6B" w:rsidP="00D23A6B">
      <w:pPr>
        <w:pStyle w:val="ListParagraph"/>
        <w:numPr>
          <w:ilvl w:val="1"/>
          <w:numId w:val="1"/>
        </w:numPr>
      </w:pPr>
      <w:r>
        <w:t>Imaging – 1260mm</w:t>
      </w:r>
    </w:p>
    <w:p w14:paraId="7C5928F9" w14:textId="77777777" w:rsidR="00D23A6B" w:rsidRDefault="00D2198E" w:rsidP="007A4F20">
      <w:pPr>
        <w:pStyle w:val="ListParagraph"/>
        <w:numPr>
          <w:ilvl w:val="2"/>
          <w:numId w:val="55"/>
        </w:numPr>
      </w:pPr>
      <w:r>
        <w:t>6</w:t>
      </w:r>
      <w:r w:rsidR="00D23A6B">
        <w:t xml:space="preserve">:00pm – M33 – </w:t>
      </w:r>
      <w:r w:rsidR="00D23A6B" w:rsidRPr="00CD21B4">
        <w:rPr>
          <w:b/>
        </w:rPr>
        <w:t>1260mm</w:t>
      </w:r>
      <w:r w:rsidR="00D23A6B">
        <w:t xml:space="preserve"> (need </w:t>
      </w:r>
      <w:r w:rsidR="00D23A6B" w:rsidRPr="00C930A7">
        <w:rPr>
          <w:b/>
        </w:rPr>
        <w:t>all narrow band images</w:t>
      </w:r>
      <w:r w:rsidR="00D23A6B">
        <w:t>)</w:t>
      </w:r>
    </w:p>
    <w:p w14:paraId="0385D2F8" w14:textId="77777777" w:rsidR="00D2198E" w:rsidRDefault="00D2198E" w:rsidP="00D23A6B">
      <w:pPr>
        <w:pStyle w:val="ListParagraph"/>
        <w:numPr>
          <w:ilvl w:val="2"/>
          <w:numId w:val="1"/>
        </w:numPr>
      </w:pPr>
      <w:r>
        <w:t xml:space="preserve">9:00pm – M42 – </w:t>
      </w:r>
      <w:r w:rsidRPr="00D2198E">
        <w:rPr>
          <w:b/>
        </w:rPr>
        <w:t>1260mm</w:t>
      </w:r>
      <w:r>
        <w:t xml:space="preserve"> (NII)</w:t>
      </w:r>
    </w:p>
    <w:p w14:paraId="3FFB26F8" w14:textId="77777777" w:rsidR="00D2198E" w:rsidRDefault="00D2198E" w:rsidP="00D2198E">
      <w:pPr>
        <w:pStyle w:val="ListParagraph"/>
        <w:numPr>
          <w:ilvl w:val="2"/>
          <w:numId w:val="1"/>
        </w:numPr>
      </w:pPr>
      <w:r>
        <w:t>10</w:t>
      </w:r>
      <w:r w:rsidR="00D23A6B">
        <w:t>:00</w:t>
      </w:r>
      <w:r>
        <w:t>p</w:t>
      </w:r>
      <w:r w:rsidR="00D23A6B">
        <w:t xml:space="preserve">m – M1 Crab Nebula – </w:t>
      </w:r>
      <w:r w:rsidR="00D23A6B" w:rsidRPr="00CD21B4">
        <w:rPr>
          <w:b/>
        </w:rPr>
        <w:t>1260mm</w:t>
      </w:r>
      <w:r w:rsidR="00D23A6B">
        <w:t xml:space="preserve"> (need </w:t>
      </w:r>
      <w:r w:rsidR="00D23A6B" w:rsidRPr="00C930A7">
        <w:rPr>
          <w:b/>
        </w:rPr>
        <w:t>all narrow band images</w:t>
      </w:r>
      <w:r w:rsidR="00D23A6B">
        <w:t>)</w:t>
      </w:r>
    </w:p>
    <w:p w14:paraId="2112DEBF" w14:textId="77777777" w:rsidR="00D23A6B" w:rsidRDefault="00D23A6B" w:rsidP="00D23A6B">
      <w:pPr>
        <w:pStyle w:val="ListParagraph"/>
        <w:numPr>
          <w:ilvl w:val="0"/>
          <w:numId w:val="1"/>
        </w:numPr>
      </w:pPr>
      <w:r>
        <w:t>Analysis</w:t>
      </w:r>
    </w:p>
    <w:p w14:paraId="6BF81961" w14:textId="77777777" w:rsidR="00D23A6B" w:rsidRDefault="00D23A6B" w:rsidP="00D23A6B">
      <w:pPr>
        <w:pStyle w:val="ListParagraph"/>
        <w:numPr>
          <w:ilvl w:val="1"/>
          <w:numId w:val="1"/>
        </w:numPr>
      </w:pPr>
      <w:r>
        <w:t xml:space="preserve">M31 Multispectral Analysis </w:t>
      </w:r>
      <w:r>
        <w:rPr>
          <w:i/>
        </w:rPr>
        <w:t>ala</w:t>
      </w:r>
      <w:r>
        <w:t xml:space="preserve"> M33, M81, M101 etc.</w:t>
      </w:r>
    </w:p>
    <w:p w14:paraId="27F28FD5" w14:textId="77777777" w:rsidR="00D23A6B" w:rsidRDefault="00D23A6B" w:rsidP="00D23A6B">
      <w:pPr>
        <w:pStyle w:val="ListParagraph"/>
        <w:numPr>
          <w:ilvl w:val="1"/>
          <w:numId w:val="1"/>
        </w:numPr>
      </w:pPr>
      <w:r>
        <w:t>Solar Eclipse Movies, ratio analysis, etc.</w:t>
      </w:r>
    </w:p>
    <w:p w14:paraId="1F849FF2" w14:textId="77777777" w:rsidR="00D23A6B" w:rsidRDefault="00D23A6B" w:rsidP="00D23A6B">
      <w:pPr>
        <w:pStyle w:val="ListParagraph"/>
        <w:numPr>
          <w:ilvl w:val="1"/>
          <w:numId w:val="1"/>
        </w:numPr>
      </w:pPr>
      <w:r>
        <w:t>Questions for OPT:</w:t>
      </w:r>
    </w:p>
    <w:p w14:paraId="3DF8B7EB" w14:textId="77777777" w:rsidR="00D07506" w:rsidRDefault="00D07506" w:rsidP="00D07506">
      <w:pPr>
        <w:pStyle w:val="ListParagraph"/>
        <w:numPr>
          <w:ilvl w:val="2"/>
          <w:numId w:val="1"/>
        </w:numPr>
      </w:pPr>
      <w:r>
        <w:t>NII filter</w:t>
      </w:r>
    </w:p>
    <w:p w14:paraId="09B48445" w14:textId="77777777" w:rsidR="00D23A6B" w:rsidRDefault="00D23A6B" w:rsidP="00D23A6B">
      <w:pPr>
        <w:pStyle w:val="ListParagraph"/>
        <w:numPr>
          <w:ilvl w:val="2"/>
          <w:numId w:val="1"/>
        </w:numPr>
      </w:pPr>
      <w:proofErr w:type="spellStart"/>
      <w:r>
        <w:t>GoTo</w:t>
      </w:r>
      <w:proofErr w:type="spellEnd"/>
      <w:r>
        <w:t xml:space="preserve"> Mounts</w:t>
      </w:r>
    </w:p>
    <w:p w14:paraId="6D4312FF" w14:textId="77777777" w:rsidR="00D23A6B" w:rsidRDefault="00D23A6B" w:rsidP="00D23A6B">
      <w:pPr>
        <w:pStyle w:val="ListParagraph"/>
        <w:numPr>
          <w:ilvl w:val="2"/>
          <w:numId w:val="1"/>
        </w:numPr>
      </w:pPr>
      <w:r>
        <w:t>Motorized Focuser</w:t>
      </w:r>
    </w:p>
    <w:p w14:paraId="413CA8DD" w14:textId="77777777" w:rsidR="00D23A6B" w:rsidRDefault="00D23A6B" w:rsidP="00D23A6B">
      <w:pPr>
        <w:pStyle w:val="ListParagraph"/>
        <w:numPr>
          <w:ilvl w:val="2"/>
          <w:numId w:val="1"/>
        </w:numPr>
      </w:pPr>
      <w:r>
        <w:t>Custom Filters</w:t>
      </w:r>
    </w:p>
    <w:p w14:paraId="4F26F33C" w14:textId="77777777" w:rsidR="00D23A6B" w:rsidRDefault="00D23A6B">
      <w:pPr>
        <w:rPr>
          <w:lang w:bidi="ar-SA"/>
        </w:rPr>
      </w:pPr>
    </w:p>
    <w:p w14:paraId="244E338B" w14:textId="77777777" w:rsidR="009165DC" w:rsidRDefault="009165DC">
      <w:pPr>
        <w:rPr>
          <w:rFonts w:ascii="Arial" w:hAnsi="Arial" w:cs="Arial"/>
          <w:b/>
          <w:bCs/>
          <w:i/>
          <w:iCs/>
          <w:sz w:val="28"/>
          <w:szCs w:val="28"/>
        </w:rPr>
      </w:pPr>
      <w:r>
        <w:br w:type="page"/>
      </w:r>
    </w:p>
    <w:p w14:paraId="671C20CD" w14:textId="77777777" w:rsidR="009165DC" w:rsidRDefault="009165DC" w:rsidP="009165DC">
      <w:pPr>
        <w:pStyle w:val="Heading2"/>
      </w:pPr>
      <w:bookmarkStart w:id="60" w:name="_Toc12884660"/>
      <w:r>
        <w:lastRenderedPageBreak/>
        <w:t>Planets</w:t>
      </w:r>
      <w:bookmarkEnd w:id="60"/>
    </w:p>
    <w:p w14:paraId="3D23595A" w14:textId="77777777" w:rsidR="009165DC" w:rsidRDefault="009165DC" w:rsidP="009165DC">
      <w:pPr>
        <w:pStyle w:val="Heading3"/>
      </w:pPr>
      <w:bookmarkStart w:id="61" w:name="_Toc12884661"/>
      <w:r>
        <w:t>Neptune</w:t>
      </w:r>
      <w:bookmarkEnd w:id="61"/>
    </w:p>
    <w:p w14:paraId="1027955C" w14:textId="77777777" w:rsidR="009165DC" w:rsidRDefault="009165DC" w:rsidP="009165DC">
      <w:pPr>
        <w:rPr>
          <w:lang w:bidi="ar-SA"/>
        </w:rPr>
      </w:pPr>
      <w:r>
        <w:rPr>
          <w:lang w:bidi="ar-SA"/>
        </w:rPr>
        <w:t xml:space="preserve">This year I tried to resolve Neptune sufficiently to see a major NIR-bright storm.  While it doesn’t seem like I succeeded there, I did have three imaging runs on Neptune. All the runs included linear gamma settings (gamma=50) on the ASI120MM and should be amenable to photometry.  During </w:t>
      </w:r>
      <w:proofErr w:type="spellStart"/>
      <w:r>
        <w:rPr>
          <w:lang w:bidi="ar-SA"/>
        </w:rPr>
        <w:t>Registax</w:t>
      </w:r>
      <w:proofErr w:type="spellEnd"/>
      <w:r>
        <w:rPr>
          <w:lang w:bidi="ar-SA"/>
        </w:rPr>
        <w:t xml:space="preserve"> stacking, some of images were stretched to take up more of the dynamic range of the image file. Some image files were saved as PNG (16-bit) files and some were saved as BMP (8-bit) files.</w:t>
      </w:r>
    </w:p>
    <w:p w14:paraId="59999EB8" w14:textId="77777777" w:rsidR="00AC4379" w:rsidRDefault="00AC4379" w:rsidP="009165DC">
      <w:pPr>
        <w:rPr>
          <w:lang w:bidi="ar-SA"/>
        </w:rPr>
      </w:pPr>
    </w:p>
    <w:p w14:paraId="756AF0CD" w14:textId="77777777" w:rsidR="00AC4379" w:rsidRDefault="00AC4379" w:rsidP="009165DC">
      <w:pPr>
        <w:rPr>
          <w:lang w:bidi="ar-SA"/>
        </w:rPr>
      </w:pPr>
      <w:r>
        <w:rPr>
          <w:lang w:bidi="ar-SA"/>
        </w:rPr>
        <w:t xml:space="preserve">An experiment with </w:t>
      </w:r>
      <w:proofErr w:type="spellStart"/>
      <w:r>
        <w:rPr>
          <w:lang w:bidi="ar-SA"/>
        </w:rPr>
        <w:t>Registax</w:t>
      </w:r>
      <w:proofErr w:type="spellEnd"/>
      <w:r>
        <w:rPr>
          <w:lang w:bidi="ar-SA"/>
        </w:rPr>
        <w:t xml:space="preserve"> and MaximDL shows that if the original data are PNG files – as some long exposures are from </w:t>
      </w:r>
      <w:proofErr w:type="spellStart"/>
      <w:r>
        <w:rPr>
          <w:lang w:bidi="ar-SA"/>
        </w:rPr>
        <w:t>SharpCap</w:t>
      </w:r>
      <w:proofErr w:type="spellEnd"/>
      <w:r>
        <w:rPr>
          <w:lang w:bidi="ar-SA"/>
        </w:rPr>
        <w:t xml:space="preserve"> – then the files are 8 bit files, just as if they were AVI frames or BMP files.  When they are stacked in </w:t>
      </w:r>
      <w:proofErr w:type="spellStart"/>
      <w:r>
        <w:rPr>
          <w:lang w:bidi="ar-SA"/>
        </w:rPr>
        <w:t>Registax</w:t>
      </w:r>
      <w:proofErr w:type="spellEnd"/>
      <w:r>
        <w:rPr>
          <w:lang w:bidi="ar-SA"/>
        </w:rPr>
        <w:t xml:space="preserve"> and saved as PNG files, they are </w:t>
      </w:r>
      <w:r w:rsidRPr="00687D74">
        <w:rPr>
          <w:i/>
          <w:lang w:bidi="ar-SA"/>
        </w:rPr>
        <w:t>averaged</w:t>
      </w:r>
      <w:r>
        <w:rPr>
          <w:lang w:bidi="ar-SA"/>
        </w:rPr>
        <w:t xml:space="preserve"> then saved as 16bit (x3 for RGB=48bit). In this process they are rescaled with a multiplicative factor of 256 (2</w:t>
      </w:r>
      <w:r w:rsidRPr="00AC4379">
        <w:rPr>
          <w:vertAlign w:val="superscript"/>
          <w:lang w:bidi="ar-SA"/>
        </w:rPr>
        <w:t>8</w:t>
      </w:r>
      <w:r w:rsidRPr="00AC4379">
        <w:rPr>
          <w:lang w:bidi="ar-SA"/>
        </w:rPr>
        <w:t>)</w:t>
      </w:r>
      <w:r>
        <w:rPr>
          <w:lang w:bidi="ar-SA"/>
        </w:rPr>
        <w:t>.</w:t>
      </w:r>
    </w:p>
    <w:p w14:paraId="22A4E142" w14:textId="77777777" w:rsidR="00CF2A2D" w:rsidRDefault="00CF2A2D" w:rsidP="009165DC">
      <w:pPr>
        <w:rPr>
          <w:lang w:bidi="ar-SA"/>
        </w:rPr>
      </w:pPr>
    </w:p>
    <w:p w14:paraId="2A627353" w14:textId="77777777" w:rsidR="00CF2A2D" w:rsidRPr="006F66A1" w:rsidRDefault="00CF2A2D" w:rsidP="009165DC">
      <w:pPr>
        <w:rPr>
          <w:lang w:bidi="ar-SA"/>
        </w:rPr>
      </w:pPr>
      <w:r>
        <w:rPr>
          <w:lang w:bidi="ar-SA"/>
        </w:rPr>
        <w:t xml:space="preserve">After a </w:t>
      </w:r>
      <w:r w:rsidR="006F66A1">
        <w:rPr>
          <w:lang w:bidi="ar-SA"/>
        </w:rPr>
        <w:t>pretty comprehensive review and analysis of the data, I cannot resolve inconsistencies in the photometric results. Measurements confirming these puzzling results were carried out all the way back to raw frames (bmp/</w:t>
      </w:r>
      <w:proofErr w:type="spellStart"/>
      <w:r w:rsidR="006F66A1">
        <w:rPr>
          <w:lang w:bidi="ar-SA"/>
        </w:rPr>
        <w:t>png</w:t>
      </w:r>
      <w:proofErr w:type="spellEnd"/>
      <w:r w:rsidR="006F66A1">
        <w:rPr>
          <w:lang w:bidi="ar-SA"/>
        </w:rPr>
        <w:t>/</w:t>
      </w:r>
      <w:proofErr w:type="spellStart"/>
      <w:r w:rsidR="006F66A1">
        <w:rPr>
          <w:lang w:bidi="ar-SA"/>
        </w:rPr>
        <w:t>avi</w:t>
      </w:r>
      <w:proofErr w:type="spellEnd"/>
      <w:r w:rsidR="006F66A1">
        <w:rPr>
          <w:lang w:bidi="ar-SA"/>
        </w:rPr>
        <w:t xml:space="preserve">).  The analysis is contained in the file </w:t>
      </w:r>
      <w:r w:rsidR="006F66A1" w:rsidRPr="006F66A1">
        <w:rPr>
          <w:i/>
          <w:lang w:bidi="ar-SA"/>
        </w:rPr>
        <w:t>F:\Astronomy\Projects\Planets\Neptune\Imaging Data\PhotometryNeptunePhotometry-2017.xls</w:t>
      </w:r>
      <w:r w:rsidR="006F66A1">
        <w:rPr>
          <w:lang w:bidi="ar-SA"/>
        </w:rPr>
        <w:t>.</w:t>
      </w:r>
    </w:p>
    <w:p w14:paraId="1DEF0288" w14:textId="77777777" w:rsidR="006F66A1" w:rsidRDefault="006F66A1">
      <w:pPr>
        <w:rPr>
          <w:lang w:bidi="ar-SA"/>
        </w:rPr>
      </w:pPr>
    </w:p>
    <w:p w14:paraId="7540EAE7" w14:textId="77777777" w:rsidR="006F66A1" w:rsidRDefault="006F66A1">
      <w:pPr>
        <w:rPr>
          <w:lang w:bidi="ar-SA"/>
        </w:rPr>
      </w:pPr>
      <w:r>
        <w:rPr>
          <w:lang w:bidi="ar-SA"/>
        </w:rPr>
        <w:t xml:space="preserve">Here I quickly summarize the issues.  First, the Neptune signal levels on the first observation night (20171011UT) are anomalously low by a factor of ~0.3 compared to the other two nights. Strangely, the Triton signal agrees </w:t>
      </w:r>
      <w:proofErr w:type="gramStart"/>
      <w:r>
        <w:rPr>
          <w:lang w:bidi="ar-SA"/>
        </w:rPr>
        <w:t>reasonable</w:t>
      </w:r>
      <w:proofErr w:type="gramEnd"/>
      <w:r>
        <w:rPr>
          <w:lang w:bidi="ar-SA"/>
        </w:rPr>
        <w:t xml:space="preserve"> well for the first two nights, but is anomalously high on the third night by a factor of </w:t>
      </w:r>
      <w:r w:rsidR="001C34F9">
        <w:rPr>
          <w:lang w:bidi="ar-SA"/>
        </w:rPr>
        <w:t xml:space="preserve">2.  So, if this was a simple offset or ratio for all sources, then one could attribute it to a real and gray attenuation either in the atmosphere, instrument (frost?), or due to camera issues. I don’t have good records of atmospheric </w:t>
      </w:r>
      <w:proofErr w:type="gramStart"/>
      <w:r w:rsidR="001C34F9">
        <w:rPr>
          <w:lang w:bidi="ar-SA"/>
        </w:rPr>
        <w:t>conditions, but</w:t>
      </w:r>
      <w:proofErr w:type="gramEnd"/>
      <w:r w:rsidR="001C34F9">
        <w:rPr>
          <w:lang w:bidi="ar-SA"/>
        </w:rPr>
        <w:t xml:space="preserve"> believe at least on night was somewhat cloudy – I think it was the middle night. Temperature records from the detector are all above freezing. While this doesn’t exclude frost on the corrector plate, it suggests it was unlikely.  I double checked camera settings and they appear identical for each night, apart from a couple of exposure duration differences (should be linear and easily correctable) and </w:t>
      </w:r>
      <w:r w:rsidR="001C34F9">
        <w:rPr>
          <w:i/>
          <w:lang w:bidi="ar-SA"/>
        </w:rPr>
        <w:t>display</w:t>
      </w:r>
      <w:r w:rsidR="001C34F9">
        <w:rPr>
          <w:lang w:bidi="ar-SA"/>
        </w:rPr>
        <w:t xml:space="preserve"> gamma, which should not affect the saved files.</w:t>
      </w:r>
    </w:p>
    <w:p w14:paraId="56809568" w14:textId="77777777" w:rsidR="001C34F9" w:rsidRDefault="001C34F9">
      <w:pPr>
        <w:rPr>
          <w:lang w:bidi="ar-SA"/>
        </w:rPr>
      </w:pPr>
    </w:p>
    <w:p w14:paraId="1DF0896E" w14:textId="77777777" w:rsidR="001C34F9" w:rsidRPr="001C34F9" w:rsidRDefault="001C34F9">
      <w:pPr>
        <w:rPr>
          <w:lang w:bidi="ar-SA"/>
        </w:rPr>
      </w:pPr>
      <w:r>
        <w:rPr>
          <w:lang w:bidi="ar-SA"/>
        </w:rPr>
        <w:t xml:space="preserve">The physical differences in Neptune and Triton are the flux levels and the spectral energy distribution.  These differences suggest that either there is a response non-linearity with input signal or there is a spectral </w:t>
      </w:r>
      <w:r>
        <w:rPr>
          <w:i/>
          <w:lang w:bidi="ar-SA"/>
        </w:rPr>
        <w:t>and</w:t>
      </w:r>
      <w:r>
        <w:rPr>
          <w:lang w:bidi="ar-SA"/>
        </w:rPr>
        <w:t xml:space="preserve"> time dependent attenuator. A final possible contributor could be temperature dependence of the response function – I have yet to confirm if this is a feature of CMOS detectors, but I’m pretty sure it’s not.</w:t>
      </w:r>
    </w:p>
    <w:p w14:paraId="2FD501DA" w14:textId="77777777" w:rsidR="00E907E9" w:rsidRDefault="00E907E9">
      <w:pPr>
        <w:rPr>
          <w:lang w:bidi="ar-SA"/>
        </w:rPr>
      </w:pPr>
    </w:p>
    <w:p w14:paraId="19B4C736" w14:textId="77777777" w:rsidR="00E907E9" w:rsidRPr="004E3D3C" w:rsidRDefault="00E907E9">
      <w:pPr>
        <w:rPr>
          <w:color w:val="FF0000"/>
          <w:lang w:bidi="ar-SA"/>
        </w:rPr>
      </w:pPr>
      <w:r w:rsidRPr="004E3D3C">
        <w:rPr>
          <w:color w:val="FF0000"/>
          <w:lang w:bidi="ar-SA"/>
        </w:rPr>
        <w:t xml:space="preserve">I included analysis of several stars with known magnitudes that were visible in the images. </w:t>
      </w:r>
      <w:r w:rsidR="004E3D3C" w:rsidRPr="004E3D3C">
        <w:rPr>
          <w:color w:val="FF0000"/>
          <w:lang w:bidi="ar-SA"/>
        </w:rPr>
        <w:t>It looks like I have a probable error in my comparisons of fluxes to reference magnitudes. I compute my magnitudes based on the flux per nm which disregards the equivalent width of standard photometric bands. Where possible, I should be using the total signal from a filter instead, or linearly scaling the signal to the standard bands used for the reference data.</w:t>
      </w:r>
    </w:p>
    <w:p w14:paraId="474B333D" w14:textId="77777777" w:rsidR="00E907E9" w:rsidRDefault="00E907E9">
      <w:pPr>
        <w:rPr>
          <w:lang w:bidi="ar-SA"/>
        </w:rPr>
      </w:pPr>
    </w:p>
    <w:p w14:paraId="2AF99616" w14:textId="77777777" w:rsidR="00E907E9" w:rsidRDefault="00E907E9">
      <w:pPr>
        <w:rPr>
          <w:lang w:bidi="ar-SA"/>
        </w:rPr>
      </w:pPr>
    </w:p>
    <w:p w14:paraId="43FF8530" w14:textId="77777777" w:rsidR="00E907E9" w:rsidRDefault="00E907E9">
      <w:pPr>
        <w:rPr>
          <w:rFonts w:ascii="Arial" w:hAnsi="Arial" w:cs="Arial"/>
          <w:b/>
          <w:bCs/>
          <w:i/>
          <w:iCs/>
          <w:sz w:val="28"/>
          <w:szCs w:val="28"/>
          <w:lang w:bidi="ar-SA"/>
        </w:rPr>
      </w:pPr>
      <w:r>
        <w:rPr>
          <w:lang w:bidi="ar-SA"/>
        </w:rPr>
        <w:lastRenderedPageBreak/>
        <w:br w:type="page"/>
      </w:r>
    </w:p>
    <w:p w14:paraId="3CA548F2" w14:textId="77777777" w:rsidR="00AE2570" w:rsidRDefault="00AE2570" w:rsidP="00AE2570">
      <w:pPr>
        <w:pStyle w:val="Heading2"/>
        <w:rPr>
          <w:lang w:bidi="ar-SA"/>
        </w:rPr>
      </w:pPr>
      <w:bookmarkStart w:id="62" w:name="_Toc12884662"/>
      <w:r>
        <w:rPr>
          <w:lang w:bidi="ar-SA"/>
        </w:rPr>
        <w:lastRenderedPageBreak/>
        <w:t>References</w:t>
      </w:r>
      <w:bookmarkEnd w:id="62"/>
    </w:p>
    <w:p w14:paraId="2BEC42D5" w14:textId="77777777" w:rsidR="00AE2570" w:rsidRDefault="00AE2570" w:rsidP="008E6711">
      <w:pPr>
        <w:rPr>
          <w:lang w:bidi="ar-SA"/>
        </w:rPr>
      </w:pPr>
    </w:p>
    <w:p w14:paraId="21CCB3D5" w14:textId="77777777" w:rsidR="00C77C0B" w:rsidRPr="00C77C0B" w:rsidRDefault="00AE2570" w:rsidP="00C77C0B">
      <w:pPr>
        <w:pStyle w:val="EndNoteBibliography"/>
        <w:ind w:left="720" w:hanging="720"/>
      </w:pPr>
      <w:r>
        <w:rPr>
          <w:lang w:bidi="ar-SA"/>
        </w:rPr>
        <w:fldChar w:fldCharType="begin"/>
      </w:r>
      <w:r>
        <w:rPr>
          <w:lang w:bidi="ar-SA"/>
        </w:rPr>
        <w:instrText xml:space="preserve"> ADDIN EN.REFLIST </w:instrText>
      </w:r>
      <w:r>
        <w:rPr>
          <w:lang w:bidi="ar-SA"/>
        </w:rPr>
        <w:fldChar w:fldCharType="separate"/>
      </w:r>
      <w:r w:rsidR="00C77C0B" w:rsidRPr="00C77C0B">
        <w:t xml:space="preserve">Buratti, B. J., Bauer, J. M., Hicks, M. D., Hillier, J. K., Verbiscer, A., Hammel, H., . . . Foust, J. (2011). Photometry of Triton 1992-2004: Surface volatile transport and discovery of a remarkable opposition surge. </w:t>
      </w:r>
      <w:r w:rsidR="00C77C0B" w:rsidRPr="00C77C0B">
        <w:rPr>
          <w:i/>
        </w:rPr>
        <w:t>Icarus, 212</w:t>
      </w:r>
      <w:r w:rsidR="00C77C0B" w:rsidRPr="00C77C0B">
        <w:t xml:space="preserve">, 835-846. </w:t>
      </w:r>
    </w:p>
    <w:p w14:paraId="451BACAC" w14:textId="77777777" w:rsidR="00C77C0B" w:rsidRPr="00C77C0B" w:rsidRDefault="00C77C0B" w:rsidP="00C77C0B">
      <w:pPr>
        <w:pStyle w:val="EndNoteBibliography"/>
        <w:ind w:left="720" w:hanging="720"/>
      </w:pPr>
      <w:r w:rsidRPr="00C77C0B">
        <w:t xml:space="preserve">Danehkar, A., Karovska, M., Maksym, W. P., &amp; Montez, R., Jr. (2017). Mapping Excitation in the Inner Regions of the Planetary Nebula NGC 5189 using HST WFC3 Imaging. </w:t>
      </w:r>
      <w:r w:rsidRPr="00C77C0B">
        <w:rPr>
          <w:i/>
        </w:rPr>
        <w:t>ArXiv e-prints, 1711</w:t>
      </w:r>
      <w:r w:rsidRPr="00C77C0B">
        <w:t xml:space="preserve">. Retrieved from </w:t>
      </w:r>
      <w:hyperlink r:id="rId224" w:history="1">
        <w:r w:rsidRPr="00C77C0B">
          <w:rPr>
            <w:rStyle w:val="Hyperlink"/>
          </w:rPr>
          <w:t>http://adsabs.harvard.edu/abs/2017arXiv171111111D</w:t>
        </w:r>
      </w:hyperlink>
    </w:p>
    <w:p w14:paraId="51BC2876" w14:textId="77777777" w:rsidR="00C77C0B" w:rsidRPr="00C77C0B" w:rsidRDefault="00C77C0B" w:rsidP="00C77C0B">
      <w:pPr>
        <w:pStyle w:val="EndNoteBibliography"/>
        <w:ind w:left="720" w:hanging="720"/>
      </w:pPr>
      <w:r w:rsidRPr="00C77C0B">
        <w:t xml:space="preserve">Mallama, A., Krobusek, B., &amp; Pavlov, H. (2017). Comprehensive wide-band magnitudes and albedos for the planets, with applications to exo-planets and Planet Nine. </w:t>
      </w:r>
      <w:r w:rsidRPr="00C77C0B">
        <w:rPr>
          <w:i/>
        </w:rPr>
        <w:t>Icarus, 282</w:t>
      </w:r>
      <w:r w:rsidRPr="00C77C0B">
        <w:t xml:space="preserve">, 19-33. </w:t>
      </w:r>
    </w:p>
    <w:p w14:paraId="3A6918E0" w14:textId="77777777" w:rsidR="00C77C0B" w:rsidRPr="00C77C0B" w:rsidRDefault="00C77C0B" w:rsidP="00C77C0B">
      <w:pPr>
        <w:pStyle w:val="EndNoteBibliography"/>
        <w:ind w:left="720" w:hanging="720"/>
      </w:pPr>
      <w:r w:rsidRPr="00C77C0B">
        <w:t xml:space="preserve">Parker, R. A. R. (1964). Physical Conditions in the Cygnus Loop and Some Other Possible Supernova Remnants. </w:t>
      </w:r>
      <w:r w:rsidRPr="00C77C0B">
        <w:rPr>
          <w:i/>
        </w:rPr>
        <w:t>The Astrophysical Journal, 139</w:t>
      </w:r>
      <w:r w:rsidRPr="00C77C0B">
        <w:t xml:space="preserve">, 493. </w:t>
      </w:r>
    </w:p>
    <w:p w14:paraId="6CEC1354" w14:textId="77777777" w:rsidR="00C77C0B" w:rsidRPr="00C77C0B" w:rsidRDefault="00C77C0B" w:rsidP="00C77C0B">
      <w:pPr>
        <w:pStyle w:val="EndNoteBibliography"/>
        <w:ind w:left="720" w:hanging="720"/>
      </w:pPr>
      <w:r w:rsidRPr="00C77C0B">
        <w:t xml:space="preserve">Pascu, D., Storrs, A. D., Wells, E. N., Hershey, J. L., Rohde, J. R., Seidelmann, P. K., &amp; Currie, D. G. (2006). HST BVI photometry of Triton and Proteus. </w:t>
      </w:r>
      <w:r w:rsidRPr="00C77C0B">
        <w:rPr>
          <w:i/>
        </w:rPr>
        <w:t>Icarus, 185</w:t>
      </w:r>
      <w:r w:rsidRPr="00C77C0B">
        <w:t xml:space="preserve">, 487-491. </w:t>
      </w:r>
    </w:p>
    <w:p w14:paraId="37AE6212" w14:textId="77777777" w:rsidR="001A0C7A" w:rsidRPr="0022092A" w:rsidRDefault="00AE2570" w:rsidP="008E6711">
      <w:pPr>
        <w:rPr>
          <w:lang w:bidi="ar-SA"/>
        </w:rPr>
      </w:pPr>
      <w:r>
        <w:rPr>
          <w:lang w:bidi="ar-SA"/>
        </w:rPr>
        <w:fldChar w:fldCharType="end"/>
      </w:r>
    </w:p>
    <w:sectPr w:rsidR="001A0C7A" w:rsidRPr="0022092A" w:rsidSect="00582F84">
      <w:headerReference w:type="default" r:id="rId225"/>
      <w:footerReference w:type="even" r:id="rId226"/>
      <w:footerReference w:type="default" r:id="rId2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5A0754" w14:textId="77777777" w:rsidR="00CA15B9" w:rsidRDefault="00CA15B9">
      <w:r>
        <w:separator/>
      </w:r>
    </w:p>
  </w:endnote>
  <w:endnote w:type="continuationSeparator" w:id="0">
    <w:p w14:paraId="6DD78A12" w14:textId="77777777" w:rsidR="00CA15B9" w:rsidRDefault="00CA1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1DDD73" w14:textId="77777777" w:rsidR="00CA15B9" w:rsidRDefault="00CA15B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C56B8C" w14:textId="77777777" w:rsidR="00CA15B9" w:rsidRDefault="00CA15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FC4701" w14:textId="77777777" w:rsidR="00CA15B9" w:rsidRDefault="00CA15B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D3CC49C" w14:textId="77777777" w:rsidR="00CA15B9" w:rsidRDefault="00CA15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66009" w14:textId="77777777" w:rsidR="00CA15B9" w:rsidRDefault="00CA15B9">
      <w:r>
        <w:separator/>
      </w:r>
    </w:p>
  </w:footnote>
  <w:footnote w:type="continuationSeparator" w:id="0">
    <w:p w14:paraId="53DC78DE" w14:textId="77777777" w:rsidR="00CA15B9" w:rsidRDefault="00CA1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921AF3" w14:textId="7D85D94A" w:rsidR="00CA15B9" w:rsidRPr="00D42140" w:rsidRDefault="00CA15B9">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17/2021</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8:41:04 A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77A9E"/>
    <w:multiLevelType w:val="hybridMultilevel"/>
    <w:tmpl w:val="80B626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B4EDE"/>
    <w:multiLevelType w:val="hybridMultilevel"/>
    <w:tmpl w:val="A956D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932B5"/>
    <w:multiLevelType w:val="hybridMultilevel"/>
    <w:tmpl w:val="1C7C20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05F97"/>
    <w:multiLevelType w:val="hybridMultilevel"/>
    <w:tmpl w:val="E02C7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955E26"/>
    <w:multiLevelType w:val="hybridMultilevel"/>
    <w:tmpl w:val="3A2CF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BC3E83"/>
    <w:multiLevelType w:val="hybridMultilevel"/>
    <w:tmpl w:val="AF827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D64906"/>
    <w:multiLevelType w:val="hybridMultilevel"/>
    <w:tmpl w:val="55A296A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8A3B99"/>
    <w:multiLevelType w:val="hybridMultilevel"/>
    <w:tmpl w:val="3F76E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D07C9"/>
    <w:multiLevelType w:val="hybridMultilevel"/>
    <w:tmpl w:val="9086F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2C4A35"/>
    <w:multiLevelType w:val="hybridMultilevel"/>
    <w:tmpl w:val="3F900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3F751C"/>
    <w:multiLevelType w:val="hybridMultilevel"/>
    <w:tmpl w:val="219E1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1D7FCF"/>
    <w:multiLevelType w:val="hybridMultilevel"/>
    <w:tmpl w:val="00948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A81AE4"/>
    <w:multiLevelType w:val="hybridMultilevel"/>
    <w:tmpl w:val="8E9C61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6E5742"/>
    <w:multiLevelType w:val="hybridMultilevel"/>
    <w:tmpl w:val="7D7457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1D5A76"/>
    <w:multiLevelType w:val="hybridMultilevel"/>
    <w:tmpl w:val="429CC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16512A"/>
    <w:multiLevelType w:val="hybridMultilevel"/>
    <w:tmpl w:val="E4A4EB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761C13"/>
    <w:multiLevelType w:val="hybridMultilevel"/>
    <w:tmpl w:val="8D1839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0624F9"/>
    <w:multiLevelType w:val="hybridMultilevel"/>
    <w:tmpl w:val="59E88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4647FF"/>
    <w:multiLevelType w:val="hybridMultilevel"/>
    <w:tmpl w:val="A746B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5935B8"/>
    <w:multiLevelType w:val="hybridMultilevel"/>
    <w:tmpl w:val="2124B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3029F9"/>
    <w:multiLevelType w:val="hybridMultilevel"/>
    <w:tmpl w:val="C5200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D26FC6"/>
    <w:multiLevelType w:val="hybridMultilevel"/>
    <w:tmpl w:val="43FEB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D23329"/>
    <w:multiLevelType w:val="hybridMultilevel"/>
    <w:tmpl w:val="DE2A9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4F7CFB"/>
    <w:multiLevelType w:val="hybridMultilevel"/>
    <w:tmpl w:val="006A51A8"/>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5123F5A"/>
    <w:multiLevelType w:val="hybridMultilevel"/>
    <w:tmpl w:val="55181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635A6A"/>
    <w:multiLevelType w:val="hybridMultilevel"/>
    <w:tmpl w:val="CFA80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2C00BE"/>
    <w:multiLevelType w:val="hybridMultilevel"/>
    <w:tmpl w:val="4DD09B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311FF8"/>
    <w:multiLevelType w:val="hybridMultilevel"/>
    <w:tmpl w:val="6CA699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C94094"/>
    <w:multiLevelType w:val="hybridMultilevel"/>
    <w:tmpl w:val="39142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C7A5BF6"/>
    <w:multiLevelType w:val="hybridMultilevel"/>
    <w:tmpl w:val="58D8B6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E726720"/>
    <w:multiLevelType w:val="hybridMultilevel"/>
    <w:tmpl w:val="0E7E5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E951511"/>
    <w:multiLevelType w:val="hybridMultilevel"/>
    <w:tmpl w:val="C366B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C00FD1"/>
    <w:multiLevelType w:val="hybridMultilevel"/>
    <w:tmpl w:val="E0641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7C488B"/>
    <w:multiLevelType w:val="hybridMultilevel"/>
    <w:tmpl w:val="6A8039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F8B7F0D"/>
    <w:multiLevelType w:val="hybridMultilevel"/>
    <w:tmpl w:val="7CDCA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3A3221"/>
    <w:multiLevelType w:val="hybridMultilevel"/>
    <w:tmpl w:val="B9D25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06682F"/>
    <w:multiLevelType w:val="hybridMultilevel"/>
    <w:tmpl w:val="3A3ED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871EFA"/>
    <w:multiLevelType w:val="hybridMultilevel"/>
    <w:tmpl w:val="1076E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E82E32"/>
    <w:multiLevelType w:val="hybridMultilevel"/>
    <w:tmpl w:val="E7C29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EAB3754"/>
    <w:multiLevelType w:val="hybridMultilevel"/>
    <w:tmpl w:val="976EE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8019F0"/>
    <w:multiLevelType w:val="hybridMultilevel"/>
    <w:tmpl w:val="7D0CD7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01D296F"/>
    <w:multiLevelType w:val="hybridMultilevel"/>
    <w:tmpl w:val="703881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945221"/>
    <w:multiLevelType w:val="hybridMultilevel"/>
    <w:tmpl w:val="E7A2C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38D2018"/>
    <w:multiLevelType w:val="hybridMultilevel"/>
    <w:tmpl w:val="F1607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AF71FE"/>
    <w:multiLevelType w:val="hybridMultilevel"/>
    <w:tmpl w:val="BADC0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FA1104"/>
    <w:multiLevelType w:val="hybridMultilevel"/>
    <w:tmpl w:val="F718E8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6EA132A"/>
    <w:multiLevelType w:val="hybridMultilevel"/>
    <w:tmpl w:val="DB1C4E9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8E3566C"/>
    <w:multiLevelType w:val="hybridMultilevel"/>
    <w:tmpl w:val="8F02DC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EE00C13"/>
    <w:multiLevelType w:val="hybridMultilevel"/>
    <w:tmpl w:val="C7082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09C15E6"/>
    <w:multiLevelType w:val="hybridMultilevel"/>
    <w:tmpl w:val="BE9881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02095A"/>
    <w:multiLevelType w:val="hybridMultilevel"/>
    <w:tmpl w:val="DDF0F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7207C75"/>
    <w:multiLevelType w:val="hybridMultilevel"/>
    <w:tmpl w:val="AB0A4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8002798"/>
    <w:multiLevelType w:val="hybridMultilevel"/>
    <w:tmpl w:val="3452B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FDD395E"/>
    <w:multiLevelType w:val="hybridMultilevel"/>
    <w:tmpl w:val="0832B8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1E10E03"/>
    <w:multiLevelType w:val="hybridMultilevel"/>
    <w:tmpl w:val="87263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5EC23EC"/>
    <w:multiLevelType w:val="hybridMultilevel"/>
    <w:tmpl w:val="BED2F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60E3E42"/>
    <w:multiLevelType w:val="hybridMultilevel"/>
    <w:tmpl w:val="4B0ED3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8772DFA"/>
    <w:multiLevelType w:val="hybridMultilevel"/>
    <w:tmpl w:val="297CF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5264A1"/>
    <w:multiLevelType w:val="hybridMultilevel"/>
    <w:tmpl w:val="7432F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E73D6B"/>
    <w:multiLevelType w:val="hybridMultilevel"/>
    <w:tmpl w:val="056A0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F66382A"/>
    <w:multiLevelType w:val="hybridMultilevel"/>
    <w:tmpl w:val="C6B6E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598CE46">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5"/>
  </w:num>
  <w:num w:numId="2">
    <w:abstractNumId w:val="49"/>
  </w:num>
  <w:num w:numId="3">
    <w:abstractNumId w:val="44"/>
  </w:num>
  <w:num w:numId="4">
    <w:abstractNumId w:val="26"/>
  </w:num>
  <w:num w:numId="5">
    <w:abstractNumId w:val="62"/>
  </w:num>
  <w:num w:numId="6">
    <w:abstractNumId w:val="28"/>
  </w:num>
  <w:num w:numId="7">
    <w:abstractNumId w:val="51"/>
  </w:num>
  <w:num w:numId="8">
    <w:abstractNumId w:val="8"/>
  </w:num>
  <w:num w:numId="9">
    <w:abstractNumId w:val="45"/>
  </w:num>
  <w:num w:numId="10">
    <w:abstractNumId w:val="30"/>
  </w:num>
  <w:num w:numId="11">
    <w:abstractNumId w:val="22"/>
  </w:num>
  <w:num w:numId="12">
    <w:abstractNumId w:val="25"/>
  </w:num>
  <w:num w:numId="13">
    <w:abstractNumId w:val="20"/>
  </w:num>
  <w:num w:numId="14">
    <w:abstractNumId w:val="3"/>
  </w:num>
  <w:num w:numId="15">
    <w:abstractNumId w:val="59"/>
  </w:num>
  <w:num w:numId="16">
    <w:abstractNumId w:val="35"/>
  </w:num>
  <w:num w:numId="17">
    <w:abstractNumId w:val="38"/>
  </w:num>
  <w:num w:numId="18">
    <w:abstractNumId w:val="21"/>
  </w:num>
  <w:num w:numId="19">
    <w:abstractNumId w:val="50"/>
  </w:num>
  <w:num w:numId="20">
    <w:abstractNumId w:val="15"/>
  </w:num>
  <w:num w:numId="21">
    <w:abstractNumId w:val="2"/>
  </w:num>
  <w:num w:numId="22">
    <w:abstractNumId w:val="43"/>
  </w:num>
  <w:num w:numId="23">
    <w:abstractNumId w:val="53"/>
  </w:num>
  <w:num w:numId="24">
    <w:abstractNumId w:val="58"/>
  </w:num>
  <w:num w:numId="25">
    <w:abstractNumId w:val="61"/>
  </w:num>
  <w:num w:numId="26">
    <w:abstractNumId w:val="39"/>
  </w:num>
  <w:num w:numId="27">
    <w:abstractNumId w:val="7"/>
  </w:num>
  <w:num w:numId="28">
    <w:abstractNumId w:val="24"/>
  </w:num>
  <w:num w:numId="29">
    <w:abstractNumId w:val="9"/>
  </w:num>
  <w:num w:numId="30">
    <w:abstractNumId w:val="46"/>
  </w:num>
  <w:num w:numId="31">
    <w:abstractNumId w:val="48"/>
  </w:num>
  <w:num w:numId="32">
    <w:abstractNumId w:val="11"/>
  </w:num>
  <w:num w:numId="33">
    <w:abstractNumId w:val="18"/>
  </w:num>
  <w:num w:numId="34">
    <w:abstractNumId w:val="10"/>
  </w:num>
  <w:num w:numId="35">
    <w:abstractNumId w:val="33"/>
  </w:num>
  <w:num w:numId="36">
    <w:abstractNumId w:val="57"/>
  </w:num>
  <w:num w:numId="37">
    <w:abstractNumId w:val="52"/>
  </w:num>
  <w:num w:numId="38">
    <w:abstractNumId w:val="4"/>
  </w:num>
  <w:num w:numId="39">
    <w:abstractNumId w:val="36"/>
  </w:num>
  <w:num w:numId="40">
    <w:abstractNumId w:val="23"/>
  </w:num>
  <w:num w:numId="41">
    <w:abstractNumId w:val="47"/>
  </w:num>
  <w:num w:numId="42">
    <w:abstractNumId w:val="6"/>
  </w:num>
  <w:num w:numId="43">
    <w:abstractNumId w:val="19"/>
  </w:num>
  <w:num w:numId="44">
    <w:abstractNumId w:val="17"/>
  </w:num>
  <w:num w:numId="45">
    <w:abstractNumId w:val="1"/>
  </w:num>
  <w:num w:numId="46">
    <w:abstractNumId w:val="27"/>
  </w:num>
  <w:num w:numId="47">
    <w:abstractNumId w:val="32"/>
  </w:num>
  <w:num w:numId="48">
    <w:abstractNumId w:val="5"/>
  </w:num>
  <w:num w:numId="49">
    <w:abstractNumId w:val="14"/>
  </w:num>
  <w:num w:numId="50">
    <w:abstractNumId w:val="37"/>
  </w:num>
  <w:num w:numId="51">
    <w:abstractNumId w:val="41"/>
  </w:num>
  <w:num w:numId="52">
    <w:abstractNumId w:val="31"/>
  </w:num>
  <w:num w:numId="53">
    <w:abstractNumId w:val="40"/>
  </w:num>
  <w:num w:numId="54">
    <w:abstractNumId w:val="42"/>
  </w:num>
  <w:num w:numId="55">
    <w:abstractNumId w:val="16"/>
  </w:num>
  <w:num w:numId="56">
    <w:abstractNumId w:val="29"/>
  </w:num>
  <w:num w:numId="57">
    <w:abstractNumId w:val="60"/>
  </w:num>
  <w:num w:numId="58">
    <w:abstractNumId w:val="0"/>
  </w:num>
  <w:num w:numId="59">
    <w:abstractNumId w:val="13"/>
  </w:num>
  <w:num w:numId="60">
    <w:abstractNumId w:val="56"/>
  </w:num>
  <w:num w:numId="61">
    <w:abstractNumId w:val="34"/>
  </w:num>
  <w:num w:numId="62">
    <w:abstractNumId w:val="54"/>
  </w:num>
  <w:num w:numId="63">
    <w:abstractNumId w:val="1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10A2"/>
    <w:rsid w:val="0000152E"/>
    <w:rsid w:val="00001F5E"/>
    <w:rsid w:val="0000215F"/>
    <w:rsid w:val="000028AF"/>
    <w:rsid w:val="00002CE1"/>
    <w:rsid w:val="00003614"/>
    <w:rsid w:val="00003698"/>
    <w:rsid w:val="000041F0"/>
    <w:rsid w:val="000043C0"/>
    <w:rsid w:val="00004477"/>
    <w:rsid w:val="00004660"/>
    <w:rsid w:val="0000488C"/>
    <w:rsid w:val="00005DAD"/>
    <w:rsid w:val="00006C2E"/>
    <w:rsid w:val="00006F8F"/>
    <w:rsid w:val="00007C94"/>
    <w:rsid w:val="00007CB7"/>
    <w:rsid w:val="00010335"/>
    <w:rsid w:val="00010E33"/>
    <w:rsid w:val="00011244"/>
    <w:rsid w:val="000114CD"/>
    <w:rsid w:val="000122F5"/>
    <w:rsid w:val="00012D21"/>
    <w:rsid w:val="0001362E"/>
    <w:rsid w:val="0001381C"/>
    <w:rsid w:val="00013AD6"/>
    <w:rsid w:val="000140BE"/>
    <w:rsid w:val="00014543"/>
    <w:rsid w:val="00014599"/>
    <w:rsid w:val="00015A7B"/>
    <w:rsid w:val="00015F89"/>
    <w:rsid w:val="00015F92"/>
    <w:rsid w:val="00016419"/>
    <w:rsid w:val="00017292"/>
    <w:rsid w:val="00017376"/>
    <w:rsid w:val="00017ECF"/>
    <w:rsid w:val="00020037"/>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D35"/>
    <w:rsid w:val="00031943"/>
    <w:rsid w:val="00032219"/>
    <w:rsid w:val="00032279"/>
    <w:rsid w:val="00032C99"/>
    <w:rsid w:val="00032F2D"/>
    <w:rsid w:val="0003347F"/>
    <w:rsid w:val="00033627"/>
    <w:rsid w:val="000345F4"/>
    <w:rsid w:val="00034B6C"/>
    <w:rsid w:val="00035552"/>
    <w:rsid w:val="000358A3"/>
    <w:rsid w:val="00035F0C"/>
    <w:rsid w:val="00036B58"/>
    <w:rsid w:val="00036E2A"/>
    <w:rsid w:val="0003721F"/>
    <w:rsid w:val="000377E1"/>
    <w:rsid w:val="00037B96"/>
    <w:rsid w:val="00037FF7"/>
    <w:rsid w:val="0004021E"/>
    <w:rsid w:val="00040B31"/>
    <w:rsid w:val="00040C7F"/>
    <w:rsid w:val="00041E54"/>
    <w:rsid w:val="000420CC"/>
    <w:rsid w:val="0004283B"/>
    <w:rsid w:val="000428E8"/>
    <w:rsid w:val="00042F80"/>
    <w:rsid w:val="00043FDA"/>
    <w:rsid w:val="00044262"/>
    <w:rsid w:val="00045095"/>
    <w:rsid w:val="00045219"/>
    <w:rsid w:val="000455C6"/>
    <w:rsid w:val="000457D2"/>
    <w:rsid w:val="000468C8"/>
    <w:rsid w:val="000475B0"/>
    <w:rsid w:val="000478EE"/>
    <w:rsid w:val="00050F9B"/>
    <w:rsid w:val="00051366"/>
    <w:rsid w:val="0005195B"/>
    <w:rsid w:val="00052405"/>
    <w:rsid w:val="00052645"/>
    <w:rsid w:val="000526FA"/>
    <w:rsid w:val="00052C05"/>
    <w:rsid w:val="00052D6C"/>
    <w:rsid w:val="00053001"/>
    <w:rsid w:val="000531A8"/>
    <w:rsid w:val="000531E0"/>
    <w:rsid w:val="00053320"/>
    <w:rsid w:val="00053BAD"/>
    <w:rsid w:val="00053FA6"/>
    <w:rsid w:val="00055DDC"/>
    <w:rsid w:val="000577C3"/>
    <w:rsid w:val="00057BCE"/>
    <w:rsid w:val="000606BB"/>
    <w:rsid w:val="0006117B"/>
    <w:rsid w:val="00061388"/>
    <w:rsid w:val="000613DD"/>
    <w:rsid w:val="000621F1"/>
    <w:rsid w:val="00063949"/>
    <w:rsid w:val="00063995"/>
    <w:rsid w:val="00064EB7"/>
    <w:rsid w:val="00065AA8"/>
    <w:rsid w:val="00065AE4"/>
    <w:rsid w:val="00067924"/>
    <w:rsid w:val="00067CBA"/>
    <w:rsid w:val="00070D34"/>
    <w:rsid w:val="00072AC0"/>
    <w:rsid w:val="00072EDB"/>
    <w:rsid w:val="00072F08"/>
    <w:rsid w:val="000731C8"/>
    <w:rsid w:val="000732AA"/>
    <w:rsid w:val="000734B2"/>
    <w:rsid w:val="00073BF8"/>
    <w:rsid w:val="00073D45"/>
    <w:rsid w:val="000748E2"/>
    <w:rsid w:val="000760E0"/>
    <w:rsid w:val="000760F1"/>
    <w:rsid w:val="000766F9"/>
    <w:rsid w:val="00076BC6"/>
    <w:rsid w:val="00076BF5"/>
    <w:rsid w:val="00076F96"/>
    <w:rsid w:val="000773CD"/>
    <w:rsid w:val="00077437"/>
    <w:rsid w:val="00077744"/>
    <w:rsid w:val="00077C98"/>
    <w:rsid w:val="000808B2"/>
    <w:rsid w:val="000809C7"/>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859"/>
    <w:rsid w:val="0008714A"/>
    <w:rsid w:val="0008721E"/>
    <w:rsid w:val="000875E1"/>
    <w:rsid w:val="000909DF"/>
    <w:rsid w:val="00090A1D"/>
    <w:rsid w:val="00090B59"/>
    <w:rsid w:val="00091ED1"/>
    <w:rsid w:val="0009325C"/>
    <w:rsid w:val="00093E78"/>
    <w:rsid w:val="00094372"/>
    <w:rsid w:val="000946A3"/>
    <w:rsid w:val="00094DFC"/>
    <w:rsid w:val="0009547F"/>
    <w:rsid w:val="00095885"/>
    <w:rsid w:val="00095A69"/>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35C1"/>
    <w:rsid w:val="000A3A93"/>
    <w:rsid w:val="000A3DB1"/>
    <w:rsid w:val="000A45A2"/>
    <w:rsid w:val="000A4819"/>
    <w:rsid w:val="000A4D15"/>
    <w:rsid w:val="000A4F96"/>
    <w:rsid w:val="000A562F"/>
    <w:rsid w:val="000A59DB"/>
    <w:rsid w:val="000A66A3"/>
    <w:rsid w:val="000A689C"/>
    <w:rsid w:val="000A78BD"/>
    <w:rsid w:val="000B0714"/>
    <w:rsid w:val="000B172F"/>
    <w:rsid w:val="000B33AB"/>
    <w:rsid w:val="000B396C"/>
    <w:rsid w:val="000B3D05"/>
    <w:rsid w:val="000B3E58"/>
    <w:rsid w:val="000B3E91"/>
    <w:rsid w:val="000B3F3B"/>
    <w:rsid w:val="000B45E8"/>
    <w:rsid w:val="000B4773"/>
    <w:rsid w:val="000B5601"/>
    <w:rsid w:val="000B570A"/>
    <w:rsid w:val="000B5D16"/>
    <w:rsid w:val="000B61EB"/>
    <w:rsid w:val="000B665F"/>
    <w:rsid w:val="000B6DD1"/>
    <w:rsid w:val="000B6EFE"/>
    <w:rsid w:val="000B6F34"/>
    <w:rsid w:val="000B720D"/>
    <w:rsid w:val="000B76EA"/>
    <w:rsid w:val="000B7C4B"/>
    <w:rsid w:val="000C023B"/>
    <w:rsid w:val="000C0447"/>
    <w:rsid w:val="000C05BE"/>
    <w:rsid w:val="000C05D0"/>
    <w:rsid w:val="000C0B07"/>
    <w:rsid w:val="000C18A7"/>
    <w:rsid w:val="000C1954"/>
    <w:rsid w:val="000C1D08"/>
    <w:rsid w:val="000C25B8"/>
    <w:rsid w:val="000C2673"/>
    <w:rsid w:val="000C31A8"/>
    <w:rsid w:val="000C371E"/>
    <w:rsid w:val="000C37C3"/>
    <w:rsid w:val="000C3C3C"/>
    <w:rsid w:val="000C3EEC"/>
    <w:rsid w:val="000C4122"/>
    <w:rsid w:val="000C4240"/>
    <w:rsid w:val="000C45EC"/>
    <w:rsid w:val="000C48D9"/>
    <w:rsid w:val="000C4B11"/>
    <w:rsid w:val="000C4DB4"/>
    <w:rsid w:val="000C6356"/>
    <w:rsid w:val="000C66DD"/>
    <w:rsid w:val="000C6F5A"/>
    <w:rsid w:val="000C7C37"/>
    <w:rsid w:val="000C7DB7"/>
    <w:rsid w:val="000D00D6"/>
    <w:rsid w:val="000D015F"/>
    <w:rsid w:val="000D025E"/>
    <w:rsid w:val="000D07FD"/>
    <w:rsid w:val="000D10B0"/>
    <w:rsid w:val="000D164F"/>
    <w:rsid w:val="000D1AC9"/>
    <w:rsid w:val="000D1FAB"/>
    <w:rsid w:val="000D1FC7"/>
    <w:rsid w:val="000D20AE"/>
    <w:rsid w:val="000D2E94"/>
    <w:rsid w:val="000D2F17"/>
    <w:rsid w:val="000D31A2"/>
    <w:rsid w:val="000D3386"/>
    <w:rsid w:val="000D3537"/>
    <w:rsid w:val="000D3D6F"/>
    <w:rsid w:val="000D52A8"/>
    <w:rsid w:val="000D52E3"/>
    <w:rsid w:val="000D58CF"/>
    <w:rsid w:val="000D669F"/>
    <w:rsid w:val="000D6A19"/>
    <w:rsid w:val="000D6E41"/>
    <w:rsid w:val="000D7C88"/>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F14"/>
    <w:rsid w:val="000F1100"/>
    <w:rsid w:val="000F1478"/>
    <w:rsid w:val="000F1B7E"/>
    <w:rsid w:val="000F1C8B"/>
    <w:rsid w:val="000F3830"/>
    <w:rsid w:val="000F429B"/>
    <w:rsid w:val="000F44D7"/>
    <w:rsid w:val="000F4B11"/>
    <w:rsid w:val="000F5958"/>
    <w:rsid w:val="000F5B1D"/>
    <w:rsid w:val="000F5E63"/>
    <w:rsid w:val="000F6501"/>
    <w:rsid w:val="000F6B67"/>
    <w:rsid w:val="000F6E60"/>
    <w:rsid w:val="000F757B"/>
    <w:rsid w:val="00100458"/>
    <w:rsid w:val="00102664"/>
    <w:rsid w:val="00102A71"/>
    <w:rsid w:val="00102E59"/>
    <w:rsid w:val="0010321B"/>
    <w:rsid w:val="00103417"/>
    <w:rsid w:val="001035BA"/>
    <w:rsid w:val="0010442E"/>
    <w:rsid w:val="00104B30"/>
    <w:rsid w:val="00104B88"/>
    <w:rsid w:val="0010520C"/>
    <w:rsid w:val="001056A1"/>
    <w:rsid w:val="00105CEA"/>
    <w:rsid w:val="0010661C"/>
    <w:rsid w:val="00106996"/>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61A3"/>
    <w:rsid w:val="001167DA"/>
    <w:rsid w:val="00116AD3"/>
    <w:rsid w:val="00117726"/>
    <w:rsid w:val="001177C9"/>
    <w:rsid w:val="0012129B"/>
    <w:rsid w:val="0012143E"/>
    <w:rsid w:val="001219DA"/>
    <w:rsid w:val="00122209"/>
    <w:rsid w:val="00122468"/>
    <w:rsid w:val="00123B6F"/>
    <w:rsid w:val="00123FE8"/>
    <w:rsid w:val="0012498A"/>
    <w:rsid w:val="00125991"/>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F39"/>
    <w:rsid w:val="001515E6"/>
    <w:rsid w:val="0015188C"/>
    <w:rsid w:val="00151C79"/>
    <w:rsid w:val="00152885"/>
    <w:rsid w:val="00152C62"/>
    <w:rsid w:val="0015372F"/>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10CD"/>
    <w:rsid w:val="001616A7"/>
    <w:rsid w:val="00162620"/>
    <w:rsid w:val="00163416"/>
    <w:rsid w:val="00163A35"/>
    <w:rsid w:val="00164263"/>
    <w:rsid w:val="0016501E"/>
    <w:rsid w:val="00165106"/>
    <w:rsid w:val="001657F2"/>
    <w:rsid w:val="00165834"/>
    <w:rsid w:val="00166643"/>
    <w:rsid w:val="00166670"/>
    <w:rsid w:val="00166929"/>
    <w:rsid w:val="00166DAD"/>
    <w:rsid w:val="00166F79"/>
    <w:rsid w:val="00167612"/>
    <w:rsid w:val="0016762F"/>
    <w:rsid w:val="00167806"/>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75D"/>
    <w:rsid w:val="0017684C"/>
    <w:rsid w:val="00177262"/>
    <w:rsid w:val="00177F4C"/>
    <w:rsid w:val="00180324"/>
    <w:rsid w:val="00180B1A"/>
    <w:rsid w:val="00180D47"/>
    <w:rsid w:val="00180DAD"/>
    <w:rsid w:val="00181424"/>
    <w:rsid w:val="00181B98"/>
    <w:rsid w:val="001820FB"/>
    <w:rsid w:val="00182192"/>
    <w:rsid w:val="00182928"/>
    <w:rsid w:val="00182AA8"/>
    <w:rsid w:val="00182E4C"/>
    <w:rsid w:val="00182E75"/>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24B3"/>
    <w:rsid w:val="001933C9"/>
    <w:rsid w:val="001938E5"/>
    <w:rsid w:val="00194CB7"/>
    <w:rsid w:val="00194CE1"/>
    <w:rsid w:val="001951CA"/>
    <w:rsid w:val="001957F5"/>
    <w:rsid w:val="00195AAE"/>
    <w:rsid w:val="00195BEE"/>
    <w:rsid w:val="0019603E"/>
    <w:rsid w:val="00196441"/>
    <w:rsid w:val="00196E74"/>
    <w:rsid w:val="001976E0"/>
    <w:rsid w:val="00197941"/>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F2"/>
    <w:rsid w:val="001B7DDB"/>
    <w:rsid w:val="001C05CA"/>
    <w:rsid w:val="001C0C61"/>
    <w:rsid w:val="001C101D"/>
    <w:rsid w:val="001C11D4"/>
    <w:rsid w:val="001C1360"/>
    <w:rsid w:val="001C1A84"/>
    <w:rsid w:val="001C1DBC"/>
    <w:rsid w:val="001C21C7"/>
    <w:rsid w:val="001C2702"/>
    <w:rsid w:val="001C34F9"/>
    <w:rsid w:val="001C3A1A"/>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FC2"/>
    <w:rsid w:val="001D2920"/>
    <w:rsid w:val="001D2EFE"/>
    <w:rsid w:val="001D3849"/>
    <w:rsid w:val="001D40AA"/>
    <w:rsid w:val="001D421B"/>
    <w:rsid w:val="001D5395"/>
    <w:rsid w:val="001D573F"/>
    <w:rsid w:val="001D5AC2"/>
    <w:rsid w:val="001D5B98"/>
    <w:rsid w:val="001D5F4B"/>
    <w:rsid w:val="001D611E"/>
    <w:rsid w:val="001D787A"/>
    <w:rsid w:val="001D7B6E"/>
    <w:rsid w:val="001E0734"/>
    <w:rsid w:val="001E0907"/>
    <w:rsid w:val="001E0CF9"/>
    <w:rsid w:val="001E3041"/>
    <w:rsid w:val="001E313E"/>
    <w:rsid w:val="001E33B4"/>
    <w:rsid w:val="001E343E"/>
    <w:rsid w:val="001E36B4"/>
    <w:rsid w:val="001E445E"/>
    <w:rsid w:val="001E4A88"/>
    <w:rsid w:val="001E4AB6"/>
    <w:rsid w:val="001E50DC"/>
    <w:rsid w:val="001E6400"/>
    <w:rsid w:val="001E67D5"/>
    <w:rsid w:val="001E689E"/>
    <w:rsid w:val="001E7BD0"/>
    <w:rsid w:val="001E7D5D"/>
    <w:rsid w:val="001F069B"/>
    <w:rsid w:val="001F1D28"/>
    <w:rsid w:val="001F1DAD"/>
    <w:rsid w:val="001F2CAE"/>
    <w:rsid w:val="001F2EFD"/>
    <w:rsid w:val="001F3693"/>
    <w:rsid w:val="001F3DE1"/>
    <w:rsid w:val="001F3F56"/>
    <w:rsid w:val="001F4B2E"/>
    <w:rsid w:val="001F4DE5"/>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3FF3"/>
    <w:rsid w:val="00204460"/>
    <w:rsid w:val="002054D7"/>
    <w:rsid w:val="0020568F"/>
    <w:rsid w:val="002064CB"/>
    <w:rsid w:val="00206889"/>
    <w:rsid w:val="00206F5A"/>
    <w:rsid w:val="0020709F"/>
    <w:rsid w:val="002071B8"/>
    <w:rsid w:val="00207A51"/>
    <w:rsid w:val="0021121C"/>
    <w:rsid w:val="00211692"/>
    <w:rsid w:val="0021252E"/>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149D"/>
    <w:rsid w:val="00221A4D"/>
    <w:rsid w:val="00222116"/>
    <w:rsid w:val="00222174"/>
    <w:rsid w:val="00222ECF"/>
    <w:rsid w:val="00223523"/>
    <w:rsid w:val="0022387F"/>
    <w:rsid w:val="00223CC1"/>
    <w:rsid w:val="00224CB6"/>
    <w:rsid w:val="0022514F"/>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3852"/>
    <w:rsid w:val="00233C5D"/>
    <w:rsid w:val="00233DD3"/>
    <w:rsid w:val="002340E7"/>
    <w:rsid w:val="00234409"/>
    <w:rsid w:val="0023452F"/>
    <w:rsid w:val="002348AD"/>
    <w:rsid w:val="00234D51"/>
    <w:rsid w:val="00235B5F"/>
    <w:rsid w:val="0023636D"/>
    <w:rsid w:val="00236EC0"/>
    <w:rsid w:val="0023720B"/>
    <w:rsid w:val="002372CC"/>
    <w:rsid w:val="00237ECB"/>
    <w:rsid w:val="0024004D"/>
    <w:rsid w:val="002402C3"/>
    <w:rsid w:val="0024084A"/>
    <w:rsid w:val="00241635"/>
    <w:rsid w:val="002418D6"/>
    <w:rsid w:val="00241EE6"/>
    <w:rsid w:val="002427EE"/>
    <w:rsid w:val="002429DB"/>
    <w:rsid w:val="002439D6"/>
    <w:rsid w:val="002447D1"/>
    <w:rsid w:val="00244803"/>
    <w:rsid w:val="002460FC"/>
    <w:rsid w:val="0024620D"/>
    <w:rsid w:val="00247CC3"/>
    <w:rsid w:val="00250093"/>
    <w:rsid w:val="002503C6"/>
    <w:rsid w:val="00250802"/>
    <w:rsid w:val="00250A5E"/>
    <w:rsid w:val="00251268"/>
    <w:rsid w:val="002514B6"/>
    <w:rsid w:val="00251D7C"/>
    <w:rsid w:val="0025208C"/>
    <w:rsid w:val="00252527"/>
    <w:rsid w:val="00252F1C"/>
    <w:rsid w:val="00253260"/>
    <w:rsid w:val="00253B7B"/>
    <w:rsid w:val="00253D1A"/>
    <w:rsid w:val="00255F50"/>
    <w:rsid w:val="002568EA"/>
    <w:rsid w:val="0025755B"/>
    <w:rsid w:val="00257BB8"/>
    <w:rsid w:val="00261760"/>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521"/>
    <w:rsid w:val="00286FAF"/>
    <w:rsid w:val="002870BF"/>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D3C"/>
    <w:rsid w:val="00294D44"/>
    <w:rsid w:val="002951BB"/>
    <w:rsid w:val="00295254"/>
    <w:rsid w:val="00295765"/>
    <w:rsid w:val="00295992"/>
    <w:rsid w:val="00295A1A"/>
    <w:rsid w:val="00297542"/>
    <w:rsid w:val="00297B4D"/>
    <w:rsid w:val="002A0228"/>
    <w:rsid w:val="002A02D5"/>
    <w:rsid w:val="002A0CD5"/>
    <w:rsid w:val="002A0E63"/>
    <w:rsid w:val="002A10F9"/>
    <w:rsid w:val="002A1A40"/>
    <w:rsid w:val="002A2466"/>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732"/>
    <w:rsid w:val="002B6DA3"/>
    <w:rsid w:val="002B6E39"/>
    <w:rsid w:val="002B7767"/>
    <w:rsid w:val="002C059D"/>
    <w:rsid w:val="002C08AB"/>
    <w:rsid w:val="002C0CAF"/>
    <w:rsid w:val="002C0CF7"/>
    <w:rsid w:val="002C1033"/>
    <w:rsid w:val="002C1078"/>
    <w:rsid w:val="002C13FC"/>
    <w:rsid w:val="002C147A"/>
    <w:rsid w:val="002C269E"/>
    <w:rsid w:val="002C3BF9"/>
    <w:rsid w:val="002C3DCD"/>
    <w:rsid w:val="002C3F0A"/>
    <w:rsid w:val="002C4A16"/>
    <w:rsid w:val="002C515A"/>
    <w:rsid w:val="002C5424"/>
    <w:rsid w:val="002C5DD3"/>
    <w:rsid w:val="002C5E7F"/>
    <w:rsid w:val="002C6A6F"/>
    <w:rsid w:val="002D094B"/>
    <w:rsid w:val="002D1095"/>
    <w:rsid w:val="002D1374"/>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D1"/>
    <w:rsid w:val="002E2B21"/>
    <w:rsid w:val="002E2BEB"/>
    <w:rsid w:val="002E2EE4"/>
    <w:rsid w:val="002E3DF5"/>
    <w:rsid w:val="002E408B"/>
    <w:rsid w:val="002E539D"/>
    <w:rsid w:val="002E5F7B"/>
    <w:rsid w:val="002E6E24"/>
    <w:rsid w:val="002E7283"/>
    <w:rsid w:val="002F078F"/>
    <w:rsid w:val="002F0DFC"/>
    <w:rsid w:val="002F1C4C"/>
    <w:rsid w:val="002F4565"/>
    <w:rsid w:val="002F47B5"/>
    <w:rsid w:val="002F51E3"/>
    <w:rsid w:val="002F567C"/>
    <w:rsid w:val="002F58AE"/>
    <w:rsid w:val="002F5DC0"/>
    <w:rsid w:val="002F5DC2"/>
    <w:rsid w:val="002F6055"/>
    <w:rsid w:val="002F60D2"/>
    <w:rsid w:val="002F63E5"/>
    <w:rsid w:val="002F6BF6"/>
    <w:rsid w:val="002F6D42"/>
    <w:rsid w:val="002F723D"/>
    <w:rsid w:val="002F7727"/>
    <w:rsid w:val="003007C1"/>
    <w:rsid w:val="003008F6"/>
    <w:rsid w:val="00300D07"/>
    <w:rsid w:val="003014CA"/>
    <w:rsid w:val="003024D3"/>
    <w:rsid w:val="003024EC"/>
    <w:rsid w:val="0030275B"/>
    <w:rsid w:val="00302EB8"/>
    <w:rsid w:val="0030365A"/>
    <w:rsid w:val="0030372E"/>
    <w:rsid w:val="00303FC8"/>
    <w:rsid w:val="00304020"/>
    <w:rsid w:val="00304033"/>
    <w:rsid w:val="00304460"/>
    <w:rsid w:val="00304648"/>
    <w:rsid w:val="00304DEC"/>
    <w:rsid w:val="00304E12"/>
    <w:rsid w:val="00305201"/>
    <w:rsid w:val="0030541B"/>
    <w:rsid w:val="00305848"/>
    <w:rsid w:val="0030595E"/>
    <w:rsid w:val="00307078"/>
    <w:rsid w:val="0030712B"/>
    <w:rsid w:val="003076B2"/>
    <w:rsid w:val="00307E38"/>
    <w:rsid w:val="003106E0"/>
    <w:rsid w:val="0031074B"/>
    <w:rsid w:val="00311126"/>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F7D"/>
    <w:rsid w:val="00335043"/>
    <w:rsid w:val="00336E75"/>
    <w:rsid w:val="003372AE"/>
    <w:rsid w:val="00340CDF"/>
    <w:rsid w:val="00340E1B"/>
    <w:rsid w:val="003427E4"/>
    <w:rsid w:val="00342D47"/>
    <w:rsid w:val="00342E5C"/>
    <w:rsid w:val="0034366B"/>
    <w:rsid w:val="0034366F"/>
    <w:rsid w:val="00343770"/>
    <w:rsid w:val="00343A03"/>
    <w:rsid w:val="0034459B"/>
    <w:rsid w:val="0034469A"/>
    <w:rsid w:val="00344848"/>
    <w:rsid w:val="0034536F"/>
    <w:rsid w:val="00345F8B"/>
    <w:rsid w:val="00346537"/>
    <w:rsid w:val="00346901"/>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6C5"/>
    <w:rsid w:val="00372F97"/>
    <w:rsid w:val="00373011"/>
    <w:rsid w:val="003735C5"/>
    <w:rsid w:val="0037362B"/>
    <w:rsid w:val="00373C65"/>
    <w:rsid w:val="00375218"/>
    <w:rsid w:val="003757C1"/>
    <w:rsid w:val="00376CF5"/>
    <w:rsid w:val="003774C0"/>
    <w:rsid w:val="0037771A"/>
    <w:rsid w:val="00377B8E"/>
    <w:rsid w:val="00380145"/>
    <w:rsid w:val="0038043C"/>
    <w:rsid w:val="00380EBC"/>
    <w:rsid w:val="003810A9"/>
    <w:rsid w:val="00381903"/>
    <w:rsid w:val="00381C41"/>
    <w:rsid w:val="00381DE2"/>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EC"/>
    <w:rsid w:val="00392E0F"/>
    <w:rsid w:val="00393258"/>
    <w:rsid w:val="0039360A"/>
    <w:rsid w:val="00394668"/>
    <w:rsid w:val="00394B34"/>
    <w:rsid w:val="0039570D"/>
    <w:rsid w:val="00395CB2"/>
    <w:rsid w:val="00395DDD"/>
    <w:rsid w:val="00395FA6"/>
    <w:rsid w:val="00396363"/>
    <w:rsid w:val="0039673A"/>
    <w:rsid w:val="00396DF5"/>
    <w:rsid w:val="0039720E"/>
    <w:rsid w:val="00397347"/>
    <w:rsid w:val="00397CFB"/>
    <w:rsid w:val="00397DEA"/>
    <w:rsid w:val="00397E90"/>
    <w:rsid w:val="003A02C6"/>
    <w:rsid w:val="003A03CD"/>
    <w:rsid w:val="003A03DE"/>
    <w:rsid w:val="003A0506"/>
    <w:rsid w:val="003A0589"/>
    <w:rsid w:val="003A078D"/>
    <w:rsid w:val="003A09CC"/>
    <w:rsid w:val="003A12F9"/>
    <w:rsid w:val="003A1B16"/>
    <w:rsid w:val="003A2847"/>
    <w:rsid w:val="003A2F4B"/>
    <w:rsid w:val="003A3618"/>
    <w:rsid w:val="003A3B1C"/>
    <w:rsid w:val="003A3DCC"/>
    <w:rsid w:val="003A4373"/>
    <w:rsid w:val="003A43FC"/>
    <w:rsid w:val="003A447A"/>
    <w:rsid w:val="003A4B3C"/>
    <w:rsid w:val="003A4FC0"/>
    <w:rsid w:val="003A50FE"/>
    <w:rsid w:val="003A5971"/>
    <w:rsid w:val="003A60AC"/>
    <w:rsid w:val="003A6350"/>
    <w:rsid w:val="003A65DD"/>
    <w:rsid w:val="003A6D1C"/>
    <w:rsid w:val="003A7588"/>
    <w:rsid w:val="003A7B53"/>
    <w:rsid w:val="003A7CBF"/>
    <w:rsid w:val="003A7D02"/>
    <w:rsid w:val="003B0099"/>
    <w:rsid w:val="003B03AF"/>
    <w:rsid w:val="003B08AE"/>
    <w:rsid w:val="003B0AA8"/>
    <w:rsid w:val="003B1382"/>
    <w:rsid w:val="003B182A"/>
    <w:rsid w:val="003B1F7B"/>
    <w:rsid w:val="003B2FE3"/>
    <w:rsid w:val="003B31FB"/>
    <w:rsid w:val="003B3692"/>
    <w:rsid w:val="003B406D"/>
    <w:rsid w:val="003B499A"/>
    <w:rsid w:val="003B4CC4"/>
    <w:rsid w:val="003B5815"/>
    <w:rsid w:val="003B590D"/>
    <w:rsid w:val="003B6221"/>
    <w:rsid w:val="003B64AC"/>
    <w:rsid w:val="003B66F2"/>
    <w:rsid w:val="003B68DB"/>
    <w:rsid w:val="003B6BDA"/>
    <w:rsid w:val="003B73C4"/>
    <w:rsid w:val="003B7ECE"/>
    <w:rsid w:val="003C0370"/>
    <w:rsid w:val="003C0A88"/>
    <w:rsid w:val="003C0AF0"/>
    <w:rsid w:val="003C0F04"/>
    <w:rsid w:val="003C0F58"/>
    <w:rsid w:val="003C19ED"/>
    <w:rsid w:val="003C221F"/>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888"/>
    <w:rsid w:val="003D018E"/>
    <w:rsid w:val="003D0489"/>
    <w:rsid w:val="003D0A95"/>
    <w:rsid w:val="003D0BAE"/>
    <w:rsid w:val="003D0CA6"/>
    <w:rsid w:val="003D2C03"/>
    <w:rsid w:val="003D3B09"/>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AA"/>
    <w:rsid w:val="003E6C2B"/>
    <w:rsid w:val="003E6F8B"/>
    <w:rsid w:val="003E74F3"/>
    <w:rsid w:val="003E74F4"/>
    <w:rsid w:val="003E7BC1"/>
    <w:rsid w:val="003F00E3"/>
    <w:rsid w:val="003F01B1"/>
    <w:rsid w:val="003F0B7A"/>
    <w:rsid w:val="003F0C5F"/>
    <w:rsid w:val="003F0D7A"/>
    <w:rsid w:val="003F1944"/>
    <w:rsid w:val="003F21FE"/>
    <w:rsid w:val="003F289A"/>
    <w:rsid w:val="003F29D3"/>
    <w:rsid w:val="003F2FB4"/>
    <w:rsid w:val="003F31AC"/>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EB1"/>
    <w:rsid w:val="003F6FB6"/>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CD8"/>
    <w:rsid w:val="00407D1E"/>
    <w:rsid w:val="00407F93"/>
    <w:rsid w:val="0041084D"/>
    <w:rsid w:val="00410878"/>
    <w:rsid w:val="004112C9"/>
    <w:rsid w:val="00411E75"/>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DBA"/>
    <w:rsid w:val="004200BE"/>
    <w:rsid w:val="00420DFE"/>
    <w:rsid w:val="0042158B"/>
    <w:rsid w:val="004217AE"/>
    <w:rsid w:val="00421948"/>
    <w:rsid w:val="00421A72"/>
    <w:rsid w:val="00422425"/>
    <w:rsid w:val="0042269A"/>
    <w:rsid w:val="00422AC0"/>
    <w:rsid w:val="00423810"/>
    <w:rsid w:val="00423C4B"/>
    <w:rsid w:val="00423D0A"/>
    <w:rsid w:val="004244D6"/>
    <w:rsid w:val="004244F3"/>
    <w:rsid w:val="0042496A"/>
    <w:rsid w:val="00425442"/>
    <w:rsid w:val="00425568"/>
    <w:rsid w:val="004256B8"/>
    <w:rsid w:val="00425E64"/>
    <w:rsid w:val="004263BD"/>
    <w:rsid w:val="0042646D"/>
    <w:rsid w:val="00427E9B"/>
    <w:rsid w:val="00430545"/>
    <w:rsid w:val="00430B05"/>
    <w:rsid w:val="00430B35"/>
    <w:rsid w:val="00430E77"/>
    <w:rsid w:val="0043168D"/>
    <w:rsid w:val="0043219F"/>
    <w:rsid w:val="0043355D"/>
    <w:rsid w:val="0043375D"/>
    <w:rsid w:val="00434032"/>
    <w:rsid w:val="00434B5F"/>
    <w:rsid w:val="00434DB2"/>
    <w:rsid w:val="0043548A"/>
    <w:rsid w:val="00435A81"/>
    <w:rsid w:val="0043614E"/>
    <w:rsid w:val="0043614F"/>
    <w:rsid w:val="004365F4"/>
    <w:rsid w:val="004374DF"/>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43"/>
    <w:rsid w:val="00472444"/>
    <w:rsid w:val="0047303C"/>
    <w:rsid w:val="004732CF"/>
    <w:rsid w:val="004743BB"/>
    <w:rsid w:val="00474516"/>
    <w:rsid w:val="00474680"/>
    <w:rsid w:val="00474D92"/>
    <w:rsid w:val="004750F3"/>
    <w:rsid w:val="00475487"/>
    <w:rsid w:val="00475E6B"/>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6D"/>
    <w:rsid w:val="00492100"/>
    <w:rsid w:val="00492419"/>
    <w:rsid w:val="00492553"/>
    <w:rsid w:val="00492BEC"/>
    <w:rsid w:val="00493756"/>
    <w:rsid w:val="00494AD3"/>
    <w:rsid w:val="00494F5B"/>
    <w:rsid w:val="0049501F"/>
    <w:rsid w:val="00495327"/>
    <w:rsid w:val="00495F58"/>
    <w:rsid w:val="004A0DFC"/>
    <w:rsid w:val="004A13D1"/>
    <w:rsid w:val="004A152E"/>
    <w:rsid w:val="004A1E21"/>
    <w:rsid w:val="004A2393"/>
    <w:rsid w:val="004A2F62"/>
    <w:rsid w:val="004A3A04"/>
    <w:rsid w:val="004A3C9A"/>
    <w:rsid w:val="004A4483"/>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23D6"/>
    <w:rsid w:val="004B23F3"/>
    <w:rsid w:val="004B25E0"/>
    <w:rsid w:val="004B25FE"/>
    <w:rsid w:val="004B26CE"/>
    <w:rsid w:val="004B2901"/>
    <w:rsid w:val="004B3023"/>
    <w:rsid w:val="004B3075"/>
    <w:rsid w:val="004B4DDA"/>
    <w:rsid w:val="004B546E"/>
    <w:rsid w:val="004B5550"/>
    <w:rsid w:val="004B5951"/>
    <w:rsid w:val="004B59B5"/>
    <w:rsid w:val="004B611E"/>
    <w:rsid w:val="004C046B"/>
    <w:rsid w:val="004C0B55"/>
    <w:rsid w:val="004C114B"/>
    <w:rsid w:val="004C1CAC"/>
    <w:rsid w:val="004C1DC5"/>
    <w:rsid w:val="004C1E13"/>
    <w:rsid w:val="004C1F0D"/>
    <w:rsid w:val="004C28C2"/>
    <w:rsid w:val="004C2E33"/>
    <w:rsid w:val="004C30C0"/>
    <w:rsid w:val="004C3556"/>
    <w:rsid w:val="004C4BC7"/>
    <w:rsid w:val="004C516A"/>
    <w:rsid w:val="004C54E1"/>
    <w:rsid w:val="004C5890"/>
    <w:rsid w:val="004C63B8"/>
    <w:rsid w:val="004C68B3"/>
    <w:rsid w:val="004C7727"/>
    <w:rsid w:val="004D02D7"/>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3D3C"/>
    <w:rsid w:val="004E410C"/>
    <w:rsid w:val="004E43EF"/>
    <w:rsid w:val="004E4437"/>
    <w:rsid w:val="004E48B2"/>
    <w:rsid w:val="004E4A5B"/>
    <w:rsid w:val="004E4E5D"/>
    <w:rsid w:val="004E61E9"/>
    <w:rsid w:val="004E6456"/>
    <w:rsid w:val="004E6659"/>
    <w:rsid w:val="004E6981"/>
    <w:rsid w:val="004E71A1"/>
    <w:rsid w:val="004E7D3A"/>
    <w:rsid w:val="004F058A"/>
    <w:rsid w:val="004F07A2"/>
    <w:rsid w:val="004F0DB4"/>
    <w:rsid w:val="004F0DEF"/>
    <w:rsid w:val="004F1311"/>
    <w:rsid w:val="004F15DB"/>
    <w:rsid w:val="004F1EDD"/>
    <w:rsid w:val="004F362D"/>
    <w:rsid w:val="004F3840"/>
    <w:rsid w:val="004F421F"/>
    <w:rsid w:val="004F429D"/>
    <w:rsid w:val="004F434D"/>
    <w:rsid w:val="004F45F6"/>
    <w:rsid w:val="004F48DA"/>
    <w:rsid w:val="004F4A2D"/>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C99"/>
    <w:rsid w:val="00502F57"/>
    <w:rsid w:val="0050390D"/>
    <w:rsid w:val="00503A43"/>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85A"/>
    <w:rsid w:val="005138C8"/>
    <w:rsid w:val="00514B1B"/>
    <w:rsid w:val="00515241"/>
    <w:rsid w:val="0051607C"/>
    <w:rsid w:val="0051641B"/>
    <w:rsid w:val="00517202"/>
    <w:rsid w:val="00521144"/>
    <w:rsid w:val="005213E4"/>
    <w:rsid w:val="0052165D"/>
    <w:rsid w:val="00522478"/>
    <w:rsid w:val="00522C08"/>
    <w:rsid w:val="00522D5E"/>
    <w:rsid w:val="00522EF5"/>
    <w:rsid w:val="00522FC8"/>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8AA"/>
    <w:rsid w:val="00531F3E"/>
    <w:rsid w:val="00532894"/>
    <w:rsid w:val="00533340"/>
    <w:rsid w:val="005337DA"/>
    <w:rsid w:val="00533BF1"/>
    <w:rsid w:val="005348A7"/>
    <w:rsid w:val="00534BA4"/>
    <w:rsid w:val="005353C4"/>
    <w:rsid w:val="00536246"/>
    <w:rsid w:val="00536287"/>
    <w:rsid w:val="00536DE6"/>
    <w:rsid w:val="00540216"/>
    <w:rsid w:val="00540365"/>
    <w:rsid w:val="005407FF"/>
    <w:rsid w:val="00540934"/>
    <w:rsid w:val="00540995"/>
    <w:rsid w:val="00540B24"/>
    <w:rsid w:val="00541078"/>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D3E"/>
    <w:rsid w:val="00550125"/>
    <w:rsid w:val="00550461"/>
    <w:rsid w:val="0055054E"/>
    <w:rsid w:val="00551626"/>
    <w:rsid w:val="00552982"/>
    <w:rsid w:val="00552FE0"/>
    <w:rsid w:val="005534A8"/>
    <w:rsid w:val="0055379D"/>
    <w:rsid w:val="005543FB"/>
    <w:rsid w:val="00555485"/>
    <w:rsid w:val="00555C7D"/>
    <w:rsid w:val="00556A90"/>
    <w:rsid w:val="005570ED"/>
    <w:rsid w:val="00557FB4"/>
    <w:rsid w:val="0056001B"/>
    <w:rsid w:val="00560BE1"/>
    <w:rsid w:val="00560DF2"/>
    <w:rsid w:val="005624D6"/>
    <w:rsid w:val="0056394E"/>
    <w:rsid w:val="0056412D"/>
    <w:rsid w:val="00564A1F"/>
    <w:rsid w:val="0056515C"/>
    <w:rsid w:val="005652DB"/>
    <w:rsid w:val="0056574B"/>
    <w:rsid w:val="005657A0"/>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F2"/>
    <w:rsid w:val="005742B3"/>
    <w:rsid w:val="00574E83"/>
    <w:rsid w:val="005750AB"/>
    <w:rsid w:val="00575657"/>
    <w:rsid w:val="005761F6"/>
    <w:rsid w:val="00577B34"/>
    <w:rsid w:val="0058020D"/>
    <w:rsid w:val="005803AF"/>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C97"/>
    <w:rsid w:val="005A5E4E"/>
    <w:rsid w:val="005A6855"/>
    <w:rsid w:val="005A68B1"/>
    <w:rsid w:val="005A6AF4"/>
    <w:rsid w:val="005A7467"/>
    <w:rsid w:val="005A7614"/>
    <w:rsid w:val="005B0BFE"/>
    <w:rsid w:val="005B115C"/>
    <w:rsid w:val="005B158C"/>
    <w:rsid w:val="005B1AFC"/>
    <w:rsid w:val="005B234E"/>
    <w:rsid w:val="005B359A"/>
    <w:rsid w:val="005B3AA0"/>
    <w:rsid w:val="005B419E"/>
    <w:rsid w:val="005B46AA"/>
    <w:rsid w:val="005B53CE"/>
    <w:rsid w:val="005B5AAA"/>
    <w:rsid w:val="005B6AEB"/>
    <w:rsid w:val="005B7855"/>
    <w:rsid w:val="005B79A2"/>
    <w:rsid w:val="005C0067"/>
    <w:rsid w:val="005C029D"/>
    <w:rsid w:val="005C0A9E"/>
    <w:rsid w:val="005C0CBA"/>
    <w:rsid w:val="005C0E0E"/>
    <w:rsid w:val="005C13F5"/>
    <w:rsid w:val="005C1639"/>
    <w:rsid w:val="005C1CC8"/>
    <w:rsid w:val="005C2FAB"/>
    <w:rsid w:val="005C33AD"/>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551E"/>
    <w:rsid w:val="005D58E3"/>
    <w:rsid w:val="005D5903"/>
    <w:rsid w:val="005D5C6F"/>
    <w:rsid w:val="005D5E56"/>
    <w:rsid w:val="005D6266"/>
    <w:rsid w:val="005D63B9"/>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4412"/>
    <w:rsid w:val="005E5152"/>
    <w:rsid w:val="005E585B"/>
    <w:rsid w:val="005E5B75"/>
    <w:rsid w:val="005E62AB"/>
    <w:rsid w:val="005E6417"/>
    <w:rsid w:val="005F070E"/>
    <w:rsid w:val="005F1AB5"/>
    <w:rsid w:val="005F2C9C"/>
    <w:rsid w:val="005F2D4C"/>
    <w:rsid w:val="005F2E12"/>
    <w:rsid w:val="005F3333"/>
    <w:rsid w:val="005F402B"/>
    <w:rsid w:val="005F441D"/>
    <w:rsid w:val="005F471C"/>
    <w:rsid w:val="005F5BCD"/>
    <w:rsid w:val="005F6830"/>
    <w:rsid w:val="005F7AB9"/>
    <w:rsid w:val="005F7CE0"/>
    <w:rsid w:val="005F7FCC"/>
    <w:rsid w:val="006000E7"/>
    <w:rsid w:val="00600652"/>
    <w:rsid w:val="00600F11"/>
    <w:rsid w:val="006019A4"/>
    <w:rsid w:val="00601C36"/>
    <w:rsid w:val="00602095"/>
    <w:rsid w:val="006023C0"/>
    <w:rsid w:val="0060244F"/>
    <w:rsid w:val="00602631"/>
    <w:rsid w:val="00602A19"/>
    <w:rsid w:val="00602AE5"/>
    <w:rsid w:val="006032B9"/>
    <w:rsid w:val="00603F2E"/>
    <w:rsid w:val="00604235"/>
    <w:rsid w:val="00604E8B"/>
    <w:rsid w:val="00605018"/>
    <w:rsid w:val="00605988"/>
    <w:rsid w:val="00606A7B"/>
    <w:rsid w:val="00606DB3"/>
    <w:rsid w:val="006073CC"/>
    <w:rsid w:val="0060743E"/>
    <w:rsid w:val="006078B7"/>
    <w:rsid w:val="00610538"/>
    <w:rsid w:val="00610760"/>
    <w:rsid w:val="006109D3"/>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32C4"/>
    <w:rsid w:val="00633FAC"/>
    <w:rsid w:val="0063459C"/>
    <w:rsid w:val="00634E3E"/>
    <w:rsid w:val="00635128"/>
    <w:rsid w:val="006353EF"/>
    <w:rsid w:val="00635DE1"/>
    <w:rsid w:val="00635F32"/>
    <w:rsid w:val="0063634F"/>
    <w:rsid w:val="00637352"/>
    <w:rsid w:val="00637BB5"/>
    <w:rsid w:val="00640E3B"/>
    <w:rsid w:val="00640E4A"/>
    <w:rsid w:val="00640E9F"/>
    <w:rsid w:val="00641000"/>
    <w:rsid w:val="0064240E"/>
    <w:rsid w:val="0064254B"/>
    <w:rsid w:val="006429C4"/>
    <w:rsid w:val="00642FDD"/>
    <w:rsid w:val="00643C5C"/>
    <w:rsid w:val="00644965"/>
    <w:rsid w:val="00644DB4"/>
    <w:rsid w:val="00645098"/>
    <w:rsid w:val="0064548E"/>
    <w:rsid w:val="00646A36"/>
    <w:rsid w:val="00646FD2"/>
    <w:rsid w:val="0064782E"/>
    <w:rsid w:val="006478E9"/>
    <w:rsid w:val="00650D99"/>
    <w:rsid w:val="00650EBE"/>
    <w:rsid w:val="006519B8"/>
    <w:rsid w:val="00651B06"/>
    <w:rsid w:val="006524F9"/>
    <w:rsid w:val="0065259F"/>
    <w:rsid w:val="00652879"/>
    <w:rsid w:val="00653496"/>
    <w:rsid w:val="0065353D"/>
    <w:rsid w:val="0065375F"/>
    <w:rsid w:val="00653FDB"/>
    <w:rsid w:val="006543F1"/>
    <w:rsid w:val="00654482"/>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3C3"/>
    <w:rsid w:val="0066041D"/>
    <w:rsid w:val="006604CD"/>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125"/>
    <w:rsid w:val="00666454"/>
    <w:rsid w:val="006664D9"/>
    <w:rsid w:val="0066674F"/>
    <w:rsid w:val="00666BD6"/>
    <w:rsid w:val="00666D08"/>
    <w:rsid w:val="00666F66"/>
    <w:rsid w:val="0066793E"/>
    <w:rsid w:val="00667958"/>
    <w:rsid w:val="00667B5D"/>
    <w:rsid w:val="00667F43"/>
    <w:rsid w:val="0067078B"/>
    <w:rsid w:val="00670C26"/>
    <w:rsid w:val="00670D1C"/>
    <w:rsid w:val="00670F67"/>
    <w:rsid w:val="006713CC"/>
    <w:rsid w:val="0067152A"/>
    <w:rsid w:val="00671819"/>
    <w:rsid w:val="00671DFF"/>
    <w:rsid w:val="00671E57"/>
    <w:rsid w:val="0067263C"/>
    <w:rsid w:val="00672DA0"/>
    <w:rsid w:val="00672EEC"/>
    <w:rsid w:val="00673005"/>
    <w:rsid w:val="006733C8"/>
    <w:rsid w:val="00674011"/>
    <w:rsid w:val="006750CA"/>
    <w:rsid w:val="00675C6A"/>
    <w:rsid w:val="0067664D"/>
    <w:rsid w:val="00676A9D"/>
    <w:rsid w:val="00676E46"/>
    <w:rsid w:val="00677491"/>
    <w:rsid w:val="006775D5"/>
    <w:rsid w:val="006803EF"/>
    <w:rsid w:val="00680DFE"/>
    <w:rsid w:val="0068145B"/>
    <w:rsid w:val="00681881"/>
    <w:rsid w:val="00681B83"/>
    <w:rsid w:val="00681C4C"/>
    <w:rsid w:val="00682070"/>
    <w:rsid w:val="00682D9E"/>
    <w:rsid w:val="00682F16"/>
    <w:rsid w:val="00683386"/>
    <w:rsid w:val="0068361D"/>
    <w:rsid w:val="006839B0"/>
    <w:rsid w:val="0068421A"/>
    <w:rsid w:val="00684DFA"/>
    <w:rsid w:val="00684FEA"/>
    <w:rsid w:val="006855D3"/>
    <w:rsid w:val="006856A5"/>
    <w:rsid w:val="00685D3A"/>
    <w:rsid w:val="00685E49"/>
    <w:rsid w:val="0068682A"/>
    <w:rsid w:val="00686B46"/>
    <w:rsid w:val="00686BA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2256"/>
    <w:rsid w:val="006A23A4"/>
    <w:rsid w:val="006A3B89"/>
    <w:rsid w:val="006A4333"/>
    <w:rsid w:val="006A4977"/>
    <w:rsid w:val="006A56F1"/>
    <w:rsid w:val="006A57C3"/>
    <w:rsid w:val="006A698E"/>
    <w:rsid w:val="006A6B88"/>
    <w:rsid w:val="006B001E"/>
    <w:rsid w:val="006B0F4E"/>
    <w:rsid w:val="006B12B5"/>
    <w:rsid w:val="006B13AA"/>
    <w:rsid w:val="006B1C42"/>
    <w:rsid w:val="006B251D"/>
    <w:rsid w:val="006B26B8"/>
    <w:rsid w:val="006B2F43"/>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550"/>
    <w:rsid w:val="006C28D8"/>
    <w:rsid w:val="006C2D8D"/>
    <w:rsid w:val="006C3389"/>
    <w:rsid w:val="006C3601"/>
    <w:rsid w:val="006C366D"/>
    <w:rsid w:val="006C4445"/>
    <w:rsid w:val="006C4DCB"/>
    <w:rsid w:val="006C5252"/>
    <w:rsid w:val="006C54B8"/>
    <w:rsid w:val="006C55D7"/>
    <w:rsid w:val="006C58E2"/>
    <w:rsid w:val="006C5A43"/>
    <w:rsid w:val="006C6E59"/>
    <w:rsid w:val="006C718D"/>
    <w:rsid w:val="006D038F"/>
    <w:rsid w:val="006D0511"/>
    <w:rsid w:val="006D11E5"/>
    <w:rsid w:val="006D1830"/>
    <w:rsid w:val="006D3C36"/>
    <w:rsid w:val="006D3C3F"/>
    <w:rsid w:val="006D3F80"/>
    <w:rsid w:val="006D56AD"/>
    <w:rsid w:val="006D5986"/>
    <w:rsid w:val="006D6006"/>
    <w:rsid w:val="006D6860"/>
    <w:rsid w:val="006D6AA2"/>
    <w:rsid w:val="006D6F79"/>
    <w:rsid w:val="006D721C"/>
    <w:rsid w:val="006D722D"/>
    <w:rsid w:val="006D7866"/>
    <w:rsid w:val="006E0409"/>
    <w:rsid w:val="006E04EC"/>
    <w:rsid w:val="006E05A0"/>
    <w:rsid w:val="006E0B03"/>
    <w:rsid w:val="006E12B2"/>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6A1"/>
    <w:rsid w:val="006F6716"/>
    <w:rsid w:val="00700795"/>
    <w:rsid w:val="00700E1A"/>
    <w:rsid w:val="007011D7"/>
    <w:rsid w:val="00701D9F"/>
    <w:rsid w:val="007031D3"/>
    <w:rsid w:val="00703D23"/>
    <w:rsid w:val="00704087"/>
    <w:rsid w:val="0070461F"/>
    <w:rsid w:val="00704DED"/>
    <w:rsid w:val="007061EA"/>
    <w:rsid w:val="00706424"/>
    <w:rsid w:val="00706590"/>
    <w:rsid w:val="00706629"/>
    <w:rsid w:val="007066D7"/>
    <w:rsid w:val="00707124"/>
    <w:rsid w:val="0070751A"/>
    <w:rsid w:val="00707F6C"/>
    <w:rsid w:val="0071024B"/>
    <w:rsid w:val="00710806"/>
    <w:rsid w:val="0071082F"/>
    <w:rsid w:val="00710C85"/>
    <w:rsid w:val="00710F66"/>
    <w:rsid w:val="00710F81"/>
    <w:rsid w:val="0071156B"/>
    <w:rsid w:val="00711B9D"/>
    <w:rsid w:val="00711E6E"/>
    <w:rsid w:val="00712069"/>
    <w:rsid w:val="00712D90"/>
    <w:rsid w:val="00712DB3"/>
    <w:rsid w:val="00712EED"/>
    <w:rsid w:val="0071317D"/>
    <w:rsid w:val="00713499"/>
    <w:rsid w:val="0071392B"/>
    <w:rsid w:val="00714EB5"/>
    <w:rsid w:val="00715C1F"/>
    <w:rsid w:val="00715EAB"/>
    <w:rsid w:val="00716655"/>
    <w:rsid w:val="007169BB"/>
    <w:rsid w:val="00716A41"/>
    <w:rsid w:val="00716B41"/>
    <w:rsid w:val="0071705A"/>
    <w:rsid w:val="007177D2"/>
    <w:rsid w:val="00717EF2"/>
    <w:rsid w:val="0072039A"/>
    <w:rsid w:val="007207F9"/>
    <w:rsid w:val="007214EE"/>
    <w:rsid w:val="00721C2D"/>
    <w:rsid w:val="00721E14"/>
    <w:rsid w:val="00722160"/>
    <w:rsid w:val="0072243A"/>
    <w:rsid w:val="00723038"/>
    <w:rsid w:val="00723365"/>
    <w:rsid w:val="0072351D"/>
    <w:rsid w:val="00723B3F"/>
    <w:rsid w:val="00723CFD"/>
    <w:rsid w:val="00723F60"/>
    <w:rsid w:val="00724B35"/>
    <w:rsid w:val="00725A3D"/>
    <w:rsid w:val="00726169"/>
    <w:rsid w:val="007261C4"/>
    <w:rsid w:val="0072640D"/>
    <w:rsid w:val="00726785"/>
    <w:rsid w:val="007276F8"/>
    <w:rsid w:val="007278B2"/>
    <w:rsid w:val="007278B9"/>
    <w:rsid w:val="0073220B"/>
    <w:rsid w:val="007327B7"/>
    <w:rsid w:val="00732FB2"/>
    <w:rsid w:val="00733E04"/>
    <w:rsid w:val="00733F60"/>
    <w:rsid w:val="00734130"/>
    <w:rsid w:val="007343D8"/>
    <w:rsid w:val="007345B6"/>
    <w:rsid w:val="00734D96"/>
    <w:rsid w:val="0073505F"/>
    <w:rsid w:val="0073650A"/>
    <w:rsid w:val="0073696D"/>
    <w:rsid w:val="00737134"/>
    <w:rsid w:val="0073760C"/>
    <w:rsid w:val="00740050"/>
    <w:rsid w:val="0074113D"/>
    <w:rsid w:val="00741AD1"/>
    <w:rsid w:val="00741F94"/>
    <w:rsid w:val="007421CB"/>
    <w:rsid w:val="0074226A"/>
    <w:rsid w:val="0074234A"/>
    <w:rsid w:val="0074273E"/>
    <w:rsid w:val="0074288E"/>
    <w:rsid w:val="00742ED9"/>
    <w:rsid w:val="00743C8C"/>
    <w:rsid w:val="00743F0C"/>
    <w:rsid w:val="00744125"/>
    <w:rsid w:val="00744815"/>
    <w:rsid w:val="007451DA"/>
    <w:rsid w:val="0074543D"/>
    <w:rsid w:val="00745828"/>
    <w:rsid w:val="00745D2E"/>
    <w:rsid w:val="0074680A"/>
    <w:rsid w:val="00747858"/>
    <w:rsid w:val="00747DDE"/>
    <w:rsid w:val="00750162"/>
    <w:rsid w:val="0075034A"/>
    <w:rsid w:val="0075074B"/>
    <w:rsid w:val="00750BA3"/>
    <w:rsid w:val="00751BD8"/>
    <w:rsid w:val="00751CE9"/>
    <w:rsid w:val="00753289"/>
    <w:rsid w:val="00753E27"/>
    <w:rsid w:val="00753F99"/>
    <w:rsid w:val="0075512F"/>
    <w:rsid w:val="007557E3"/>
    <w:rsid w:val="007558E2"/>
    <w:rsid w:val="00755FA2"/>
    <w:rsid w:val="00756592"/>
    <w:rsid w:val="00756840"/>
    <w:rsid w:val="0075691C"/>
    <w:rsid w:val="00756FE9"/>
    <w:rsid w:val="0075709C"/>
    <w:rsid w:val="0075751D"/>
    <w:rsid w:val="0075755B"/>
    <w:rsid w:val="00757683"/>
    <w:rsid w:val="0075787F"/>
    <w:rsid w:val="00760D5D"/>
    <w:rsid w:val="00760EEF"/>
    <w:rsid w:val="0076158F"/>
    <w:rsid w:val="0076225E"/>
    <w:rsid w:val="007624A0"/>
    <w:rsid w:val="00762A4B"/>
    <w:rsid w:val="00763429"/>
    <w:rsid w:val="00763712"/>
    <w:rsid w:val="00763F10"/>
    <w:rsid w:val="00764759"/>
    <w:rsid w:val="00764DAF"/>
    <w:rsid w:val="0076511D"/>
    <w:rsid w:val="0076549C"/>
    <w:rsid w:val="00765B31"/>
    <w:rsid w:val="00766C6E"/>
    <w:rsid w:val="00767254"/>
    <w:rsid w:val="00770749"/>
    <w:rsid w:val="00770D3E"/>
    <w:rsid w:val="007716BE"/>
    <w:rsid w:val="0077192D"/>
    <w:rsid w:val="00773218"/>
    <w:rsid w:val="0077386C"/>
    <w:rsid w:val="00774864"/>
    <w:rsid w:val="00775954"/>
    <w:rsid w:val="00775CB7"/>
    <w:rsid w:val="00776E1A"/>
    <w:rsid w:val="0077707A"/>
    <w:rsid w:val="00777527"/>
    <w:rsid w:val="007776E1"/>
    <w:rsid w:val="007778F1"/>
    <w:rsid w:val="00777B53"/>
    <w:rsid w:val="007806E1"/>
    <w:rsid w:val="00780C1A"/>
    <w:rsid w:val="00780D16"/>
    <w:rsid w:val="00782EE4"/>
    <w:rsid w:val="00783659"/>
    <w:rsid w:val="00783E86"/>
    <w:rsid w:val="00784F20"/>
    <w:rsid w:val="007862BC"/>
    <w:rsid w:val="00786BC9"/>
    <w:rsid w:val="00786DAA"/>
    <w:rsid w:val="00786DDF"/>
    <w:rsid w:val="00787135"/>
    <w:rsid w:val="00787699"/>
    <w:rsid w:val="007901B2"/>
    <w:rsid w:val="00790AC4"/>
    <w:rsid w:val="00790D3C"/>
    <w:rsid w:val="0079196A"/>
    <w:rsid w:val="00792426"/>
    <w:rsid w:val="00792B3F"/>
    <w:rsid w:val="00792E9A"/>
    <w:rsid w:val="00792FB6"/>
    <w:rsid w:val="007939F7"/>
    <w:rsid w:val="0079406C"/>
    <w:rsid w:val="0079443F"/>
    <w:rsid w:val="00795421"/>
    <w:rsid w:val="0079566A"/>
    <w:rsid w:val="00795B01"/>
    <w:rsid w:val="00795B77"/>
    <w:rsid w:val="007968AA"/>
    <w:rsid w:val="00796AF9"/>
    <w:rsid w:val="00796D4B"/>
    <w:rsid w:val="0079773A"/>
    <w:rsid w:val="00797BFC"/>
    <w:rsid w:val="007A10C8"/>
    <w:rsid w:val="007A12A2"/>
    <w:rsid w:val="007A1690"/>
    <w:rsid w:val="007A1A08"/>
    <w:rsid w:val="007A21DC"/>
    <w:rsid w:val="007A242A"/>
    <w:rsid w:val="007A2517"/>
    <w:rsid w:val="007A2614"/>
    <w:rsid w:val="007A2688"/>
    <w:rsid w:val="007A28EC"/>
    <w:rsid w:val="007A3C66"/>
    <w:rsid w:val="007A486C"/>
    <w:rsid w:val="007A4F20"/>
    <w:rsid w:val="007A52BC"/>
    <w:rsid w:val="007A58E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646"/>
    <w:rsid w:val="007B286A"/>
    <w:rsid w:val="007B387A"/>
    <w:rsid w:val="007B38B7"/>
    <w:rsid w:val="007B3F80"/>
    <w:rsid w:val="007B45EE"/>
    <w:rsid w:val="007B467F"/>
    <w:rsid w:val="007B4ED0"/>
    <w:rsid w:val="007B65F9"/>
    <w:rsid w:val="007B6617"/>
    <w:rsid w:val="007B7190"/>
    <w:rsid w:val="007B7279"/>
    <w:rsid w:val="007B74B9"/>
    <w:rsid w:val="007B7643"/>
    <w:rsid w:val="007C07BA"/>
    <w:rsid w:val="007C0FBE"/>
    <w:rsid w:val="007C23AE"/>
    <w:rsid w:val="007C44F1"/>
    <w:rsid w:val="007C4967"/>
    <w:rsid w:val="007C4AA4"/>
    <w:rsid w:val="007C4CC9"/>
    <w:rsid w:val="007C4EED"/>
    <w:rsid w:val="007C5326"/>
    <w:rsid w:val="007C5E2B"/>
    <w:rsid w:val="007C63FB"/>
    <w:rsid w:val="007C668A"/>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389"/>
    <w:rsid w:val="007E5051"/>
    <w:rsid w:val="007E5972"/>
    <w:rsid w:val="007E71F0"/>
    <w:rsid w:val="007E7827"/>
    <w:rsid w:val="007F00B6"/>
    <w:rsid w:val="007F0419"/>
    <w:rsid w:val="007F0A2E"/>
    <w:rsid w:val="007F1564"/>
    <w:rsid w:val="007F1641"/>
    <w:rsid w:val="007F1EDA"/>
    <w:rsid w:val="007F2A27"/>
    <w:rsid w:val="007F3009"/>
    <w:rsid w:val="007F3433"/>
    <w:rsid w:val="007F3B8A"/>
    <w:rsid w:val="007F49EC"/>
    <w:rsid w:val="007F4B86"/>
    <w:rsid w:val="007F528C"/>
    <w:rsid w:val="007F5B5A"/>
    <w:rsid w:val="007F66A2"/>
    <w:rsid w:val="007F6BAF"/>
    <w:rsid w:val="007F7253"/>
    <w:rsid w:val="007F7D09"/>
    <w:rsid w:val="008001F4"/>
    <w:rsid w:val="00800EAA"/>
    <w:rsid w:val="00801009"/>
    <w:rsid w:val="00801BE7"/>
    <w:rsid w:val="00801DAE"/>
    <w:rsid w:val="00802AD7"/>
    <w:rsid w:val="00803465"/>
    <w:rsid w:val="00803A9F"/>
    <w:rsid w:val="00803DB7"/>
    <w:rsid w:val="00804D25"/>
    <w:rsid w:val="00805194"/>
    <w:rsid w:val="00805592"/>
    <w:rsid w:val="00805AC8"/>
    <w:rsid w:val="0080609D"/>
    <w:rsid w:val="00806475"/>
    <w:rsid w:val="00806AAE"/>
    <w:rsid w:val="00807EE9"/>
    <w:rsid w:val="008104AB"/>
    <w:rsid w:val="008106A5"/>
    <w:rsid w:val="0081075B"/>
    <w:rsid w:val="0081128E"/>
    <w:rsid w:val="00813BA9"/>
    <w:rsid w:val="00814048"/>
    <w:rsid w:val="008145F9"/>
    <w:rsid w:val="00815312"/>
    <w:rsid w:val="00815652"/>
    <w:rsid w:val="008162CD"/>
    <w:rsid w:val="0081639B"/>
    <w:rsid w:val="00816735"/>
    <w:rsid w:val="00816782"/>
    <w:rsid w:val="00816C8A"/>
    <w:rsid w:val="00817344"/>
    <w:rsid w:val="0081788C"/>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37AE8"/>
    <w:rsid w:val="00841A73"/>
    <w:rsid w:val="00841C51"/>
    <w:rsid w:val="00841EF6"/>
    <w:rsid w:val="00841F88"/>
    <w:rsid w:val="008421CF"/>
    <w:rsid w:val="008424E3"/>
    <w:rsid w:val="00843412"/>
    <w:rsid w:val="00843A9F"/>
    <w:rsid w:val="00843C0C"/>
    <w:rsid w:val="00844086"/>
    <w:rsid w:val="0084454D"/>
    <w:rsid w:val="008445E0"/>
    <w:rsid w:val="00845659"/>
    <w:rsid w:val="00845B07"/>
    <w:rsid w:val="00845C0F"/>
    <w:rsid w:val="008469AE"/>
    <w:rsid w:val="008473E5"/>
    <w:rsid w:val="00847F75"/>
    <w:rsid w:val="0085047E"/>
    <w:rsid w:val="0085052B"/>
    <w:rsid w:val="00851264"/>
    <w:rsid w:val="008512A1"/>
    <w:rsid w:val="00851AD7"/>
    <w:rsid w:val="00851EDF"/>
    <w:rsid w:val="008524FA"/>
    <w:rsid w:val="0085259F"/>
    <w:rsid w:val="00852B33"/>
    <w:rsid w:val="00852C51"/>
    <w:rsid w:val="008534CE"/>
    <w:rsid w:val="00853C8F"/>
    <w:rsid w:val="00853D3A"/>
    <w:rsid w:val="00854036"/>
    <w:rsid w:val="00854475"/>
    <w:rsid w:val="008551A5"/>
    <w:rsid w:val="00855DAE"/>
    <w:rsid w:val="00856540"/>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E7E"/>
    <w:rsid w:val="0087157A"/>
    <w:rsid w:val="0087252B"/>
    <w:rsid w:val="00872533"/>
    <w:rsid w:val="0087257B"/>
    <w:rsid w:val="00872661"/>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4FDC"/>
    <w:rsid w:val="008A505C"/>
    <w:rsid w:val="008A51C4"/>
    <w:rsid w:val="008A5792"/>
    <w:rsid w:val="008A5C6D"/>
    <w:rsid w:val="008A6002"/>
    <w:rsid w:val="008A6D29"/>
    <w:rsid w:val="008A721B"/>
    <w:rsid w:val="008A7253"/>
    <w:rsid w:val="008A78D0"/>
    <w:rsid w:val="008A7918"/>
    <w:rsid w:val="008B02E9"/>
    <w:rsid w:val="008B0571"/>
    <w:rsid w:val="008B0D39"/>
    <w:rsid w:val="008B0D4A"/>
    <w:rsid w:val="008B1299"/>
    <w:rsid w:val="008B1CDC"/>
    <w:rsid w:val="008B2237"/>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75A9"/>
    <w:rsid w:val="008B7938"/>
    <w:rsid w:val="008B79AD"/>
    <w:rsid w:val="008B7E04"/>
    <w:rsid w:val="008B7FFB"/>
    <w:rsid w:val="008C022D"/>
    <w:rsid w:val="008C0748"/>
    <w:rsid w:val="008C07E5"/>
    <w:rsid w:val="008C0C2B"/>
    <w:rsid w:val="008C18A7"/>
    <w:rsid w:val="008C1ABD"/>
    <w:rsid w:val="008C202D"/>
    <w:rsid w:val="008C2968"/>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B6F"/>
    <w:rsid w:val="008D3DD0"/>
    <w:rsid w:val="008D44D8"/>
    <w:rsid w:val="008D46DF"/>
    <w:rsid w:val="008D4775"/>
    <w:rsid w:val="008D4EA7"/>
    <w:rsid w:val="008D5B6C"/>
    <w:rsid w:val="008D5B91"/>
    <w:rsid w:val="008D60C3"/>
    <w:rsid w:val="008D63B4"/>
    <w:rsid w:val="008D6520"/>
    <w:rsid w:val="008D69EB"/>
    <w:rsid w:val="008D6E32"/>
    <w:rsid w:val="008D71AF"/>
    <w:rsid w:val="008D729B"/>
    <w:rsid w:val="008D74CB"/>
    <w:rsid w:val="008D79FB"/>
    <w:rsid w:val="008D7F47"/>
    <w:rsid w:val="008E0521"/>
    <w:rsid w:val="008E058A"/>
    <w:rsid w:val="008E0D38"/>
    <w:rsid w:val="008E15BC"/>
    <w:rsid w:val="008E1FFB"/>
    <w:rsid w:val="008E336B"/>
    <w:rsid w:val="008E3CB4"/>
    <w:rsid w:val="008E422B"/>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E8B"/>
    <w:rsid w:val="008F3EF0"/>
    <w:rsid w:val="008F4739"/>
    <w:rsid w:val="008F4E0B"/>
    <w:rsid w:val="008F53D6"/>
    <w:rsid w:val="008F5498"/>
    <w:rsid w:val="008F6F44"/>
    <w:rsid w:val="008F7724"/>
    <w:rsid w:val="00900612"/>
    <w:rsid w:val="00900A77"/>
    <w:rsid w:val="00900ABE"/>
    <w:rsid w:val="0090111C"/>
    <w:rsid w:val="0090170D"/>
    <w:rsid w:val="00901F72"/>
    <w:rsid w:val="0090322A"/>
    <w:rsid w:val="00903244"/>
    <w:rsid w:val="00903539"/>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28FB"/>
    <w:rsid w:val="00932B78"/>
    <w:rsid w:val="00932C4D"/>
    <w:rsid w:val="00933C54"/>
    <w:rsid w:val="0093418D"/>
    <w:rsid w:val="0093424D"/>
    <w:rsid w:val="009349B3"/>
    <w:rsid w:val="00934A27"/>
    <w:rsid w:val="00934FD6"/>
    <w:rsid w:val="00935471"/>
    <w:rsid w:val="00935A82"/>
    <w:rsid w:val="00936361"/>
    <w:rsid w:val="0093668C"/>
    <w:rsid w:val="00936984"/>
    <w:rsid w:val="00936990"/>
    <w:rsid w:val="00936ABF"/>
    <w:rsid w:val="00936D5E"/>
    <w:rsid w:val="0093758D"/>
    <w:rsid w:val="009378AE"/>
    <w:rsid w:val="009379F6"/>
    <w:rsid w:val="00940569"/>
    <w:rsid w:val="0094068F"/>
    <w:rsid w:val="00940815"/>
    <w:rsid w:val="009419FC"/>
    <w:rsid w:val="00941BA5"/>
    <w:rsid w:val="00942359"/>
    <w:rsid w:val="009427DA"/>
    <w:rsid w:val="00942A1F"/>
    <w:rsid w:val="009442AA"/>
    <w:rsid w:val="0094450E"/>
    <w:rsid w:val="009459F5"/>
    <w:rsid w:val="009459FF"/>
    <w:rsid w:val="00945A11"/>
    <w:rsid w:val="00945B58"/>
    <w:rsid w:val="00945E85"/>
    <w:rsid w:val="009464C8"/>
    <w:rsid w:val="00946F21"/>
    <w:rsid w:val="009478E4"/>
    <w:rsid w:val="00950220"/>
    <w:rsid w:val="00950519"/>
    <w:rsid w:val="00950557"/>
    <w:rsid w:val="009505BA"/>
    <w:rsid w:val="00950897"/>
    <w:rsid w:val="00950B11"/>
    <w:rsid w:val="00951D69"/>
    <w:rsid w:val="00952421"/>
    <w:rsid w:val="00952DF3"/>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30F"/>
    <w:rsid w:val="0096190D"/>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1EB"/>
    <w:rsid w:val="009715F1"/>
    <w:rsid w:val="00971B36"/>
    <w:rsid w:val="0097211D"/>
    <w:rsid w:val="009721AA"/>
    <w:rsid w:val="0097413D"/>
    <w:rsid w:val="0097439B"/>
    <w:rsid w:val="00974651"/>
    <w:rsid w:val="00974704"/>
    <w:rsid w:val="009747DF"/>
    <w:rsid w:val="00976563"/>
    <w:rsid w:val="00976B24"/>
    <w:rsid w:val="00977271"/>
    <w:rsid w:val="00977DDA"/>
    <w:rsid w:val="0098048A"/>
    <w:rsid w:val="00980AE9"/>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C5"/>
    <w:rsid w:val="00990007"/>
    <w:rsid w:val="009901C0"/>
    <w:rsid w:val="00991FEB"/>
    <w:rsid w:val="00993FBC"/>
    <w:rsid w:val="0099493C"/>
    <w:rsid w:val="00994BFE"/>
    <w:rsid w:val="00994F59"/>
    <w:rsid w:val="00995C1C"/>
    <w:rsid w:val="00995CD2"/>
    <w:rsid w:val="00995F76"/>
    <w:rsid w:val="00996295"/>
    <w:rsid w:val="00996818"/>
    <w:rsid w:val="00996FE0"/>
    <w:rsid w:val="00997017"/>
    <w:rsid w:val="00997DD7"/>
    <w:rsid w:val="00997E36"/>
    <w:rsid w:val="009A0AD2"/>
    <w:rsid w:val="009A0E69"/>
    <w:rsid w:val="009A12EC"/>
    <w:rsid w:val="009A2297"/>
    <w:rsid w:val="009A2606"/>
    <w:rsid w:val="009A2A0C"/>
    <w:rsid w:val="009A2C31"/>
    <w:rsid w:val="009A307E"/>
    <w:rsid w:val="009A33E6"/>
    <w:rsid w:val="009A3832"/>
    <w:rsid w:val="009A3CF7"/>
    <w:rsid w:val="009A46F1"/>
    <w:rsid w:val="009A4CF2"/>
    <w:rsid w:val="009A5B88"/>
    <w:rsid w:val="009A5B9A"/>
    <w:rsid w:val="009A621F"/>
    <w:rsid w:val="009A7172"/>
    <w:rsid w:val="009A74D1"/>
    <w:rsid w:val="009A7F94"/>
    <w:rsid w:val="009B0031"/>
    <w:rsid w:val="009B00B4"/>
    <w:rsid w:val="009B0115"/>
    <w:rsid w:val="009B03CB"/>
    <w:rsid w:val="009B067C"/>
    <w:rsid w:val="009B0904"/>
    <w:rsid w:val="009B1415"/>
    <w:rsid w:val="009B1A0C"/>
    <w:rsid w:val="009B2698"/>
    <w:rsid w:val="009B28DA"/>
    <w:rsid w:val="009B346B"/>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698"/>
    <w:rsid w:val="009C37A7"/>
    <w:rsid w:val="009C3C98"/>
    <w:rsid w:val="009C3F2A"/>
    <w:rsid w:val="009C40A6"/>
    <w:rsid w:val="009C498D"/>
    <w:rsid w:val="009C4B88"/>
    <w:rsid w:val="009C57BA"/>
    <w:rsid w:val="009C5B21"/>
    <w:rsid w:val="009C634A"/>
    <w:rsid w:val="009C657B"/>
    <w:rsid w:val="009C68E7"/>
    <w:rsid w:val="009C7028"/>
    <w:rsid w:val="009C73D2"/>
    <w:rsid w:val="009C7571"/>
    <w:rsid w:val="009C7A0F"/>
    <w:rsid w:val="009D06BC"/>
    <w:rsid w:val="009D18C9"/>
    <w:rsid w:val="009D18FD"/>
    <w:rsid w:val="009D1B42"/>
    <w:rsid w:val="009D2480"/>
    <w:rsid w:val="009D2CE9"/>
    <w:rsid w:val="009D331B"/>
    <w:rsid w:val="009D3537"/>
    <w:rsid w:val="009D3851"/>
    <w:rsid w:val="009D3968"/>
    <w:rsid w:val="009D3BC1"/>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9F6"/>
    <w:rsid w:val="009F1D47"/>
    <w:rsid w:val="009F20F8"/>
    <w:rsid w:val="009F2482"/>
    <w:rsid w:val="009F279E"/>
    <w:rsid w:val="009F3472"/>
    <w:rsid w:val="009F355C"/>
    <w:rsid w:val="009F3B41"/>
    <w:rsid w:val="009F4069"/>
    <w:rsid w:val="009F4997"/>
    <w:rsid w:val="009F49D4"/>
    <w:rsid w:val="009F5F2C"/>
    <w:rsid w:val="009F627D"/>
    <w:rsid w:val="009F64AE"/>
    <w:rsid w:val="009F6604"/>
    <w:rsid w:val="009F6740"/>
    <w:rsid w:val="009F6CF2"/>
    <w:rsid w:val="009F6D11"/>
    <w:rsid w:val="009F6E3A"/>
    <w:rsid w:val="009F6E6E"/>
    <w:rsid w:val="00A001D4"/>
    <w:rsid w:val="00A00B8C"/>
    <w:rsid w:val="00A012C4"/>
    <w:rsid w:val="00A018C2"/>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114A8"/>
    <w:rsid w:val="00A118BE"/>
    <w:rsid w:val="00A11D61"/>
    <w:rsid w:val="00A11E87"/>
    <w:rsid w:val="00A1220D"/>
    <w:rsid w:val="00A12293"/>
    <w:rsid w:val="00A13727"/>
    <w:rsid w:val="00A1398A"/>
    <w:rsid w:val="00A13BF4"/>
    <w:rsid w:val="00A14080"/>
    <w:rsid w:val="00A142C8"/>
    <w:rsid w:val="00A1481E"/>
    <w:rsid w:val="00A149E4"/>
    <w:rsid w:val="00A14B58"/>
    <w:rsid w:val="00A14C2A"/>
    <w:rsid w:val="00A14C5C"/>
    <w:rsid w:val="00A15058"/>
    <w:rsid w:val="00A16263"/>
    <w:rsid w:val="00A16D41"/>
    <w:rsid w:val="00A20208"/>
    <w:rsid w:val="00A20D85"/>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7B1"/>
    <w:rsid w:val="00A46586"/>
    <w:rsid w:val="00A46629"/>
    <w:rsid w:val="00A477FA"/>
    <w:rsid w:val="00A47DC8"/>
    <w:rsid w:val="00A50550"/>
    <w:rsid w:val="00A50F01"/>
    <w:rsid w:val="00A511F0"/>
    <w:rsid w:val="00A512F8"/>
    <w:rsid w:val="00A522BF"/>
    <w:rsid w:val="00A52560"/>
    <w:rsid w:val="00A525B0"/>
    <w:rsid w:val="00A52775"/>
    <w:rsid w:val="00A531AE"/>
    <w:rsid w:val="00A537FF"/>
    <w:rsid w:val="00A5418F"/>
    <w:rsid w:val="00A54B6C"/>
    <w:rsid w:val="00A54FAE"/>
    <w:rsid w:val="00A55D53"/>
    <w:rsid w:val="00A55ECF"/>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8CB"/>
    <w:rsid w:val="00A64C0F"/>
    <w:rsid w:val="00A652B2"/>
    <w:rsid w:val="00A652E2"/>
    <w:rsid w:val="00A65AF3"/>
    <w:rsid w:val="00A66019"/>
    <w:rsid w:val="00A6633B"/>
    <w:rsid w:val="00A663AD"/>
    <w:rsid w:val="00A6644A"/>
    <w:rsid w:val="00A67B2B"/>
    <w:rsid w:val="00A704F1"/>
    <w:rsid w:val="00A70764"/>
    <w:rsid w:val="00A70D18"/>
    <w:rsid w:val="00A71099"/>
    <w:rsid w:val="00A711C6"/>
    <w:rsid w:val="00A714D3"/>
    <w:rsid w:val="00A71775"/>
    <w:rsid w:val="00A717B3"/>
    <w:rsid w:val="00A719B3"/>
    <w:rsid w:val="00A71B5A"/>
    <w:rsid w:val="00A71D31"/>
    <w:rsid w:val="00A71FC8"/>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B4"/>
    <w:rsid w:val="00A82D57"/>
    <w:rsid w:val="00A835D2"/>
    <w:rsid w:val="00A83EFA"/>
    <w:rsid w:val="00A844B6"/>
    <w:rsid w:val="00A84A45"/>
    <w:rsid w:val="00A860B0"/>
    <w:rsid w:val="00A86509"/>
    <w:rsid w:val="00A86F78"/>
    <w:rsid w:val="00A8797C"/>
    <w:rsid w:val="00A87A49"/>
    <w:rsid w:val="00A87DC7"/>
    <w:rsid w:val="00A87E1F"/>
    <w:rsid w:val="00A907F9"/>
    <w:rsid w:val="00A9083F"/>
    <w:rsid w:val="00A90878"/>
    <w:rsid w:val="00A90CE0"/>
    <w:rsid w:val="00A91015"/>
    <w:rsid w:val="00A910BC"/>
    <w:rsid w:val="00A91F93"/>
    <w:rsid w:val="00A92537"/>
    <w:rsid w:val="00A92BFE"/>
    <w:rsid w:val="00A92C13"/>
    <w:rsid w:val="00A92C1D"/>
    <w:rsid w:val="00A92C81"/>
    <w:rsid w:val="00A92C99"/>
    <w:rsid w:val="00A92D16"/>
    <w:rsid w:val="00A93350"/>
    <w:rsid w:val="00A93C7D"/>
    <w:rsid w:val="00A93F51"/>
    <w:rsid w:val="00A94354"/>
    <w:rsid w:val="00A948B0"/>
    <w:rsid w:val="00A94EEA"/>
    <w:rsid w:val="00A96417"/>
    <w:rsid w:val="00A971C7"/>
    <w:rsid w:val="00AA1327"/>
    <w:rsid w:val="00AA13DC"/>
    <w:rsid w:val="00AA1D67"/>
    <w:rsid w:val="00AA2641"/>
    <w:rsid w:val="00AA26D3"/>
    <w:rsid w:val="00AA2E47"/>
    <w:rsid w:val="00AA3783"/>
    <w:rsid w:val="00AA39D6"/>
    <w:rsid w:val="00AA3B10"/>
    <w:rsid w:val="00AA442C"/>
    <w:rsid w:val="00AA4C08"/>
    <w:rsid w:val="00AA4E97"/>
    <w:rsid w:val="00AA51DB"/>
    <w:rsid w:val="00AA5A59"/>
    <w:rsid w:val="00AA5D7E"/>
    <w:rsid w:val="00AA5E75"/>
    <w:rsid w:val="00AA6126"/>
    <w:rsid w:val="00AA72DE"/>
    <w:rsid w:val="00AA7314"/>
    <w:rsid w:val="00AB0FF6"/>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A24"/>
    <w:rsid w:val="00AB7268"/>
    <w:rsid w:val="00AB771B"/>
    <w:rsid w:val="00AB7767"/>
    <w:rsid w:val="00AB7C57"/>
    <w:rsid w:val="00AC0A7F"/>
    <w:rsid w:val="00AC1738"/>
    <w:rsid w:val="00AC1760"/>
    <w:rsid w:val="00AC1A81"/>
    <w:rsid w:val="00AC2156"/>
    <w:rsid w:val="00AC287A"/>
    <w:rsid w:val="00AC28D3"/>
    <w:rsid w:val="00AC4379"/>
    <w:rsid w:val="00AC4F4A"/>
    <w:rsid w:val="00AC4F78"/>
    <w:rsid w:val="00AC54B3"/>
    <w:rsid w:val="00AC58EF"/>
    <w:rsid w:val="00AC5BD5"/>
    <w:rsid w:val="00AC6860"/>
    <w:rsid w:val="00AC6E1E"/>
    <w:rsid w:val="00AC7355"/>
    <w:rsid w:val="00AC74C8"/>
    <w:rsid w:val="00AC79AF"/>
    <w:rsid w:val="00AC7CFD"/>
    <w:rsid w:val="00AC7F47"/>
    <w:rsid w:val="00AD0080"/>
    <w:rsid w:val="00AD02D7"/>
    <w:rsid w:val="00AD08E2"/>
    <w:rsid w:val="00AD0996"/>
    <w:rsid w:val="00AD0A60"/>
    <w:rsid w:val="00AD0B50"/>
    <w:rsid w:val="00AD10BA"/>
    <w:rsid w:val="00AD123E"/>
    <w:rsid w:val="00AD2292"/>
    <w:rsid w:val="00AD262D"/>
    <w:rsid w:val="00AD2DFD"/>
    <w:rsid w:val="00AD3040"/>
    <w:rsid w:val="00AD36C6"/>
    <w:rsid w:val="00AD36F4"/>
    <w:rsid w:val="00AD4175"/>
    <w:rsid w:val="00AD49D8"/>
    <w:rsid w:val="00AD5A9B"/>
    <w:rsid w:val="00AD5EE8"/>
    <w:rsid w:val="00AD6135"/>
    <w:rsid w:val="00AD6E0E"/>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48B7"/>
    <w:rsid w:val="00AE517B"/>
    <w:rsid w:val="00AE54EE"/>
    <w:rsid w:val="00AE59A9"/>
    <w:rsid w:val="00AE5A71"/>
    <w:rsid w:val="00AE5B8B"/>
    <w:rsid w:val="00AE5DF8"/>
    <w:rsid w:val="00AE676A"/>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6E6"/>
    <w:rsid w:val="00AF5F04"/>
    <w:rsid w:val="00AF6039"/>
    <w:rsid w:val="00AF6791"/>
    <w:rsid w:val="00AF6A52"/>
    <w:rsid w:val="00AF6F0D"/>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6A"/>
    <w:rsid w:val="00B06548"/>
    <w:rsid w:val="00B065D7"/>
    <w:rsid w:val="00B07023"/>
    <w:rsid w:val="00B07794"/>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F27"/>
    <w:rsid w:val="00B200FC"/>
    <w:rsid w:val="00B20B01"/>
    <w:rsid w:val="00B20C26"/>
    <w:rsid w:val="00B213FD"/>
    <w:rsid w:val="00B219B8"/>
    <w:rsid w:val="00B21F9F"/>
    <w:rsid w:val="00B22FF0"/>
    <w:rsid w:val="00B236B7"/>
    <w:rsid w:val="00B24766"/>
    <w:rsid w:val="00B2485F"/>
    <w:rsid w:val="00B24A48"/>
    <w:rsid w:val="00B24F52"/>
    <w:rsid w:val="00B25551"/>
    <w:rsid w:val="00B25C44"/>
    <w:rsid w:val="00B26187"/>
    <w:rsid w:val="00B26605"/>
    <w:rsid w:val="00B272D1"/>
    <w:rsid w:val="00B276F0"/>
    <w:rsid w:val="00B2777E"/>
    <w:rsid w:val="00B27856"/>
    <w:rsid w:val="00B302CD"/>
    <w:rsid w:val="00B30766"/>
    <w:rsid w:val="00B3137A"/>
    <w:rsid w:val="00B31959"/>
    <w:rsid w:val="00B31977"/>
    <w:rsid w:val="00B31B4E"/>
    <w:rsid w:val="00B324B5"/>
    <w:rsid w:val="00B326C2"/>
    <w:rsid w:val="00B32781"/>
    <w:rsid w:val="00B331A9"/>
    <w:rsid w:val="00B33215"/>
    <w:rsid w:val="00B33F6B"/>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6C8"/>
    <w:rsid w:val="00B469F3"/>
    <w:rsid w:val="00B46F26"/>
    <w:rsid w:val="00B474A6"/>
    <w:rsid w:val="00B47F6F"/>
    <w:rsid w:val="00B50275"/>
    <w:rsid w:val="00B51524"/>
    <w:rsid w:val="00B520A0"/>
    <w:rsid w:val="00B52343"/>
    <w:rsid w:val="00B526A6"/>
    <w:rsid w:val="00B5289B"/>
    <w:rsid w:val="00B52F8D"/>
    <w:rsid w:val="00B53FBB"/>
    <w:rsid w:val="00B54667"/>
    <w:rsid w:val="00B54AF1"/>
    <w:rsid w:val="00B54EBB"/>
    <w:rsid w:val="00B55B99"/>
    <w:rsid w:val="00B55D1E"/>
    <w:rsid w:val="00B56540"/>
    <w:rsid w:val="00B56E91"/>
    <w:rsid w:val="00B571E2"/>
    <w:rsid w:val="00B5779F"/>
    <w:rsid w:val="00B5797D"/>
    <w:rsid w:val="00B6059F"/>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702F3"/>
    <w:rsid w:val="00B708D9"/>
    <w:rsid w:val="00B709A4"/>
    <w:rsid w:val="00B709E2"/>
    <w:rsid w:val="00B70D29"/>
    <w:rsid w:val="00B7139C"/>
    <w:rsid w:val="00B7246A"/>
    <w:rsid w:val="00B72691"/>
    <w:rsid w:val="00B729E5"/>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4471"/>
    <w:rsid w:val="00B85D4C"/>
    <w:rsid w:val="00B86486"/>
    <w:rsid w:val="00B86926"/>
    <w:rsid w:val="00B871F9"/>
    <w:rsid w:val="00B87491"/>
    <w:rsid w:val="00B87B6C"/>
    <w:rsid w:val="00B90221"/>
    <w:rsid w:val="00B9031B"/>
    <w:rsid w:val="00B90A6C"/>
    <w:rsid w:val="00B91162"/>
    <w:rsid w:val="00B91D90"/>
    <w:rsid w:val="00B925C3"/>
    <w:rsid w:val="00B92994"/>
    <w:rsid w:val="00B94239"/>
    <w:rsid w:val="00B9478A"/>
    <w:rsid w:val="00B9495D"/>
    <w:rsid w:val="00B95179"/>
    <w:rsid w:val="00B95252"/>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E41"/>
    <w:rsid w:val="00BB2177"/>
    <w:rsid w:val="00BB2D3A"/>
    <w:rsid w:val="00BB40BB"/>
    <w:rsid w:val="00BB41ED"/>
    <w:rsid w:val="00BB46DD"/>
    <w:rsid w:val="00BB4D23"/>
    <w:rsid w:val="00BB5106"/>
    <w:rsid w:val="00BB6221"/>
    <w:rsid w:val="00BB62E2"/>
    <w:rsid w:val="00BB6AD5"/>
    <w:rsid w:val="00BB7357"/>
    <w:rsid w:val="00BB7C17"/>
    <w:rsid w:val="00BB7D32"/>
    <w:rsid w:val="00BB7E80"/>
    <w:rsid w:val="00BC0904"/>
    <w:rsid w:val="00BC0CA7"/>
    <w:rsid w:val="00BC0F16"/>
    <w:rsid w:val="00BC19E2"/>
    <w:rsid w:val="00BC1BA1"/>
    <w:rsid w:val="00BC28AF"/>
    <w:rsid w:val="00BC2BA1"/>
    <w:rsid w:val="00BC2C3E"/>
    <w:rsid w:val="00BC2D24"/>
    <w:rsid w:val="00BC2ED7"/>
    <w:rsid w:val="00BC2F20"/>
    <w:rsid w:val="00BC2F63"/>
    <w:rsid w:val="00BC335A"/>
    <w:rsid w:val="00BC3A5B"/>
    <w:rsid w:val="00BC4382"/>
    <w:rsid w:val="00BC56A5"/>
    <w:rsid w:val="00BC5861"/>
    <w:rsid w:val="00BC68E5"/>
    <w:rsid w:val="00BC68EA"/>
    <w:rsid w:val="00BC6B30"/>
    <w:rsid w:val="00BC6B58"/>
    <w:rsid w:val="00BC6F64"/>
    <w:rsid w:val="00BC7486"/>
    <w:rsid w:val="00BC7BBD"/>
    <w:rsid w:val="00BD0E45"/>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7457"/>
    <w:rsid w:val="00BD7CBF"/>
    <w:rsid w:val="00BE0954"/>
    <w:rsid w:val="00BE0DCB"/>
    <w:rsid w:val="00BE0EE7"/>
    <w:rsid w:val="00BE0EFC"/>
    <w:rsid w:val="00BE113E"/>
    <w:rsid w:val="00BE126F"/>
    <w:rsid w:val="00BE19D1"/>
    <w:rsid w:val="00BE2177"/>
    <w:rsid w:val="00BE25EC"/>
    <w:rsid w:val="00BE26EC"/>
    <w:rsid w:val="00BE2DA3"/>
    <w:rsid w:val="00BE3340"/>
    <w:rsid w:val="00BE3C4A"/>
    <w:rsid w:val="00BE4104"/>
    <w:rsid w:val="00BE498A"/>
    <w:rsid w:val="00BE4B7E"/>
    <w:rsid w:val="00BE4D0B"/>
    <w:rsid w:val="00BE5689"/>
    <w:rsid w:val="00BE5CDD"/>
    <w:rsid w:val="00BE65E6"/>
    <w:rsid w:val="00BE69FD"/>
    <w:rsid w:val="00BE6B09"/>
    <w:rsid w:val="00BE6F59"/>
    <w:rsid w:val="00BF0335"/>
    <w:rsid w:val="00BF063A"/>
    <w:rsid w:val="00BF0754"/>
    <w:rsid w:val="00BF086D"/>
    <w:rsid w:val="00BF102E"/>
    <w:rsid w:val="00BF1575"/>
    <w:rsid w:val="00BF1753"/>
    <w:rsid w:val="00BF1CA9"/>
    <w:rsid w:val="00BF1CEE"/>
    <w:rsid w:val="00BF233E"/>
    <w:rsid w:val="00BF283B"/>
    <w:rsid w:val="00BF2893"/>
    <w:rsid w:val="00BF3042"/>
    <w:rsid w:val="00BF37E4"/>
    <w:rsid w:val="00BF3D1A"/>
    <w:rsid w:val="00BF418D"/>
    <w:rsid w:val="00BF4B31"/>
    <w:rsid w:val="00BF4BC8"/>
    <w:rsid w:val="00BF54A2"/>
    <w:rsid w:val="00BF5B19"/>
    <w:rsid w:val="00BF75FC"/>
    <w:rsid w:val="00BF769A"/>
    <w:rsid w:val="00C000FC"/>
    <w:rsid w:val="00C001BB"/>
    <w:rsid w:val="00C002A2"/>
    <w:rsid w:val="00C0143D"/>
    <w:rsid w:val="00C01553"/>
    <w:rsid w:val="00C01744"/>
    <w:rsid w:val="00C0263F"/>
    <w:rsid w:val="00C030DE"/>
    <w:rsid w:val="00C03357"/>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735F"/>
    <w:rsid w:val="00C173D1"/>
    <w:rsid w:val="00C20A8C"/>
    <w:rsid w:val="00C2105D"/>
    <w:rsid w:val="00C212B6"/>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A25"/>
    <w:rsid w:val="00C333AF"/>
    <w:rsid w:val="00C33689"/>
    <w:rsid w:val="00C33ED0"/>
    <w:rsid w:val="00C34627"/>
    <w:rsid w:val="00C346CE"/>
    <w:rsid w:val="00C348D0"/>
    <w:rsid w:val="00C34FFB"/>
    <w:rsid w:val="00C35870"/>
    <w:rsid w:val="00C36058"/>
    <w:rsid w:val="00C36519"/>
    <w:rsid w:val="00C37AF9"/>
    <w:rsid w:val="00C37DAC"/>
    <w:rsid w:val="00C37DC1"/>
    <w:rsid w:val="00C40FE4"/>
    <w:rsid w:val="00C418B4"/>
    <w:rsid w:val="00C41D12"/>
    <w:rsid w:val="00C41D22"/>
    <w:rsid w:val="00C42027"/>
    <w:rsid w:val="00C421EA"/>
    <w:rsid w:val="00C4227F"/>
    <w:rsid w:val="00C422A4"/>
    <w:rsid w:val="00C430E7"/>
    <w:rsid w:val="00C43485"/>
    <w:rsid w:val="00C4489C"/>
    <w:rsid w:val="00C44C69"/>
    <w:rsid w:val="00C44D1B"/>
    <w:rsid w:val="00C46281"/>
    <w:rsid w:val="00C46F9F"/>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E48"/>
    <w:rsid w:val="00C566EF"/>
    <w:rsid w:val="00C57484"/>
    <w:rsid w:val="00C57E92"/>
    <w:rsid w:val="00C607FD"/>
    <w:rsid w:val="00C60C73"/>
    <w:rsid w:val="00C60CBD"/>
    <w:rsid w:val="00C615F4"/>
    <w:rsid w:val="00C61D4D"/>
    <w:rsid w:val="00C62405"/>
    <w:rsid w:val="00C626DD"/>
    <w:rsid w:val="00C6272B"/>
    <w:rsid w:val="00C631BB"/>
    <w:rsid w:val="00C6328E"/>
    <w:rsid w:val="00C63960"/>
    <w:rsid w:val="00C63BE3"/>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DE8"/>
    <w:rsid w:val="00C70A83"/>
    <w:rsid w:val="00C70F46"/>
    <w:rsid w:val="00C718CC"/>
    <w:rsid w:val="00C72C91"/>
    <w:rsid w:val="00C734F4"/>
    <w:rsid w:val="00C7353B"/>
    <w:rsid w:val="00C73789"/>
    <w:rsid w:val="00C738B8"/>
    <w:rsid w:val="00C738DB"/>
    <w:rsid w:val="00C74A03"/>
    <w:rsid w:val="00C74E87"/>
    <w:rsid w:val="00C757C3"/>
    <w:rsid w:val="00C75821"/>
    <w:rsid w:val="00C758E9"/>
    <w:rsid w:val="00C75F0D"/>
    <w:rsid w:val="00C76DE4"/>
    <w:rsid w:val="00C76ED5"/>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48A"/>
    <w:rsid w:val="00C834AE"/>
    <w:rsid w:val="00C838FA"/>
    <w:rsid w:val="00C83C38"/>
    <w:rsid w:val="00C83F5C"/>
    <w:rsid w:val="00C8424F"/>
    <w:rsid w:val="00C84358"/>
    <w:rsid w:val="00C84632"/>
    <w:rsid w:val="00C84C9A"/>
    <w:rsid w:val="00C84D89"/>
    <w:rsid w:val="00C84E73"/>
    <w:rsid w:val="00C85414"/>
    <w:rsid w:val="00C857B5"/>
    <w:rsid w:val="00C86267"/>
    <w:rsid w:val="00C87B20"/>
    <w:rsid w:val="00C87EA9"/>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15B9"/>
    <w:rsid w:val="00CA23DE"/>
    <w:rsid w:val="00CA2548"/>
    <w:rsid w:val="00CA2A28"/>
    <w:rsid w:val="00CA329E"/>
    <w:rsid w:val="00CA4158"/>
    <w:rsid w:val="00CA42AF"/>
    <w:rsid w:val="00CA4308"/>
    <w:rsid w:val="00CA55A9"/>
    <w:rsid w:val="00CA5659"/>
    <w:rsid w:val="00CA584E"/>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F56"/>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B32"/>
    <w:rsid w:val="00CC7D71"/>
    <w:rsid w:val="00CC7E88"/>
    <w:rsid w:val="00CD0100"/>
    <w:rsid w:val="00CD0B87"/>
    <w:rsid w:val="00CD10AD"/>
    <w:rsid w:val="00CD150A"/>
    <w:rsid w:val="00CD1605"/>
    <w:rsid w:val="00CD18C5"/>
    <w:rsid w:val="00CD212F"/>
    <w:rsid w:val="00CD21B4"/>
    <w:rsid w:val="00CD2C36"/>
    <w:rsid w:val="00CD32A3"/>
    <w:rsid w:val="00CD4109"/>
    <w:rsid w:val="00CD426E"/>
    <w:rsid w:val="00CD4F21"/>
    <w:rsid w:val="00CD5120"/>
    <w:rsid w:val="00CD55AD"/>
    <w:rsid w:val="00CD58BD"/>
    <w:rsid w:val="00CD598F"/>
    <w:rsid w:val="00CD5BB7"/>
    <w:rsid w:val="00CD667C"/>
    <w:rsid w:val="00CD677C"/>
    <w:rsid w:val="00CD689C"/>
    <w:rsid w:val="00CD74AD"/>
    <w:rsid w:val="00CD7D62"/>
    <w:rsid w:val="00CD7DA4"/>
    <w:rsid w:val="00CE014F"/>
    <w:rsid w:val="00CE05A9"/>
    <w:rsid w:val="00CE05F4"/>
    <w:rsid w:val="00CE1040"/>
    <w:rsid w:val="00CE1135"/>
    <w:rsid w:val="00CE1E44"/>
    <w:rsid w:val="00CE27B1"/>
    <w:rsid w:val="00CE2AEF"/>
    <w:rsid w:val="00CE2B8D"/>
    <w:rsid w:val="00CE2B93"/>
    <w:rsid w:val="00CE2D53"/>
    <w:rsid w:val="00CE2E01"/>
    <w:rsid w:val="00CE31E3"/>
    <w:rsid w:val="00CE374D"/>
    <w:rsid w:val="00CE40C0"/>
    <w:rsid w:val="00CE4B45"/>
    <w:rsid w:val="00CE4C1F"/>
    <w:rsid w:val="00CE5471"/>
    <w:rsid w:val="00CE60B1"/>
    <w:rsid w:val="00CE6F70"/>
    <w:rsid w:val="00CF028A"/>
    <w:rsid w:val="00CF031F"/>
    <w:rsid w:val="00CF066C"/>
    <w:rsid w:val="00CF0EEC"/>
    <w:rsid w:val="00CF15BC"/>
    <w:rsid w:val="00CF2501"/>
    <w:rsid w:val="00CF2A2D"/>
    <w:rsid w:val="00CF3278"/>
    <w:rsid w:val="00CF34BA"/>
    <w:rsid w:val="00CF3814"/>
    <w:rsid w:val="00CF3A73"/>
    <w:rsid w:val="00CF3AEC"/>
    <w:rsid w:val="00CF3FAD"/>
    <w:rsid w:val="00CF5080"/>
    <w:rsid w:val="00CF5088"/>
    <w:rsid w:val="00CF5A7B"/>
    <w:rsid w:val="00CF5E1D"/>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1EEE"/>
    <w:rsid w:val="00D0220A"/>
    <w:rsid w:val="00D023EC"/>
    <w:rsid w:val="00D03055"/>
    <w:rsid w:val="00D0323D"/>
    <w:rsid w:val="00D03AC5"/>
    <w:rsid w:val="00D046B8"/>
    <w:rsid w:val="00D0489E"/>
    <w:rsid w:val="00D05798"/>
    <w:rsid w:val="00D05D52"/>
    <w:rsid w:val="00D06138"/>
    <w:rsid w:val="00D0660F"/>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AA3"/>
    <w:rsid w:val="00D155A9"/>
    <w:rsid w:val="00D155BA"/>
    <w:rsid w:val="00D167AD"/>
    <w:rsid w:val="00D17213"/>
    <w:rsid w:val="00D174FD"/>
    <w:rsid w:val="00D177BE"/>
    <w:rsid w:val="00D17C61"/>
    <w:rsid w:val="00D17E10"/>
    <w:rsid w:val="00D17E27"/>
    <w:rsid w:val="00D20E21"/>
    <w:rsid w:val="00D20ED7"/>
    <w:rsid w:val="00D212C2"/>
    <w:rsid w:val="00D2198E"/>
    <w:rsid w:val="00D21F2D"/>
    <w:rsid w:val="00D22228"/>
    <w:rsid w:val="00D22285"/>
    <w:rsid w:val="00D2235A"/>
    <w:rsid w:val="00D22C52"/>
    <w:rsid w:val="00D22D8E"/>
    <w:rsid w:val="00D23077"/>
    <w:rsid w:val="00D23A6B"/>
    <w:rsid w:val="00D2465F"/>
    <w:rsid w:val="00D24EB6"/>
    <w:rsid w:val="00D258D3"/>
    <w:rsid w:val="00D25A0E"/>
    <w:rsid w:val="00D25B34"/>
    <w:rsid w:val="00D265D3"/>
    <w:rsid w:val="00D268A7"/>
    <w:rsid w:val="00D26976"/>
    <w:rsid w:val="00D26E02"/>
    <w:rsid w:val="00D27389"/>
    <w:rsid w:val="00D3047E"/>
    <w:rsid w:val="00D304DA"/>
    <w:rsid w:val="00D31094"/>
    <w:rsid w:val="00D3126F"/>
    <w:rsid w:val="00D32BD0"/>
    <w:rsid w:val="00D3322B"/>
    <w:rsid w:val="00D3339B"/>
    <w:rsid w:val="00D34666"/>
    <w:rsid w:val="00D3473D"/>
    <w:rsid w:val="00D34776"/>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1A1"/>
    <w:rsid w:val="00D446D3"/>
    <w:rsid w:val="00D44881"/>
    <w:rsid w:val="00D44DB7"/>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807DE"/>
    <w:rsid w:val="00D8098D"/>
    <w:rsid w:val="00D8124A"/>
    <w:rsid w:val="00D81884"/>
    <w:rsid w:val="00D81BD1"/>
    <w:rsid w:val="00D81C11"/>
    <w:rsid w:val="00D8207C"/>
    <w:rsid w:val="00D82083"/>
    <w:rsid w:val="00D831D2"/>
    <w:rsid w:val="00D83C09"/>
    <w:rsid w:val="00D83DBC"/>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C07"/>
    <w:rsid w:val="00DA1DA3"/>
    <w:rsid w:val="00DA2193"/>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CF4"/>
    <w:rsid w:val="00DB0EB6"/>
    <w:rsid w:val="00DB2284"/>
    <w:rsid w:val="00DB270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568"/>
    <w:rsid w:val="00DC3B4C"/>
    <w:rsid w:val="00DC3CBC"/>
    <w:rsid w:val="00DC3E9B"/>
    <w:rsid w:val="00DC3F23"/>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D38"/>
    <w:rsid w:val="00DD6210"/>
    <w:rsid w:val="00DD6DAF"/>
    <w:rsid w:val="00DD70B6"/>
    <w:rsid w:val="00DD7EF3"/>
    <w:rsid w:val="00DE028C"/>
    <w:rsid w:val="00DE043D"/>
    <w:rsid w:val="00DE05A2"/>
    <w:rsid w:val="00DE07BB"/>
    <w:rsid w:val="00DE0B45"/>
    <w:rsid w:val="00DE0E12"/>
    <w:rsid w:val="00DE1361"/>
    <w:rsid w:val="00DE1D38"/>
    <w:rsid w:val="00DE204C"/>
    <w:rsid w:val="00DE24EF"/>
    <w:rsid w:val="00DE27E5"/>
    <w:rsid w:val="00DE3057"/>
    <w:rsid w:val="00DE3A07"/>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E008B0"/>
    <w:rsid w:val="00E01265"/>
    <w:rsid w:val="00E01C87"/>
    <w:rsid w:val="00E020EE"/>
    <w:rsid w:val="00E02645"/>
    <w:rsid w:val="00E03008"/>
    <w:rsid w:val="00E033EE"/>
    <w:rsid w:val="00E0415C"/>
    <w:rsid w:val="00E04448"/>
    <w:rsid w:val="00E045D0"/>
    <w:rsid w:val="00E04A2D"/>
    <w:rsid w:val="00E04A66"/>
    <w:rsid w:val="00E04B74"/>
    <w:rsid w:val="00E05197"/>
    <w:rsid w:val="00E054B2"/>
    <w:rsid w:val="00E0576B"/>
    <w:rsid w:val="00E06781"/>
    <w:rsid w:val="00E06BC3"/>
    <w:rsid w:val="00E072DC"/>
    <w:rsid w:val="00E0771F"/>
    <w:rsid w:val="00E1062B"/>
    <w:rsid w:val="00E1091C"/>
    <w:rsid w:val="00E10971"/>
    <w:rsid w:val="00E1161C"/>
    <w:rsid w:val="00E13437"/>
    <w:rsid w:val="00E145AD"/>
    <w:rsid w:val="00E15037"/>
    <w:rsid w:val="00E151D1"/>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2A9E"/>
    <w:rsid w:val="00E338C4"/>
    <w:rsid w:val="00E33C52"/>
    <w:rsid w:val="00E359C7"/>
    <w:rsid w:val="00E371B7"/>
    <w:rsid w:val="00E37914"/>
    <w:rsid w:val="00E37BC3"/>
    <w:rsid w:val="00E40896"/>
    <w:rsid w:val="00E40AB6"/>
    <w:rsid w:val="00E415B3"/>
    <w:rsid w:val="00E41750"/>
    <w:rsid w:val="00E417B5"/>
    <w:rsid w:val="00E41A17"/>
    <w:rsid w:val="00E42219"/>
    <w:rsid w:val="00E4278D"/>
    <w:rsid w:val="00E428AB"/>
    <w:rsid w:val="00E4290F"/>
    <w:rsid w:val="00E42B96"/>
    <w:rsid w:val="00E43A2B"/>
    <w:rsid w:val="00E43AC5"/>
    <w:rsid w:val="00E44E8E"/>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42D"/>
    <w:rsid w:val="00E54AA3"/>
    <w:rsid w:val="00E54ABA"/>
    <w:rsid w:val="00E54AEB"/>
    <w:rsid w:val="00E5566E"/>
    <w:rsid w:val="00E5610E"/>
    <w:rsid w:val="00E56416"/>
    <w:rsid w:val="00E57A9D"/>
    <w:rsid w:val="00E57B73"/>
    <w:rsid w:val="00E57C84"/>
    <w:rsid w:val="00E60CB6"/>
    <w:rsid w:val="00E60D6C"/>
    <w:rsid w:val="00E60DB6"/>
    <w:rsid w:val="00E60DBF"/>
    <w:rsid w:val="00E60F63"/>
    <w:rsid w:val="00E61843"/>
    <w:rsid w:val="00E62614"/>
    <w:rsid w:val="00E6325B"/>
    <w:rsid w:val="00E63321"/>
    <w:rsid w:val="00E647B6"/>
    <w:rsid w:val="00E654D5"/>
    <w:rsid w:val="00E65686"/>
    <w:rsid w:val="00E66735"/>
    <w:rsid w:val="00E6759B"/>
    <w:rsid w:val="00E677CB"/>
    <w:rsid w:val="00E67D0A"/>
    <w:rsid w:val="00E70F34"/>
    <w:rsid w:val="00E726C0"/>
    <w:rsid w:val="00E727B6"/>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8F0"/>
    <w:rsid w:val="00E81B68"/>
    <w:rsid w:val="00E820CB"/>
    <w:rsid w:val="00E82C8B"/>
    <w:rsid w:val="00E82DDB"/>
    <w:rsid w:val="00E83013"/>
    <w:rsid w:val="00E83274"/>
    <w:rsid w:val="00E836A2"/>
    <w:rsid w:val="00E84123"/>
    <w:rsid w:val="00E84B65"/>
    <w:rsid w:val="00E84F86"/>
    <w:rsid w:val="00E85D50"/>
    <w:rsid w:val="00E8660C"/>
    <w:rsid w:val="00E86C00"/>
    <w:rsid w:val="00E86C7F"/>
    <w:rsid w:val="00E86EAC"/>
    <w:rsid w:val="00E87C49"/>
    <w:rsid w:val="00E87E2D"/>
    <w:rsid w:val="00E9004C"/>
    <w:rsid w:val="00E907E9"/>
    <w:rsid w:val="00E90D48"/>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E5A"/>
    <w:rsid w:val="00EA08F3"/>
    <w:rsid w:val="00EA0E00"/>
    <w:rsid w:val="00EA0FE2"/>
    <w:rsid w:val="00EA186A"/>
    <w:rsid w:val="00EA18F5"/>
    <w:rsid w:val="00EA212B"/>
    <w:rsid w:val="00EA22BD"/>
    <w:rsid w:val="00EA3336"/>
    <w:rsid w:val="00EA352E"/>
    <w:rsid w:val="00EA465B"/>
    <w:rsid w:val="00EA51F2"/>
    <w:rsid w:val="00EA57D8"/>
    <w:rsid w:val="00EA5FC4"/>
    <w:rsid w:val="00EA6085"/>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23BC"/>
    <w:rsid w:val="00EB3075"/>
    <w:rsid w:val="00EB31CE"/>
    <w:rsid w:val="00EB44E9"/>
    <w:rsid w:val="00EB4B13"/>
    <w:rsid w:val="00EB4B65"/>
    <w:rsid w:val="00EB4CDF"/>
    <w:rsid w:val="00EB533A"/>
    <w:rsid w:val="00EB6097"/>
    <w:rsid w:val="00EB6480"/>
    <w:rsid w:val="00EB6647"/>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6E4"/>
    <w:rsid w:val="00EC7F3E"/>
    <w:rsid w:val="00ED0560"/>
    <w:rsid w:val="00ED16E2"/>
    <w:rsid w:val="00ED1A6D"/>
    <w:rsid w:val="00ED1AF4"/>
    <w:rsid w:val="00ED1B21"/>
    <w:rsid w:val="00ED26AB"/>
    <w:rsid w:val="00ED2F66"/>
    <w:rsid w:val="00ED32C2"/>
    <w:rsid w:val="00ED3357"/>
    <w:rsid w:val="00ED356D"/>
    <w:rsid w:val="00ED3D8F"/>
    <w:rsid w:val="00ED4978"/>
    <w:rsid w:val="00ED49CA"/>
    <w:rsid w:val="00ED56A1"/>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2631"/>
    <w:rsid w:val="00EE2DD7"/>
    <w:rsid w:val="00EE2E74"/>
    <w:rsid w:val="00EE3B8B"/>
    <w:rsid w:val="00EE3E4F"/>
    <w:rsid w:val="00EE45EC"/>
    <w:rsid w:val="00EE4C5B"/>
    <w:rsid w:val="00EE556C"/>
    <w:rsid w:val="00EE5A16"/>
    <w:rsid w:val="00EE635E"/>
    <w:rsid w:val="00EF05EA"/>
    <w:rsid w:val="00EF0969"/>
    <w:rsid w:val="00EF0CA2"/>
    <w:rsid w:val="00EF0D4A"/>
    <w:rsid w:val="00EF130C"/>
    <w:rsid w:val="00EF15AE"/>
    <w:rsid w:val="00EF15F8"/>
    <w:rsid w:val="00EF1DAE"/>
    <w:rsid w:val="00EF229D"/>
    <w:rsid w:val="00EF29E3"/>
    <w:rsid w:val="00EF2DAE"/>
    <w:rsid w:val="00EF35D7"/>
    <w:rsid w:val="00EF417D"/>
    <w:rsid w:val="00EF4A85"/>
    <w:rsid w:val="00EF4C0D"/>
    <w:rsid w:val="00EF4D5B"/>
    <w:rsid w:val="00EF5023"/>
    <w:rsid w:val="00EF51EC"/>
    <w:rsid w:val="00EF60DD"/>
    <w:rsid w:val="00EF66DD"/>
    <w:rsid w:val="00EF6798"/>
    <w:rsid w:val="00EF6B4F"/>
    <w:rsid w:val="00EF6C43"/>
    <w:rsid w:val="00EF6F71"/>
    <w:rsid w:val="00EF7857"/>
    <w:rsid w:val="00EF7EA3"/>
    <w:rsid w:val="00F00955"/>
    <w:rsid w:val="00F00D62"/>
    <w:rsid w:val="00F00DFF"/>
    <w:rsid w:val="00F01572"/>
    <w:rsid w:val="00F018EA"/>
    <w:rsid w:val="00F020BF"/>
    <w:rsid w:val="00F02561"/>
    <w:rsid w:val="00F02605"/>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2CC2"/>
    <w:rsid w:val="00F22E65"/>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E8F"/>
    <w:rsid w:val="00F31A03"/>
    <w:rsid w:val="00F31A58"/>
    <w:rsid w:val="00F32553"/>
    <w:rsid w:val="00F3335F"/>
    <w:rsid w:val="00F33583"/>
    <w:rsid w:val="00F34831"/>
    <w:rsid w:val="00F34843"/>
    <w:rsid w:val="00F348C3"/>
    <w:rsid w:val="00F359E3"/>
    <w:rsid w:val="00F36285"/>
    <w:rsid w:val="00F36E05"/>
    <w:rsid w:val="00F36F57"/>
    <w:rsid w:val="00F37A53"/>
    <w:rsid w:val="00F40ABC"/>
    <w:rsid w:val="00F40BC7"/>
    <w:rsid w:val="00F40F9E"/>
    <w:rsid w:val="00F41D71"/>
    <w:rsid w:val="00F4219A"/>
    <w:rsid w:val="00F42E8A"/>
    <w:rsid w:val="00F43A39"/>
    <w:rsid w:val="00F43C4A"/>
    <w:rsid w:val="00F43CE5"/>
    <w:rsid w:val="00F43E66"/>
    <w:rsid w:val="00F44377"/>
    <w:rsid w:val="00F443D7"/>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42E"/>
    <w:rsid w:val="00F60E5D"/>
    <w:rsid w:val="00F61EF0"/>
    <w:rsid w:val="00F61F96"/>
    <w:rsid w:val="00F62C05"/>
    <w:rsid w:val="00F644B5"/>
    <w:rsid w:val="00F64CD6"/>
    <w:rsid w:val="00F6530C"/>
    <w:rsid w:val="00F653D4"/>
    <w:rsid w:val="00F65AA7"/>
    <w:rsid w:val="00F66077"/>
    <w:rsid w:val="00F66320"/>
    <w:rsid w:val="00F67246"/>
    <w:rsid w:val="00F67331"/>
    <w:rsid w:val="00F67B47"/>
    <w:rsid w:val="00F70DBF"/>
    <w:rsid w:val="00F70EF9"/>
    <w:rsid w:val="00F71429"/>
    <w:rsid w:val="00F7294D"/>
    <w:rsid w:val="00F72FC4"/>
    <w:rsid w:val="00F731E8"/>
    <w:rsid w:val="00F736D9"/>
    <w:rsid w:val="00F73BC5"/>
    <w:rsid w:val="00F73EAE"/>
    <w:rsid w:val="00F74EB9"/>
    <w:rsid w:val="00F75661"/>
    <w:rsid w:val="00F756F4"/>
    <w:rsid w:val="00F757B0"/>
    <w:rsid w:val="00F75B04"/>
    <w:rsid w:val="00F75E3B"/>
    <w:rsid w:val="00F764CB"/>
    <w:rsid w:val="00F77711"/>
    <w:rsid w:val="00F77BBE"/>
    <w:rsid w:val="00F77D94"/>
    <w:rsid w:val="00F80256"/>
    <w:rsid w:val="00F80866"/>
    <w:rsid w:val="00F8151D"/>
    <w:rsid w:val="00F81803"/>
    <w:rsid w:val="00F81828"/>
    <w:rsid w:val="00F8245C"/>
    <w:rsid w:val="00F83ED9"/>
    <w:rsid w:val="00F84289"/>
    <w:rsid w:val="00F84BD6"/>
    <w:rsid w:val="00F858C4"/>
    <w:rsid w:val="00F86034"/>
    <w:rsid w:val="00F86370"/>
    <w:rsid w:val="00F8693A"/>
    <w:rsid w:val="00F8699B"/>
    <w:rsid w:val="00F8733A"/>
    <w:rsid w:val="00F8736A"/>
    <w:rsid w:val="00F87D1C"/>
    <w:rsid w:val="00F9020D"/>
    <w:rsid w:val="00F9023F"/>
    <w:rsid w:val="00F9067B"/>
    <w:rsid w:val="00F913B2"/>
    <w:rsid w:val="00F91CF1"/>
    <w:rsid w:val="00F92830"/>
    <w:rsid w:val="00F92B69"/>
    <w:rsid w:val="00F92F30"/>
    <w:rsid w:val="00F9377B"/>
    <w:rsid w:val="00F939A9"/>
    <w:rsid w:val="00F9442E"/>
    <w:rsid w:val="00F945F4"/>
    <w:rsid w:val="00F94666"/>
    <w:rsid w:val="00F946E2"/>
    <w:rsid w:val="00F9479E"/>
    <w:rsid w:val="00F9504B"/>
    <w:rsid w:val="00F95C57"/>
    <w:rsid w:val="00F95C94"/>
    <w:rsid w:val="00F95D81"/>
    <w:rsid w:val="00F96287"/>
    <w:rsid w:val="00F965DF"/>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20C"/>
    <w:rsid w:val="00FA5ADE"/>
    <w:rsid w:val="00FA5EB4"/>
    <w:rsid w:val="00FA6134"/>
    <w:rsid w:val="00FA6B8E"/>
    <w:rsid w:val="00FA6D4B"/>
    <w:rsid w:val="00FA7635"/>
    <w:rsid w:val="00FB0348"/>
    <w:rsid w:val="00FB0418"/>
    <w:rsid w:val="00FB0474"/>
    <w:rsid w:val="00FB0483"/>
    <w:rsid w:val="00FB0839"/>
    <w:rsid w:val="00FB0974"/>
    <w:rsid w:val="00FB1D3D"/>
    <w:rsid w:val="00FB30DA"/>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5F85"/>
    <w:rsid w:val="00FC6382"/>
    <w:rsid w:val="00FC669F"/>
    <w:rsid w:val="00FC6D2A"/>
    <w:rsid w:val="00FC700A"/>
    <w:rsid w:val="00FC7A37"/>
    <w:rsid w:val="00FC7EF4"/>
    <w:rsid w:val="00FD068D"/>
    <w:rsid w:val="00FD1C59"/>
    <w:rsid w:val="00FD1E26"/>
    <w:rsid w:val="00FD322A"/>
    <w:rsid w:val="00FD331A"/>
    <w:rsid w:val="00FD3335"/>
    <w:rsid w:val="00FD376C"/>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DAB"/>
    <w:rsid w:val="00FE1953"/>
    <w:rsid w:val="00FE1BDC"/>
    <w:rsid w:val="00FE24A0"/>
    <w:rsid w:val="00FE257B"/>
    <w:rsid w:val="00FE2ADB"/>
    <w:rsid w:val="00FE306F"/>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F11DB"/>
    <w:rsid w:val="00FF16C5"/>
    <w:rsid w:val="00FF1A1F"/>
    <w:rsid w:val="00FF210B"/>
    <w:rsid w:val="00FF2168"/>
    <w:rsid w:val="00FF26AA"/>
    <w:rsid w:val="00FF2968"/>
    <w:rsid w:val="00FF32BA"/>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3DEE17AE"/>
  <w15:docId w15:val="{22F94129-7DFB-42DD-B49F-312B78482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23087092">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112502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8794885">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787386133">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1" Type="http://schemas.openxmlformats.org/officeDocument/2006/relationships/image" Target="media/image12.jpeg"/><Relationship Id="rId42" Type="http://schemas.openxmlformats.org/officeDocument/2006/relationships/image" Target="media/image33.jpeg"/><Relationship Id="rId63" Type="http://schemas.openxmlformats.org/officeDocument/2006/relationships/image" Target="media/image54.jpeg"/><Relationship Id="rId84" Type="http://schemas.openxmlformats.org/officeDocument/2006/relationships/image" Target="media/image75.jpeg"/><Relationship Id="rId138" Type="http://schemas.openxmlformats.org/officeDocument/2006/relationships/image" Target="media/image111.jpeg"/><Relationship Id="rId159" Type="http://schemas.openxmlformats.org/officeDocument/2006/relationships/image" Target="media/image131.png"/><Relationship Id="rId170" Type="http://schemas.openxmlformats.org/officeDocument/2006/relationships/image" Target="media/image141.png"/><Relationship Id="rId191" Type="http://schemas.openxmlformats.org/officeDocument/2006/relationships/image" Target="media/image158.jpeg"/><Relationship Id="rId205" Type="http://schemas.openxmlformats.org/officeDocument/2006/relationships/image" Target="media/image172.jpeg"/><Relationship Id="rId226" Type="http://schemas.openxmlformats.org/officeDocument/2006/relationships/footer" Target="footer1.xml"/><Relationship Id="rId107" Type="http://schemas.openxmlformats.org/officeDocument/2006/relationships/image" Target="media/image95.png"/><Relationship Id="rId11" Type="http://schemas.openxmlformats.org/officeDocument/2006/relationships/image" Target="media/image3.jpeg"/><Relationship Id="rId32" Type="http://schemas.openxmlformats.org/officeDocument/2006/relationships/image" Target="media/image23.jpe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hyperlink" Target="http://simbad.u-strasbg.fr/simbad/sim-ref?bibcode=2003yCat.2246....0C" TargetMode="External"/><Relationship Id="rId149" Type="http://schemas.openxmlformats.org/officeDocument/2006/relationships/image" Target="media/image122.jpeg"/><Relationship Id="rId5" Type="http://schemas.openxmlformats.org/officeDocument/2006/relationships/webSettings" Target="webSettings.xml"/><Relationship Id="rId95" Type="http://schemas.openxmlformats.org/officeDocument/2006/relationships/image" Target="media/image86.jpeg"/><Relationship Id="rId160" Type="http://schemas.openxmlformats.org/officeDocument/2006/relationships/image" Target="media/image132.png"/><Relationship Id="rId181" Type="http://schemas.openxmlformats.org/officeDocument/2006/relationships/image" Target="media/image148.jpeg"/><Relationship Id="rId216" Type="http://schemas.openxmlformats.org/officeDocument/2006/relationships/image" Target="media/image182.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5.jpeg"/><Relationship Id="rId69" Type="http://schemas.openxmlformats.org/officeDocument/2006/relationships/image" Target="media/image60.png"/><Relationship Id="rId113" Type="http://schemas.microsoft.com/office/2007/relationships/hdphoto" Target="media/hdphoto6.wdp"/><Relationship Id="rId118" Type="http://schemas.openxmlformats.org/officeDocument/2006/relationships/image" Target="media/image104.png"/><Relationship Id="rId134" Type="http://schemas.openxmlformats.org/officeDocument/2006/relationships/image" Target="media/image107.jpeg"/><Relationship Id="rId139" Type="http://schemas.openxmlformats.org/officeDocument/2006/relationships/image" Target="media/image112.jpeg"/><Relationship Id="rId80" Type="http://schemas.openxmlformats.org/officeDocument/2006/relationships/image" Target="media/image71.jpeg"/><Relationship Id="rId85" Type="http://schemas.openxmlformats.org/officeDocument/2006/relationships/image" Target="media/image76.jpeg"/><Relationship Id="rId150" Type="http://schemas.openxmlformats.org/officeDocument/2006/relationships/image" Target="media/image123.jpeg"/><Relationship Id="rId155" Type="http://schemas.openxmlformats.org/officeDocument/2006/relationships/hyperlink" Target="https://www.cloudynights.com/topic/595225-neptune-bright-spot-ephemeris-tentative/" TargetMode="External"/><Relationship Id="rId171" Type="http://schemas.microsoft.com/office/2007/relationships/hdphoto" Target="media/hdphoto10.wdp"/><Relationship Id="rId176" Type="http://schemas.openxmlformats.org/officeDocument/2006/relationships/image" Target="media/image144.jpeg"/><Relationship Id="rId192" Type="http://schemas.openxmlformats.org/officeDocument/2006/relationships/image" Target="media/image159.jpeg"/><Relationship Id="rId197" Type="http://schemas.openxmlformats.org/officeDocument/2006/relationships/image" Target="media/image164.png"/><Relationship Id="rId206" Type="http://schemas.openxmlformats.org/officeDocument/2006/relationships/image" Target="media/image173.jpeg"/><Relationship Id="rId227" Type="http://schemas.openxmlformats.org/officeDocument/2006/relationships/footer" Target="footer2.xml"/><Relationship Id="rId201" Type="http://schemas.openxmlformats.org/officeDocument/2006/relationships/image" Target="media/image168.png"/><Relationship Id="rId222" Type="http://schemas.openxmlformats.org/officeDocument/2006/relationships/image" Target="media/image187.jpeg"/><Relationship Id="rId12" Type="http://schemas.openxmlformats.org/officeDocument/2006/relationships/image" Target="media/image4.jpeg"/><Relationship Id="rId17" Type="http://schemas.openxmlformats.org/officeDocument/2006/relationships/image" Target="media/image8.jpeg"/><Relationship Id="rId33" Type="http://schemas.openxmlformats.org/officeDocument/2006/relationships/image" Target="media/image24.jpeg"/><Relationship Id="rId38" Type="http://schemas.openxmlformats.org/officeDocument/2006/relationships/image" Target="media/image29.jpeg"/><Relationship Id="rId59" Type="http://schemas.openxmlformats.org/officeDocument/2006/relationships/image" Target="media/image50.jpeg"/><Relationship Id="rId103" Type="http://schemas.microsoft.com/office/2007/relationships/hdphoto" Target="media/hdphoto4.wdp"/><Relationship Id="rId108" Type="http://schemas.openxmlformats.org/officeDocument/2006/relationships/image" Target="media/image96.jpeg"/><Relationship Id="rId124" Type="http://schemas.openxmlformats.org/officeDocument/2006/relationships/hyperlink" Target="http://simbad.u-strasbg.fr/simbad/sim-ref?bibcode=2000A%26A...355L..27H" TargetMode="External"/><Relationship Id="rId129" Type="http://schemas.openxmlformats.org/officeDocument/2006/relationships/hyperlink" Target="http://simbad.u-strasbg.fr/simbad/sim-ref?bibcode=2003yCat.2246....0C" TargetMode="External"/><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jpeg"/><Relationship Id="rId91" Type="http://schemas.openxmlformats.org/officeDocument/2006/relationships/image" Target="media/image82.jpeg"/><Relationship Id="rId96" Type="http://schemas.openxmlformats.org/officeDocument/2006/relationships/image" Target="media/image87.jpeg"/><Relationship Id="rId140" Type="http://schemas.openxmlformats.org/officeDocument/2006/relationships/image" Target="media/image113.jpeg"/><Relationship Id="rId145" Type="http://schemas.openxmlformats.org/officeDocument/2006/relationships/image" Target="media/image118.jpeg"/><Relationship Id="rId161" Type="http://schemas.openxmlformats.org/officeDocument/2006/relationships/image" Target="media/image133.png"/><Relationship Id="rId166" Type="http://schemas.openxmlformats.org/officeDocument/2006/relationships/image" Target="media/image137.jpeg"/><Relationship Id="rId182" Type="http://schemas.openxmlformats.org/officeDocument/2006/relationships/image" Target="media/image149.jpeg"/><Relationship Id="rId187" Type="http://schemas.openxmlformats.org/officeDocument/2006/relationships/image" Target="media/image154.jpeg"/><Relationship Id="rId217" Type="http://schemas.openxmlformats.org/officeDocument/2006/relationships/image" Target="media/image183.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9.jpeg"/><Relationship Id="rId23" Type="http://schemas.openxmlformats.org/officeDocument/2006/relationships/image" Target="media/image14.jpeg"/><Relationship Id="rId28" Type="http://schemas.openxmlformats.org/officeDocument/2006/relationships/image" Target="media/image19.jpeg"/><Relationship Id="rId49" Type="http://schemas.openxmlformats.org/officeDocument/2006/relationships/image" Target="media/image40.jpeg"/><Relationship Id="rId114" Type="http://schemas.openxmlformats.org/officeDocument/2006/relationships/image" Target="media/image101.jpeg"/><Relationship Id="rId119" Type="http://schemas.microsoft.com/office/2007/relationships/hdphoto" Target="media/hdphoto8.wdp"/><Relationship Id="rId44" Type="http://schemas.openxmlformats.org/officeDocument/2006/relationships/image" Target="media/image35.jpeg"/><Relationship Id="rId60" Type="http://schemas.openxmlformats.org/officeDocument/2006/relationships/image" Target="media/image51.jpeg"/><Relationship Id="rId65" Type="http://schemas.openxmlformats.org/officeDocument/2006/relationships/image" Target="media/image56.jpeg"/><Relationship Id="rId81" Type="http://schemas.openxmlformats.org/officeDocument/2006/relationships/image" Target="media/image72.jpeg"/><Relationship Id="rId86" Type="http://schemas.openxmlformats.org/officeDocument/2006/relationships/image" Target="media/image77.jpeg"/><Relationship Id="rId130" Type="http://schemas.openxmlformats.org/officeDocument/2006/relationships/hyperlink" Target="http://www2.lowell.edu/users/wes/U_N_lcurves.pdf" TargetMode="External"/><Relationship Id="rId135" Type="http://schemas.openxmlformats.org/officeDocument/2006/relationships/image" Target="media/image108.jpeg"/><Relationship Id="rId151" Type="http://schemas.openxmlformats.org/officeDocument/2006/relationships/image" Target="media/image124.jpeg"/><Relationship Id="rId156" Type="http://schemas.openxmlformats.org/officeDocument/2006/relationships/image" Target="media/image128.png"/><Relationship Id="rId177" Type="http://schemas.openxmlformats.org/officeDocument/2006/relationships/image" Target="media/image145.png"/><Relationship Id="rId198" Type="http://schemas.openxmlformats.org/officeDocument/2006/relationships/image" Target="media/image165.png"/><Relationship Id="rId172" Type="http://schemas.openxmlformats.org/officeDocument/2006/relationships/image" Target="media/image142.png"/><Relationship Id="rId193" Type="http://schemas.openxmlformats.org/officeDocument/2006/relationships/image" Target="media/image160.jpeg"/><Relationship Id="rId202" Type="http://schemas.openxmlformats.org/officeDocument/2006/relationships/image" Target="media/image169.png"/><Relationship Id="rId207" Type="http://schemas.openxmlformats.org/officeDocument/2006/relationships/image" Target="media/image174.jpeg"/><Relationship Id="rId223" Type="http://schemas.openxmlformats.org/officeDocument/2006/relationships/image" Target="media/image188.jpeg"/><Relationship Id="rId228" Type="http://schemas.openxmlformats.org/officeDocument/2006/relationships/fontTable" Target="fontTable.xml"/><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image" Target="media/image30.jpeg"/><Relationship Id="rId109" Type="http://schemas.openxmlformats.org/officeDocument/2006/relationships/image" Target="media/image97.jpe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jpeg"/><Relationship Id="rId97" Type="http://schemas.openxmlformats.org/officeDocument/2006/relationships/image" Target="media/image88.jpeg"/><Relationship Id="rId104" Type="http://schemas.openxmlformats.org/officeDocument/2006/relationships/image" Target="media/image93.jpeg"/><Relationship Id="rId120" Type="http://schemas.openxmlformats.org/officeDocument/2006/relationships/image" Target="media/image105.png"/><Relationship Id="rId125" Type="http://schemas.openxmlformats.org/officeDocument/2006/relationships/hyperlink" Target="http://simbad.u-strasbg.fr/simbad/sim-ref?bibcode=2000A%26A...355L..27H" TargetMode="External"/><Relationship Id="rId141" Type="http://schemas.openxmlformats.org/officeDocument/2006/relationships/image" Target="media/image114.jpeg"/><Relationship Id="rId146" Type="http://schemas.openxmlformats.org/officeDocument/2006/relationships/image" Target="media/image119.jpeg"/><Relationship Id="rId167" Type="http://schemas.openxmlformats.org/officeDocument/2006/relationships/image" Target="media/image138.jpeg"/><Relationship Id="rId188" Type="http://schemas.openxmlformats.org/officeDocument/2006/relationships/image" Target="media/image155.jpeg"/><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jpeg"/><Relationship Id="rId162" Type="http://schemas.openxmlformats.org/officeDocument/2006/relationships/image" Target="media/image134.png"/><Relationship Id="rId183" Type="http://schemas.openxmlformats.org/officeDocument/2006/relationships/image" Target="media/image150.jpeg"/><Relationship Id="rId213" Type="http://schemas.openxmlformats.org/officeDocument/2006/relationships/hyperlink" Target="https://www.google.com/moon/" TargetMode="External"/><Relationship Id="rId218" Type="http://schemas.openxmlformats.org/officeDocument/2006/relationships/image" Target="media/image184.jpeg"/><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98.jpeg"/><Relationship Id="rId115" Type="http://schemas.openxmlformats.org/officeDocument/2006/relationships/image" Target="media/image102.png"/><Relationship Id="rId131" Type="http://schemas.openxmlformats.org/officeDocument/2006/relationships/hyperlink" Target="https://en.wikipedia.org/wiki/Photometric_system" TargetMode="External"/><Relationship Id="rId136" Type="http://schemas.openxmlformats.org/officeDocument/2006/relationships/image" Target="media/image109.jpeg"/><Relationship Id="rId157" Type="http://schemas.openxmlformats.org/officeDocument/2006/relationships/image" Target="media/image129.png"/><Relationship Id="rId178" Type="http://schemas.microsoft.com/office/2007/relationships/hdphoto" Target="media/hdphoto13.wdp"/><Relationship Id="rId61" Type="http://schemas.openxmlformats.org/officeDocument/2006/relationships/image" Target="media/image52.wmf"/><Relationship Id="rId82" Type="http://schemas.openxmlformats.org/officeDocument/2006/relationships/image" Target="media/image73.jpeg"/><Relationship Id="rId152" Type="http://schemas.openxmlformats.org/officeDocument/2006/relationships/image" Target="media/image125.jpeg"/><Relationship Id="rId173" Type="http://schemas.microsoft.com/office/2007/relationships/hdphoto" Target="media/hdphoto11.wdp"/><Relationship Id="rId194" Type="http://schemas.openxmlformats.org/officeDocument/2006/relationships/image" Target="media/image161.jpeg"/><Relationship Id="rId199" Type="http://schemas.openxmlformats.org/officeDocument/2006/relationships/image" Target="media/image166.jpeg"/><Relationship Id="rId203" Type="http://schemas.openxmlformats.org/officeDocument/2006/relationships/image" Target="media/image170.jpeg"/><Relationship Id="rId208" Type="http://schemas.openxmlformats.org/officeDocument/2006/relationships/image" Target="media/image175.jpeg"/><Relationship Id="rId229" Type="http://schemas.openxmlformats.org/officeDocument/2006/relationships/theme" Target="theme/theme1.xml"/><Relationship Id="rId19" Type="http://schemas.openxmlformats.org/officeDocument/2006/relationships/image" Target="media/image10.jpeg"/><Relationship Id="rId224" Type="http://schemas.openxmlformats.org/officeDocument/2006/relationships/hyperlink" Target="http://adsabs.harvard.edu/abs/2017arXiv171111111D" TargetMode="External"/><Relationship Id="rId14" Type="http://schemas.openxmlformats.org/officeDocument/2006/relationships/image" Target="media/image6.png"/><Relationship Id="rId30" Type="http://schemas.openxmlformats.org/officeDocument/2006/relationships/image" Target="media/image21.jpeg"/><Relationship Id="rId35" Type="http://schemas.openxmlformats.org/officeDocument/2006/relationships/image" Target="media/image26.jpeg"/><Relationship Id="rId56" Type="http://schemas.openxmlformats.org/officeDocument/2006/relationships/image" Target="media/image47.jpeg"/><Relationship Id="rId77" Type="http://schemas.openxmlformats.org/officeDocument/2006/relationships/image" Target="media/image68.jpeg"/><Relationship Id="rId100" Type="http://schemas.microsoft.com/office/2007/relationships/hdphoto" Target="media/hdphoto3.wdp"/><Relationship Id="rId105" Type="http://schemas.openxmlformats.org/officeDocument/2006/relationships/image" Target="media/image94.png"/><Relationship Id="rId126" Type="http://schemas.openxmlformats.org/officeDocument/2006/relationships/hyperlink" Target="http://simbad.u-strasbg.fr/simbad/sim-ref?bibcode=2016A%26A...595A...2G" TargetMode="External"/><Relationship Id="rId147" Type="http://schemas.openxmlformats.org/officeDocument/2006/relationships/image" Target="media/image120.jpeg"/><Relationship Id="rId168" Type="http://schemas.openxmlformats.org/officeDocument/2006/relationships/image" Target="media/image139.jpeg"/><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9.jpeg"/><Relationship Id="rId121" Type="http://schemas.microsoft.com/office/2007/relationships/hdphoto" Target="media/hdphoto9.wdp"/><Relationship Id="rId142" Type="http://schemas.openxmlformats.org/officeDocument/2006/relationships/image" Target="media/image115.jpeg"/><Relationship Id="rId163" Type="http://schemas.openxmlformats.org/officeDocument/2006/relationships/image" Target="media/image135.png"/><Relationship Id="rId184" Type="http://schemas.openxmlformats.org/officeDocument/2006/relationships/image" Target="media/image151.jpeg"/><Relationship Id="rId189" Type="http://schemas.openxmlformats.org/officeDocument/2006/relationships/image" Target="media/image156.jpeg"/><Relationship Id="rId219" Type="http://schemas.openxmlformats.org/officeDocument/2006/relationships/image" Target="media/image185.png"/><Relationship Id="rId3" Type="http://schemas.openxmlformats.org/officeDocument/2006/relationships/styles" Target="styles.xml"/><Relationship Id="rId214" Type="http://schemas.openxmlformats.org/officeDocument/2006/relationships/image" Target="media/image180.jpeg"/><Relationship Id="rId25" Type="http://schemas.openxmlformats.org/officeDocument/2006/relationships/image" Target="media/image16.jpeg"/><Relationship Id="rId46" Type="http://schemas.openxmlformats.org/officeDocument/2006/relationships/image" Target="media/image37.jpeg"/><Relationship Id="rId67" Type="http://schemas.openxmlformats.org/officeDocument/2006/relationships/image" Target="media/image58.png"/><Relationship Id="rId116" Type="http://schemas.microsoft.com/office/2007/relationships/hdphoto" Target="media/hdphoto7.wdp"/><Relationship Id="rId137" Type="http://schemas.openxmlformats.org/officeDocument/2006/relationships/image" Target="media/image110.jpeg"/><Relationship Id="rId158" Type="http://schemas.openxmlformats.org/officeDocument/2006/relationships/image" Target="media/image130.png"/><Relationship Id="rId20" Type="http://schemas.openxmlformats.org/officeDocument/2006/relationships/image" Target="media/image11.jpeg"/><Relationship Id="rId41" Type="http://schemas.openxmlformats.org/officeDocument/2006/relationships/image" Target="media/image32.jpeg"/><Relationship Id="rId62" Type="http://schemas.openxmlformats.org/officeDocument/2006/relationships/image" Target="media/image53.wmf"/><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99.jpeg"/><Relationship Id="rId132" Type="http://schemas.openxmlformats.org/officeDocument/2006/relationships/hyperlink" Target="https://en.wikipedia.org/wiki/Absolute_magnitude" TargetMode="External"/><Relationship Id="rId153" Type="http://schemas.openxmlformats.org/officeDocument/2006/relationships/image" Target="media/image126.jpeg"/><Relationship Id="rId174" Type="http://schemas.openxmlformats.org/officeDocument/2006/relationships/image" Target="media/image143.png"/><Relationship Id="rId179" Type="http://schemas.openxmlformats.org/officeDocument/2006/relationships/image" Target="media/image146.jpeg"/><Relationship Id="rId195" Type="http://schemas.openxmlformats.org/officeDocument/2006/relationships/image" Target="media/image162.jpeg"/><Relationship Id="rId209" Type="http://schemas.openxmlformats.org/officeDocument/2006/relationships/image" Target="media/image176.jpeg"/><Relationship Id="rId190" Type="http://schemas.openxmlformats.org/officeDocument/2006/relationships/image" Target="media/image157.jpeg"/><Relationship Id="rId204" Type="http://schemas.openxmlformats.org/officeDocument/2006/relationships/image" Target="media/image171.jpeg"/><Relationship Id="rId220" Type="http://schemas.microsoft.com/office/2007/relationships/hdphoto" Target="media/hdphoto14.wdp"/><Relationship Id="rId225" Type="http://schemas.openxmlformats.org/officeDocument/2006/relationships/header" Target="header1.xml"/><Relationship Id="rId15" Type="http://schemas.microsoft.com/office/2007/relationships/hdphoto" Target="media/hdphoto2.wdp"/><Relationship Id="rId36" Type="http://schemas.openxmlformats.org/officeDocument/2006/relationships/image" Target="media/image27.jpeg"/><Relationship Id="rId57" Type="http://schemas.openxmlformats.org/officeDocument/2006/relationships/image" Target="media/image48.jpeg"/><Relationship Id="rId106" Type="http://schemas.microsoft.com/office/2007/relationships/hdphoto" Target="media/hdphoto5.wdp"/><Relationship Id="rId127" Type="http://schemas.openxmlformats.org/officeDocument/2006/relationships/hyperlink" Target="http://simbad.u-strasbg.fr/simbad/sim-ref?bibcode=2003yCat.2246....0C" TargetMode="External"/><Relationship Id="rId10" Type="http://schemas.microsoft.com/office/2007/relationships/hdphoto" Target="media/hdphoto1.wdp"/><Relationship Id="rId31" Type="http://schemas.openxmlformats.org/officeDocument/2006/relationships/image" Target="media/image22.jpe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jpeg"/><Relationship Id="rId94" Type="http://schemas.openxmlformats.org/officeDocument/2006/relationships/image" Target="media/image85.jpeg"/><Relationship Id="rId99" Type="http://schemas.openxmlformats.org/officeDocument/2006/relationships/image" Target="media/image90.png"/><Relationship Id="rId101" Type="http://schemas.openxmlformats.org/officeDocument/2006/relationships/image" Target="media/image91.png"/><Relationship Id="rId122" Type="http://schemas.openxmlformats.org/officeDocument/2006/relationships/image" Target="media/image106.emf"/><Relationship Id="rId143" Type="http://schemas.openxmlformats.org/officeDocument/2006/relationships/image" Target="media/image116.jpeg"/><Relationship Id="rId148" Type="http://schemas.openxmlformats.org/officeDocument/2006/relationships/image" Target="media/image121.jpeg"/><Relationship Id="rId164" Type="http://schemas.openxmlformats.org/officeDocument/2006/relationships/image" Target="media/image136.png"/><Relationship Id="rId169" Type="http://schemas.openxmlformats.org/officeDocument/2006/relationships/image" Target="media/image140.jpe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47.jpeg"/><Relationship Id="rId210" Type="http://schemas.openxmlformats.org/officeDocument/2006/relationships/image" Target="media/image177.jpeg"/><Relationship Id="rId215" Type="http://schemas.openxmlformats.org/officeDocument/2006/relationships/image" Target="media/image181.jpeg"/><Relationship Id="rId26" Type="http://schemas.openxmlformats.org/officeDocument/2006/relationships/image" Target="media/image17.jpeg"/><Relationship Id="rId47" Type="http://schemas.openxmlformats.org/officeDocument/2006/relationships/image" Target="media/image38.wmf"/><Relationship Id="rId68" Type="http://schemas.openxmlformats.org/officeDocument/2006/relationships/image" Target="media/image59.png"/><Relationship Id="rId89" Type="http://schemas.openxmlformats.org/officeDocument/2006/relationships/image" Target="media/image80.jpeg"/><Relationship Id="rId112" Type="http://schemas.openxmlformats.org/officeDocument/2006/relationships/image" Target="media/image100.png"/><Relationship Id="rId133" Type="http://schemas.openxmlformats.org/officeDocument/2006/relationships/hyperlink" Target="http://www.astro.gla.ac.uk/~martin/a1notes/pos_astro/PA10.pdf" TargetMode="External"/><Relationship Id="rId154" Type="http://schemas.openxmlformats.org/officeDocument/2006/relationships/image" Target="media/image127.jpeg"/><Relationship Id="rId175" Type="http://schemas.microsoft.com/office/2007/relationships/hdphoto" Target="media/hdphoto12.wdp"/><Relationship Id="rId196" Type="http://schemas.openxmlformats.org/officeDocument/2006/relationships/image" Target="media/image163.jpeg"/><Relationship Id="rId200" Type="http://schemas.openxmlformats.org/officeDocument/2006/relationships/image" Target="media/image167.jpeg"/><Relationship Id="rId16" Type="http://schemas.openxmlformats.org/officeDocument/2006/relationships/image" Target="media/image7.jpeg"/><Relationship Id="rId221" Type="http://schemas.openxmlformats.org/officeDocument/2006/relationships/image" Target="media/image186.jpeg"/><Relationship Id="rId37" Type="http://schemas.openxmlformats.org/officeDocument/2006/relationships/image" Target="media/image28.jpeg"/><Relationship Id="rId58" Type="http://schemas.openxmlformats.org/officeDocument/2006/relationships/image" Target="media/image49.jpeg"/><Relationship Id="rId79" Type="http://schemas.openxmlformats.org/officeDocument/2006/relationships/image" Target="media/image70.jpeg"/><Relationship Id="rId102" Type="http://schemas.openxmlformats.org/officeDocument/2006/relationships/image" Target="media/image92.png"/><Relationship Id="rId123" Type="http://schemas.openxmlformats.org/officeDocument/2006/relationships/hyperlink" Target="http://simbad.u-strasbg.fr/simbad/sim-id?Ident=HD+216566&amp;submit=submit+id" TargetMode="External"/><Relationship Id="rId144" Type="http://schemas.openxmlformats.org/officeDocument/2006/relationships/image" Target="media/image117.jpeg"/><Relationship Id="rId90" Type="http://schemas.openxmlformats.org/officeDocument/2006/relationships/image" Target="media/image81.jpeg"/><Relationship Id="rId165" Type="http://schemas.openxmlformats.org/officeDocument/2006/relationships/hyperlink" Target="http://vizier.u-strasbg.fr/viz-bin/VizieR-5?-info=XML&amp;-out.add=.&amp;-source=I/305/out&amp;GSC2.3===SBS5000090" TargetMode="External"/><Relationship Id="rId186" Type="http://schemas.openxmlformats.org/officeDocument/2006/relationships/image" Target="media/image153.jpeg"/><Relationship Id="rId211" Type="http://schemas.openxmlformats.org/officeDocument/2006/relationships/image" Target="media/image17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E2D2742-5C79-44D2-AEA5-C3E09C249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63</TotalTime>
  <Pages>87</Pages>
  <Words>7543</Words>
  <Characters>62291</Characters>
  <Application>Microsoft Office Word</Application>
  <DocSecurity>0</DocSecurity>
  <Lines>519</Lines>
  <Paragraphs>139</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69695</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Hill</dc:creator>
  <cp:lastModifiedBy>Steven Hill</cp:lastModifiedBy>
  <cp:revision>75</cp:revision>
  <cp:lastPrinted>2016-10-10T18:01:00Z</cp:lastPrinted>
  <dcterms:created xsi:type="dcterms:W3CDTF">2017-12-05T13:48:00Z</dcterms:created>
  <dcterms:modified xsi:type="dcterms:W3CDTF">2021-01-17T17:26:00Z</dcterms:modified>
</cp:coreProperties>
</file>